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EBA71" w14:textId="77777777" w:rsidR="00953C0C" w:rsidRPr="008D576F" w:rsidRDefault="00953C0C" w:rsidP="00F603D5">
      <w:pPr>
        <w:suppressAutoHyphens/>
        <w:jc w:val="center"/>
        <w:rPr>
          <w:caps/>
          <w:sz w:val="32"/>
          <w:szCs w:val="20"/>
        </w:rPr>
      </w:pPr>
      <w:r w:rsidRPr="008D576F">
        <w:rPr>
          <w:caps/>
          <w:sz w:val="32"/>
          <w:szCs w:val="20"/>
        </w:rPr>
        <w:t>Национальный исследовательский ядерный университет «МИФИ»</w:t>
      </w:r>
    </w:p>
    <w:p w14:paraId="6C634635" w14:textId="77777777" w:rsidR="00953C0C" w:rsidRPr="008D576F" w:rsidRDefault="00953C0C" w:rsidP="00953C0C">
      <w:pPr>
        <w:jc w:val="center"/>
        <w:rPr>
          <w:caps/>
          <w:sz w:val="32"/>
          <w:szCs w:val="20"/>
        </w:rPr>
      </w:pPr>
    </w:p>
    <w:p w14:paraId="37895232" w14:textId="77777777" w:rsidR="00953C0C" w:rsidRPr="008D576F" w:rsidRDefault="00953C0C" w:rsidP="00953C0C">
      <w:pPr>
        <w:jc w:val="center"/>
        <w:rPr>
          <w:caps/>
          <w:sz w:val="32"/>
          <w:szCs w:val="20"/>
        </w:rPr>
      </w:pPr>
      <w:r w:rsidRPr="008D576F">
        <w:rPr>
          <w:sz w:val="32"/>
          <w:szCs w:val="20"/>
        </w:rPr>
        <w:t>Институт ядерной физики и технологий</w:t>
      </w:r>
    </w:p>
    <w:p w14:paraId="2A231438" w14:textId="77777777" w:rsidR="00953C0C" w:rsidRPr="008D576F" w:rsidRDefault="00953C0C" w:rsidP="00953C0C">
      <w:pPr>
        <w:jc w:val="center"/>
        <w:rPr>
          <w:sz w:val="32"/>
          <w:szCs w:val="20"/>
        </w:rPr>
      </w:pPr>
      <w:r w:rsidRPr="008D576F">
        <w:rPr>
          <w:sz w:val="32"/>
          <w:szCs w:val="20"/>
        </w:rPr>
        <w:t>Кафедра физических проблем материаловедения</w:t>
      </w:r>
    </w:p>
    <w:p w14:paraId="1ECB69D5" w14:textId="77777777" w:rsidR="00953C0C" w:rsidRPr="008D576F" w:rsidRDefault="00953C0C" w:rsidP="00953C0C">
      <w:pPr>
        <w:jc w:val="center"/>
        <w:rPr>
          <w:sz w:val="32"/>
          <w:szCs w:val="20"/>
        </w:rPr>
      </w:pPr>
    </w:p>
    <w:p w14:paraId="7CA7E0C6" w14:textId="77777777" w:rsidR="00953C0C" w:rsidRPr="008D576F" w:rsidRDefault="00953C0C" w:rsidP="00953C0C">
      <w:pPr>
        <w:jc w:val="center"/>
        <w:rPr>
          <w:b/>
          <w:caps/>
          <w:sz w:val="32"/>
          <w:szCs w:val="20"/>
        </w:rPr>
      </w:pPr>
      <w:r w:rsidRPr="008D576F">
        <w:rPr>
          <w:b/>
          <w:caps/>
          <w:sz w:val="32"/>
          <w:szCs w:val="20"/>
        </w:rPr>
        <w:t>ПОЯСНИТЕЛЬНАЯ ЗАПИСКА</w:t>
      </w:r>
    </w:p>
    <w:p w14:paraId="4F67084F" w14:textId="77777777" w:rsidR="00953C0C" w:rsidRPr="008D576F" w:rsidRDefault="00953C0C" w:rsidP="00953C0C">
      <w:pPr>
        <w:jc w:val="center"/>
        <w:rPr>
          <w:b/>
          <w:sz w:val="32"/>
          <w:szCs w:val="20"/>
        </w:rPr>
      </w:pPr>
      <w:r w:rsidRPr="008D576F">
        <w:rPr>
          <w:b/>
          <w:sz w:val="32"/>
          <w:szCs w:val="20"/>
        </w:rPr>
        <w:t>к курсовому проекту по дисциплине</w:t>
      </w:r>
    </w:p>
    <w:p w14:paraId="3EB6AC9F" w14:textId="77777777" w:rsidR="00953C0C" w:rsidRPr="008D576F" w:rsidRDefault="00953C0C" w:rsidP="00953C0C">
      <w:pPr>
        <w:jc w:val="center"/>
        <w:rPr>
          <w:b/>
          <w:sz w:val="32"/>
          <w:szCs w:val="20"/>
        </w:rPr>
      </w:pPr>
      <w:r w:rsidRPr="008D576F">
        <w:rPr>
          <w:b/>
          <w:sz w:val="32"/>
          <w:szCs w:val="20"/>
        </w:rPr>
        <w:t>"Физическое материаловедение"</w:t>
      </w:r>
    </w:p>
    <w:p w14:paraId="01091526" w14:textId="77777777" w:rsidR="00953C0C" w:rsidRPr="008D576F" w:rsidRDefault="00953C0C" w:rsidP="00953C0C">
      <w:pPr>
        <w:jc w:val="center"/>
        <w:rPr>
          <w:b/>
          <w:sz w:val="32"/>
          <w:szCs w:val="20"/>
        </w:rPr>
      </w:pPr>
      <w:r w:rsidRPr="008D576F">
        <w:rPr>
          <w:b/>
          <w:sz w:val="32"/>
          <w:szCs w:val="20"/>
        </w:rPr>
        <w:t>на тему:</w:t>
      </w:r>
    </w:p>
    <w:p w14:paraId="547D0DEC" w14:textId="77777777" w:rsidR="00953C0C" w:rsidRPr="008D576F" w:rsidRDefault="00953C0C" w:rsidP="00953C0C">
      <w:pPr>
        <w:jc w:val="center"/>
        <w:rPr>
          <w:b/>
          <w:sz w:val="32"/>
          <w:szCs w:val="20"/>
        </w:rPr>
      </w:pPr>
    </w:p>
    <w:p w14:paraId="7D62E214" w14:textId="77777777" w:rsidR="00953C0C" w:rsidRDefault="00953C0C" w:rsidP="00953C0C">
      <w:pPr>
        <w:jc w:val="center"/>
        <w:rPr>
          <w:b/>
          <w:szCs w:val="28"/>
        </w:rPr>
      </w:pPr>
      <w:r w:rsidRPr="008D576F">
        <w:rPr>
          <w:b/>
          <w:szCs w:val="28"/>
        </w:rPr>
        <w:t>«</w:t>
      </w:r>
      <w:r w:rsidRPr="00EA44A3">
        <w:rPr>
          <w:b/>
          <w:szCs w:val="28"/>
        </w:rPr>
        <w:t xml:space="preserve">РАЗРАБОТКА МАТЕРИАЛА </w:t>
      </w:r>
      <w:r>
        <w:rPr>
          <w:b/>
          <w:szCs w:val="28"/>
        </w:rPr>
        <w:t>АНТИДЕБРИЗНОГО ФИЛЬТРА РЕАКТОРА</w:t>
      </w:r>
    </w:p>
    <w:p w14:paraId="0167DFB9" w14:textId="5617889A" w:rsidR="00953C0C" w:rsidRPr="00A533B3" w:rsidRDefault="00953C0C" w:rsidP="00953C0C">
      <w:pPr>
        <w:jc w:val="center"/>
        <w:rPr>
          <w:b/>
          <w:szCs w:val="28"/>
          <w:lang w:val="en-US"/>
        </w:rPr>
      </w:pPr>
      <w:r>
        <w:rPr>
          <w:b/>
          <w:szCs w:val="28"/>
        </w:rPr>
        <w:t>ВВЭР-100</w:t>
      </w:r>
      <w:r w:rsidR="004E09F9">
        <w:rPr>
          <w:b/>
          <w:szCs w:val="28"/>
        </w:rPr>
        <w:t>0</w:t>
      </w:r>
      <w:r w:rsidRPr="008D576F">
        <w:rPr>
          <w:b/>
          <w:szCs w:val="28"/>
          <w:lang w:val="en-US"/>
        </w:rPr>
        <w:t>»</w:t>
      </w:r>
    </w:p>
    <w:p w14:paraId="08FE5BE8" w14:textId="77777777" w:rsidR="00953C0C" w:rsidRPr="008D576F" w:rsidRDefault="00953C0C" w:rsidP="00953C0C">
      <w:pPr>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953C0C" w:rsidRPr="008D576F" w14:paraId="73AB85E7" w14:textId="77777777" w:rsidTr="0021464E">
        <w:tc>
          <w:tcPr>
            <w:tcW w:w="2835" w:type="dxa"/>
            <w:tcBorders>
              <w:top w:val="nil"/>
              <w:left w:val="nil"/>
              <w:bottom w:val="nil"/>
              <w:right w:val="nil"/>
            </w:tcBorders>
          </w:tcPr>
          <w:p w14:paraId="21188064" w14:textId="77777777" w:rsidR="00953C0C" w:rsidRPr="008D576F" w:rsidRDefault="00953C0C" w:rsidP="0021464E">
            <w:pPr>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440248A5" w14:textId="77777777" w:rsidR="00953C0C" w:rsidRPr="008D576F" w:rsidRDefault="00953C0C" w:rsidP="0021464E">
            <w:pPr>
              <w:jc w:val="center"/>
              <w:rPr>
                <w:sz w:val="32"/>
                <w:szCs w:val="20"/>
                <w:u w:val="single"/>
              </w:rPr>
            </w:pPr>
          </w:p>
        </w:tc>
        <w:tc>
          <w:tcPr>
            <w:tcW w:w="141" w:type="dxa"/>
            <w:tcBorders>
              <w:top w:val="nil"/>
              <w:left w:val="nil"/>
              <w:bottom w:val="nil"/>
              <w:right w:val="nil"/>
            </w:tcBorders>
          </w:tcPr>
          <w:p w14:paraId="26A9A8A3" w14:textId="77777777" w:rsidR="00953C0C" w:rsidRPr="008D576F" w:rsidRDefault="00953C0C" w:rsidP="0021464E">
            <w:pPr>
              <w:jc w:val="center"/>
              <w:rPr>
                <w:sz w:val="32"/>
                <w:szCs w:val="20"/>
                <w:u w:val="single"/>
              </w:rPr>
            </w:pPr>
          </w:p>
        </w:tc>
        <w:tc>
          <w:tcPr>
            <w:tcW w:w="3261" w:type="dxa"/>
            <w:tcBorders>
              <w:top w:val="nil"/>
              <w:left w:val="nil"/>
              <w:bottom w:val="nil"/>
              <w:right w:val="nil"/>
            </w:tcBorders>
          </w:tcPr>
          <w:p w14:paraId="55B74A55" w14:textId="707162DB" w:rsidR="00953C0C" w:rsidRPr="00953C0C" w:rsidRDefault="00953C0C" w:rsidP="0021464E">
            <w:pPr>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953C0C" w:rsidRPr="008D576F" w14:paraId="4CC7FC02" w14:textId="77777777" w:rsidTr="0021464E">
        <w:tc>
          <w:tcPr>
            <w:tcW w:w="2835" w:type="dxa"/>
            <w:tcBorders>
              <w:top w:val="nil"/>
              <w:left w:val="nil"/>
              <w:bottom w:val="nil"/>
              <w:right w:val="nil"/>
            </w:tcBorders>
          </w:tcPr>
          <w:p w14:paraId="163CE5C2" w14:textId="77777777" w:rsidR="00953C0C" w:rsidRPr="008D576F" w:rsidRDefault="00953C0C" w:rsidP="0021464E">
            <w:pPr>
              <w:rPr>
                <w:sz w:val="32"/>
                <w:szCs w:val="20"/>
              </w:rPr>
            </w:pPr>
          </w:p>
          <w:p w14:paraId="3946FA40" w14:textId="77777777" w:rsidR="00953C0C" w:rsidRPr="008D576F" w:rsidRDefault="00953C0C" w:rsidP="0021464E">
            <w:pPr>
              <w:rPr>
                <w:sz w:val="32"/>
                <w:szCs w:val="20"/>
                <w:u w:val="single"/>
              </w:rPr>
            </w:pPr>
            <w:r w:rsidRPr="008D576F">
              <w:rPr>
                <w:sz w:val="32"/>
                <w:szCs w:val="20"/>
              </w:rPr>
              <w:t>Выполнил студент</w:t>
            </w:r>
          </w:p>
        </w:tc>
        <w:tc>
          <w:tcPr>
            <w:tcW w:w="2694" w:type="dxa"/>
            <w:tcBorders>
              <w:top w:val="nil"/>
              <w:left w:val="nil"/>
              <w:right w:val="nil"/>
            </w:tcBorders>
          </w:tcPr>
          <w:p w14:paraId="72FB3A9F" w14:textId="77777777" w:rsidR="00953C0C" w:rsidRPr="008D576F" w:rsidRDefault="00953C0C" w:rsidP="0021464E">
            <w:pPr>
              <w:jc w:val="center"/>
              <w:rPr>
                <w:sz w:val="32"/>
                <w:szCs w:val="20"/>
                <w:u w:val="single"/>
              </w:rPr>
            </w:pPr>
          </w:p>
        </w:tc>
        <w:tc>
          <w:tcPr>
            <w:tcW w:w="141" w:type="dxa"/>
            <w:tcBorders>
              <w:top w:val="nil"/>
              <w:left w:val="nil"/>
              <w:bottom w:val="nil"/>
              <w:right w:val="nil"/>
            </w:tcBorders>
            <w:vAlign w:val="bottom"/>
          </w:tcPr>
          <w:p w14:paraId="2B04C9A5" w14:textId="77777777" w:rsidR="00953C0C" w:rsidRPr="008D576F" w:rsidRDefault="00953C0C" w:rsidP="0021464E">
            <w:pPr>
              <w:rPr>
                <w:sz w:val="32"/>
                <w:szCs w:val="20"/>
                <w:u w:val="single"/>
              </w:rPr>
            </w:pPr>
          </w:p>
        </w:tc>
        <w:tc>
          <w:tcPr>
            <w:tcW w:w="3261" w:type="dxa"/>
            <w:tcBorders>
              <w:top w:val="nil"/>
              <w:left w:val="nil"/>
              <w:right w:val="nil"/>
            </w:tcBorders>
            <w:vAlign w:val="bottom"/>
          </w:tcPr>
          <w:p w14:paraId="71B8775C" w14:textId="70C7D186" w:rsidR="00953C0C" w:rsidRPr="008D576F" w:rsidRDefault="00953C0C" w:rsidP="0021464E">
            <w:pPr>
              <w:rPr>
                <w:sz w:val="32"/>
                <w:szCs w:val="20"/>
              </w:rPr>
            </w:pPr>
            <w:r>
              <w:rPr>
                <w:sz w:val="32"/>
                <w:szCs w:val="20"/>
              </w:rPr>
              <w:t>А. В. Хафизов</w:t>
            </w:r>
          </w:p>
        </w:tc>
      </w:tr>
      <w:tr w:rsidR="00953C0C" w:rsidRPr="008D576F" w14:paraId="17BB4060" w14:textId="77777777" w:rsidTr="0021464E">
        <w:tc>
          <w:tcPr>
            <w:tcW w:w="2835" w:type="dxa"/>
            <w:tcBorders>
              <w:top w:val="nil"/>
              <w:left w:val="nil"/>
              <w:bottom w:val="nil"/>
              <w:right w:val="nil"/>
            </w:tcBorders>
          </w:tcPr>
          <w:p w14:paraId="2F1BAEAC" w14:textId="77777777" w:rsidR="00953C0C" w:rsidRPr="008D576F" w:rsidRDefault="00953C0C" w:rsidP="0021464E">
            <w:pPr>
              <w:rPr>
                <w:sz w:val="32"/>
                <w:szCs w:val="20"/>
              </w:rPr>
            </w:pPr>
          </w:p>
          <w:p w14:paraId="5408BD12" w14:textId="77777777" w:rsidR="00953C0C" w:rsidRPr="008D576F" w:rsidRDefault="00953C0C" w:rsidP="0021464E">
            <w:pPr>
              <w:rPr>
                <w:sz w:val="32"/>
                <w:szCs w:val="20"/>
                <w:u w:val="single"/>
              </w:rPr>
            </w:pPr>
            <w:r w:rsidRPr="008D576F">
              <w:rPr>
                <w:sz w:val="32"/>
                <w:szCs w:val="20"/>
              </w:rPr>
              <w:t>Научный руководитель</w:t>
            </w:r>
          </w:p>
        </w:tc>
        <w:tc>
          <w:tcPr>
            <w:tcW w:w="2694" w:type="dxa"/>
            <w:tcBorders>
              <w:left w:val="nil"/>
              <w:right w:val="nil"/>
            </w:tcBorders>
          </w:tcPr>
          <w:p w14:paraId="6E4A4B68"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333BB5E4"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14BDAEE4" w14:textId="77777777" w:rsidR="00953C0C" w:rsidRPr="008D576F" w:rsidRDefault="00953C0C" w:rsidP="0021464E">
            <w:pPr>
              <w:rPr>
                <w:szCs w:val="20"/>
              </w:rPr>
            </w:pPr>
          </w:p>
          <w:p w14:paraId="4BEB2A1C" w14:textId="2E7F2C93" w:rsidR="00953C0C" w:rsidRPr="008D576F" w:rsidRDefault="00953C0C" w:rsidP="0021464E">
            <w:pPr>
              <w:rPr>
                <w:sz w:val="32"/>
                <w:szCs w:val="20"/>
              </w:rPr>
            </w:pPr>
            <w:r>
              <w:rPr>
                <w:sz w:val="32"/>
                <w:szCs w:val="20"/>
              </w:rPr>
              <w:t xml:space="preserve">М.Г. </w:t>
            </w:r>
            <w:proofErr w:type="spellStart"/>
            <w:r>
              <w:rPr>
                <w:sz w:val="32"/>
                <w:szCs w:val="20"/>
              </w:rPr>
              <w:t>Исаенкова</w:t>
            </w:r>
            <w:proofErr w:type="spellEnd"/>
          </w:p>
        </w:tc>
      </w:tr>
      <w:tr w:rsidR="00953C0C" w:rsidRPr="008D576F" w14:paraId="0EA8FD1C" w14:textId="77777777" w:rsidTr="0021464E">
        <w:tc>
          <w:tcPr>
            <w:tcW w:w="2835" w:type="dxa"/>
            <w:tcBorders>
              <w:top w:val="nil"/>
              <w:left w:val="nil"/>
              <w:bottom w:val="nil"/>
              <w:right w:val="nil"/>
            </w:tcBorders>
          </w:tcPr>
          <w:p w14:paraId="05A1724E" w14:textId="6D94135C" w:rsidR="00953C0C" w:rsidRDefault="00953C0C" w:rsidP="0021464E">
            <w:r>
              <w:t xml:space="preserve">     профессор</w:t>
            </w:r>
          </w:p>
          <w:p w14:paraId="1DAABC22" w14:textId="77777777" w:rsidR="00953C0C" w:rsidRPr="00BD1773" w:rsidRDefault="00953C0C" w:rsidP="0021464E"/>
          <w:p w14:paraId="3A0014C2" w14:textId="77777777" w:rsidR="00953C0C" w:rsidRPr="008D576F" w:rsidRDefault="00953C0C" w:rsidP="0021464E">
            <w:pPr>
              <w:rPr>
                <w:sz w:val="32"/>
                <w:szCs w:val="20"/>
              </w:rPr>
            </w:pPr>
            <w:r w:rsidRPr="008D576F">
              <w:rPr>
                <w:sz w:val="32"/>
                <w:szCs w:val="20"/>
              </w:rPr>
              <w:t>Преподаватель</w:t>
            </w:r>
          </w:p>
        </w:tc>
        <w:tc>
          <w:tcPr>
            <w:tcW w:w="2694" w:type="dxa"/>
            <w:tcBorders>
              <w:left w:val="nil"/>
              <w:right w:val="nil"/>
            </w:tcBorders>
          </w:tcPr>
          <w:p w14:paraId="302916FE" w14:textId="77777777" w:rsidR="00953C0C" w:rsidRPr="008D576F" w:rsidRDefault="00953C0C" w:rsidP="0021464E">
            <w:pPr>
              <w:jc w:val="center"/>
              <w:rPr>
                <w:szCs w:val="20"/>
              </w:rPr>
            </w:pPr>
            <w:r w:rsidRPr="008D576F">
              <w:rPr>
                <w:szCs w:val="20"/>
              </w:rPr>
              <w:t>(подпись)</w:t>
            </w:r>
          </w:p>
        </w:tc>
        <w:tc>
          <w:tcPr>
            <w:tcW w:w="141" w:type="dxa"/>
            <w:tcBorders>
              <w:top w:val="nil"/>
              <w:left w:val="nil"/>
              <w:bottom w:val="nil"/>
              <w:right w:val="nil"/>
            </w:tcBorders>
          </w:tcPr>
          <w:p w14:paraId="3363D0D0"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174E7A6E" w14:textId="77777777" w:rsidR="00953C0C" w:rsidRPr="008D576F" w:rsidRDefault="00953C0C" w:rsidP="0021464E">
            <w:pPr>
              <w:rPr>
                <w:szCs w:val="20"/>
              </w:rPr>
            </w:pPr>
          </w:p>
          <w:p w14:paraId="38BB90A6" w14:textId="77777777" w:rsidR="00953C0C" w:rsidRPr="008D576F" w:rsidRDefault="00953C0C" w:rsidP="0021464E">
            <w:pPr>
              <w:rPr>
                <w:sz w:val="32"/>
                <w:szCs w:val="32"/>
              </w:rPr>
            </w:pPr>
            <w:r w:rsidRPr="008D576F">
              <w:rPr>
                <w:sz w:val="32"/>
                <w:szCs w:val="32"/>
              </w:rPr>
              <w:t>А.Н. Сучков</w:t>
            </w:r>
          </w:p>
        </w:tc>
      </w:tr>
      <w:tr w:rsidR="00953C0C" w:rsidRPr="008D576F" w14:paraId="3960853A" w14:textId="77777777" w:rsidTr="0021464E">
        <w:tc>
          <w:tcPr>
            <w:tcW w:w="2835" w:type="dxa"/>
            <w:tcBorders>
              <w:top w:val="nil"/>
              <w:left w:val="nil"/>
              <w:bottom w:val="nil"/>
              <w:right w:val="nil"/>
            </w:tcBorders>
          </w:tcPr>
          <w:p w14:paraId="0402D59F" w14:textId="77777777" w:rsidR="00953C0C" w:rsidRDefault="00953C0C" w:rsidP="0021464E">
            <w:r>
              <w:t xml:space="preserve">     </w:t>
            </w:r>
            <w:r w:rsidRPr="00BD1773">
              <w:t>доцент</w:t>
            </w:r>
            <w:r>
              <w:t>, к</w:t>
            </w:r>
            <w:r w:rsidRPr="00BD1773">
              <w:t xml:space="preserve">. </w:t>
            </w:r>
            <w:r>
              <w:t>т</w:t>
            </w:r>
            <w:r w:rsidRPr="00BD1773">
              <w:t>. н</w:t>
            </w:r>
          </w:p>
          <w:p w14:paraId="7BC9DBF2" w14:textId="77777777" w:rsidR="00953C0C" w:rsidRPr="00BD1773" w:rsidRDefault="00953C0C" w:rsidP="0021464E"/>
          <w:p w14:paraId="0A07D30C" w14:textId="77777777" w:rsidR="00953C0C" w:rsidRPr="008D576F" w:rsidRDefault="00953C0C" w:rsidP="0021464E">
            <w:pPr>
              <w:rPr>
                <w:sz w:val="32"/>
                <w:szCs w:val="20"/>
                <w:u w:val="single"/>
              </w:rPr>
            </w:pPr>
            <w:r w:rsidRPr="008D576F">
              <w:rPr>
                <w:sz w:val="32"/>
                <w:szCs w:val="20"/>
              </w:rPr>
              <w:t>Эксперт-</w:t>
            </w:r>
            <w:r w:rsidRPr="008D576F">
              <w:rPr>
                <w:sz w:val="32"/>
                <w:szCs w:val="20"/>
              </w:rPr>
              <w:lastRenderedPageBreak/>
              <w:t>метролог</w:t>
            </w:r>
          </w:p>
        </w:tc>
        <w:tc>
          <w:tcPr>
            <w:tcW w:w="2694" w:type="dxa"/>
            <w:tcBorders>
              <w:left w:val="nil"/>
              <w:right w:val="nil"/>
            </w:tcBorders>
          </w:tcPr>
          <w:p w14:paraId="693817D9" w14:textId="77777777" w:rsidR="00953C0C" w:rsidRPr="008D576F" w:rsidRDefault="00953C0C" w:rsidP="0021464E">
            <w:pPr>
              <w:jc w:val="center"/>
              <w:rPr>
                <w:szCs w:val="20"/>
                <w:u w:val="single"/>
              </w:rPr>
            </w:pPr>
            <w:r w:rsidRPr="008D576F">
              <w:rPr>
                <w:szCs w:val="20"/>
              </w:rPr>
              <w:lastRenderedPageBreak/>
              <w:t>(подпись)</w:t>
            </w:r>
          </w:p>
        </w:tc>
        <w:tc>
          <w:tcPr>
            <w:tcW w:w="141" w:type="dxa"/>
            <w:tcBorders>
              <w:top w:val="nil"/>
              <w:left w:val="nil"/>
              <w:bottom w:val="nil"/>
              <w:right w:val="nil"/>
            </w:tcBorders>
          </w:tcPr>
          <w:p w14:paraId="27F7CB48"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683E4EC3" w14:textId="77777777" w:rsidR="00953C0C" w:rsidRPr="008D576F" w:rsidRDefault="00953C0C" w:rsidP="0021464E">
            <w:pPr>
              <w:rPr>
                <w:sz w:val="32"/>
                <w:szCs w:val="20"/>
                <w:u w:val="single"/>
              </w:rPr>
            </w:pPr>
            <w:r w:rsidRPr="008D576F">
              <w:rPr>
                <w:sz w:val="32"/>
                <w:szCs w:val="20"/>
              </w:rPr>
              <w:t>Я.А. Бабич</w:t>
            </w:r>
          </w:p>
        </w:tc>
      </w:tr>
      <w:tr w:rsidR="00953C0C" w:rsidRPr="008D576F" w14:paraId="3A7AD162" w14:textId="77777777" w:rsidTr="0021464E">
        <w:tc>
          <w:tcPr>
            <w:tcW w:w="2835" w:type="dxa"/>
            <w:tcBorders>
              <w:top w:val="nil"/>
              <w:left w:val="nil"/>
              <w:bottom w:val="nil"/>
              <w:right w:val="nil"/>
            </w:tcBorders>
          </w:tcPr>
          <w:p w14:paraId="46E3DB9C" w14:textId="77777777" w:rsidR="00953C0C" w:rsidRPr="008B2A20" w:rsidRDefault="00953C0C" w:rsidP="0021464E">
            <w:r>
              <w:t xml:space="preserve">     инженер</w:t>
            </w:r>
          </w:p>
          <w:p w14:paraId="2E6CCBD6" w14:textId="77777777" w:rsidR="00953C0C" w:rsidRPr="008D576F" w:rsidRDefault="00953C0C" w:rsidP="0021464E">
            <w:pPr>
              <w:rPr>
                <w:sz w:val="32"/>
                <w:szCs w:val="20"/>
                <w:u w:val="single"/>
              </w:rPr>
            </w:pPr>
            <w:r w:rsidRPr="008D576F">
              <w:rPr>
                <w:sz w:val="32"/>
                <w:szCs w:val="20"/>
              </w:rPr>
              <w:t>Консультанты</w:t>
            </w:r>
          </w:p>
        </w:tc>
        <w:tc>
          <w:tcPr>
            <w:tcW w:w="2694" w:type="dxa"/>
            <w:tcBorders>
              <w:left w:val="nil"/>
              <w:right w:val="nil"/>
            </w:tcBorders>
          </w:tcPr>
          <w:p w14:paraId="1ED49441"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5C484E57" w14:textId="77777777" w:rsidR="00953C0C" w:rsidRPr="008D576F" w:rsidRDefault="00953C0C" w:rsidP="0021464E">
            <w:pPr>
              <w:jc w:val="center"/>
              <w:rPr>
                <w:sz w:val="32"/>
                <w:szCs w:val="20"/>
                <w:u w:val="single"/>
              </w:rPr>
            </w:pPr>
          </w:p>
        </w:tc>
        <w:tc>
          <w:tcPr>
            <w:tcW w:w="3261" w:type="dxa"/>
            <w:tcBorders>
              <w:left w:val="nil"/>
              <w:right w:val="nil"/>
            </w:tcBorders>
          </w:tcPr>
          <w:p w14:paraId="5CF23971" w14:textId="77777777" w:rsidR="00953C0C" w:rsidRPr="008D576F" w:rsidRDefault="00953C0C" w:rsidP="0021464E">
            <w:pPr>
              <w:rPr>
                <w:sz w:val="32"/>
                <w:szCs w:val="20"/>
              </w:rPr>
            </w:pPr>
          </w:p>
          <w:p w14:paraId="53929C16" w14:textId="77777777" w:rsidR="00953C0C" w:rsidRPr="008D576F" w:rsidRDefault="00953C0C" w:rsidP="0021464E">
            <w:pPr>
              <w:rPr>
                <w:sz w:val="32"/>
                <w:szCs w:val="20"/>
                <w:u w:val="single"/>
              </w:rPr>
            </w:pPr>
            <w:r w:rsidRPr="008D576F">
              <w:rPr>
                <w:sz w:val="32"/>
                <w:szCs w:val="20"/>
              </w:rPr>
              <w:t>А.Н. Сучков</w:t>
            </w:r>
          </w:p>
        </w:tc>
      </w:tr>
      <w:tr w:rsidR="00953C0C" w:rsidRPr="008D576F" w14:paraId="02341099" w14:textId="77777777" w:rsidTr="0021464E">
        <w:tc>
          <w:tcPr>
            <w:tcW w:w="2835" w:type="dxa"/>
            <w:tcBorders>
              <w:top w:val="nil"/>
              <w:left w:val="nil"/>
              <w:bottom w:val="nil"/>
              <w:right w:val="nil"/>
            </w:tcBorders>
          </w:tcPr>
          <w:p w14:paraId="14BF6AD4" w14:textId="77777777" w:rsidR="00953C0C" w:rsidRPr="00BD1773" w:rsidRDefault="00953C0C" w:rsidP="0021464E">
            <w:r w:rsidRPr="0022056D">
              <w:t xml:space="preserve">     </w:t>
            </w:r>
            <w:r w:rsidRPr="00BD1773">
              <w:t>доцент</w:t>
            </w:r>
            <w:r>
              <w:t>, к</w:t>
            </w:r>
            <w:r w:rsidRPr="00BD1773">
              <w:t xml:space="preserve">. </w:t>
            </w:r>
            <w:r>
              <w:t>т</w:t>
            </w:r>
            <w:r w:rsidRPr="00BD1773">
              <w:t>. н</w:t>
            </w:r>
          </w:p>
          <w:p w14:paraId="0E7212C5" w14:textId="77777777" w:rsidR="00953C0C" w:rsidRDefault="00953C0C" w:rsidP="0021464E">
            <w:pPr>
              <w:rPr>
                <w:sz w:val="32"/>
                <w:szCs w:val="20"/>
                <w:u w:val="single"/>
              </w:rPr>
            </w:pPr>
          </w:p>
          <w:p w14:paraId="4946DB8B" w14:textId="77777777" w:rsidR="00953C0C" w:rsidRPr="008D576F" w:rsidRDefault="00953C0C" w:rsidP="0021464E">
            <w:pPr>
              <w:rPr>
                <w:sz w:val="32"/>
                <w:szCs w:val="20"/>
                <w:u w:val="single"/>
              </w:rPr>
            </w:pPr>
            <w:r w:rsidRPr="0022056D">
              <w:t xml:space="preserve">     </w:t>
            </w:r>
            <w:r w:rsidRPr="00BD1773">
              <w:t>профессор</w:t>
            </w:r>
            <w:r>
              <w:t>, д. ф-м. н.</w:t>
            </w:r>
          </w:p>
        </w:tc>
        <w:tc>
          <w:tcPr>
            <w:tcW w:w="2694" w:type="dxa"/>
            <w:tcBorders>
              <w:left w:val="nil"/>
              <w:right w:val="nil"/>
            </w:tcBorders>
          </w:tcPr>
          <w:p w14:paraId="3E614461"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348911C2" w14:textId="77777777" w:rsidR="00953C0C" w:rsidRPr="008D576F" w:rsidRDefault="00953C0C" w:rsidP="0021464E">
            <w:pPr>
              <w:jc w:val="center"/>
              <w:rPr>
                <w:sz w:val="32"/>
                <w:szCs w:val="20"/>
                <w:u w:val="single"/>
              </w:rPr>
            </w:pPr>
          </w:p>
        </w:tc>
        <w:tc>
          <w:tcPr>
            <w:tcW w:w="3261" w:type="dxa"/>
            <w:tcBorders>
              <w:left w:val="nil"/>
              <w:right w:val="nil"/>
            </w:tcBorders>
          </w:tcPr>
          <w:p w14:paraId="097B1520" w14:textId="77777777" w:rsidR="00953C0C" w:rsidRPr="008D576F" w:rsidRDefault="00953C0C" w:rsidP="0021464E">
            <w:pPr>
              <w:rPr>
                <w:sz w:val="32"/>
                <w:szCs w:val="20"/>
              </w:rPr>
            </w:pPr>
          </w:p>
          <w:p w14:paraId="51E61157" w14:textId="77777777" w:rsidR="00953C0C" w:rsidRPr="008D576F" w:rsidRDefault="00953C0C" w:rsidP="0021464E">
            <w:pPr>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953C0C" w:rsidRPr="008D576F" w14:paraId="1D4A54E3" w14:textId="77777777" w:rsidTr="0021464E">
        <w:tc>
          <w:tcPr>
            <w:tcW w:w="2835" w:type="dxa"/>
            <w:tcBorders>
              <w:top w:val="nil"/>
              <w:left w:val="nil"/>
              <w:bottom w:val="nil"/>
              <w:right w:val="nil"/>
            </w:tcBorders>
          </w:tcPr>
          <w:p w14:paraId="226D76D4" w14:textId="77777777" w:rsidR="00953C0C" w:rsidRPr="008D576F" w:rsidRDefault="00953C0C" w:rsidP="0021464E">
            <w:pPr>
              <w:rPr>
                <w:sz w:val="32"/>
                <w:szCs w:val="20"/>
                <w:u w:val="single"/>
              </w:rPr>
            </w:pPr>
          </w:p>
          <w:p w14:paraId="5C74742A" w14:textId="77777777" w:rsidR="00953C0C" w:rsidRPr="008D576F" w:rsidRDefault="00953C0C" w:rsidP="0021464E">
            <w:pPr>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7A99553B"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6767C0CD" w14:textId="77777777" w:rsidR="00953C0C" w:rsidRPr="008D576F" w:rsidRDefault="00953C0C" w:rsidP="0021464E">
            <w:pPr>
              <w:jc w:val="center"/>
              <w:rPr>
                <w:sz w:val="32"/>
                <w:szCs w:val="20"/>
                <w:u w:val="single"/>
              </w:rPr>
            </w:pPr>
          </w:p>
        </w:tc>
        <w:tc>
          <w:tcPr>
            <w:tcW w:w="3261" w:type="dxa"/>
            <w:tcBorders>
              <w:left w:val="nil"/>
              <w:bottom w:val="nil"/>
              <w:right w:val="nil"/>
            </w:tcBorders>
          </w:tcPr>
          <w:p w14:paraId="125C68CB" w14:textId="77777777" w:rsidR="00953C0C" w:rsidRPr="008D576F" w:rsidRDefault="00953C0C" w:rsidP="0021464E">
            <w:pPr>
              <w:rPr>
                <w:sz w:val="32"/>
                <w:szCs w:val="20"/>
              </w:rPr>
            </w:pPr>
          </w:p>
          <w:p w14:paraId="7E2CF1EF" w14:textId="77777777" w:rsidR="00953C0C" w:rsidRPr="008D576F" w:rsidRDefault="00953C0C" w:rsidP="0021464E">
            <w:pPr>
              <w:rPr>
                <w:sz w:val="32"/>
                <w:szCs w:val="20"/>
                <w:u w:val="single"/>
              </w:rPr>
            </w:pPr>
            <w:r w:rsidRPr="008D576F">
              <w:rPr>
                <w:sz w:val="32"/>
                <w:szCs w:val="20"/>
              </w:rPr>
              <w:t>А.В. Шульга</w:t>
            </w:r>
          </w:p>
        </w:tc>
      </w:tr>
      <w:tr w:rsidR="00953C0C" w:rsidRPr="008D576F" w14:paraId="0F76B4B9" w14:textId="77777777" w:rsidTr="0021464E">
        <w:tc>
          <w:tcPr>
            <w:tcW w:w="2835" w:type="dxa"/>
            <w:tcBorders>
              <w:top w:val="nil"/>
              <w:left w:val="nil"/>
              <w:bottom w:val="nil"/>
              <w:right w:val="nil"/>
            </w:tcBorders>
          </w:tcPr>
          <w:p w14:paraId="47A75411" w14:textId="77777777" w:rsidR="00953C0C" w:rsidRPr="008D576F" w:rsidRDefault="00953C0C" w:rsidP="0021464E">
            <w:pPr>
              <w:rPr>
                <w:sz w:val="32"/>
                <w:szCs w:val="20"/>
              </w:rPr>
            </w:pPr>
            <w:r w:rsidRPr="008D576F">
              <w:rPr>
                <w:sz w:val="32"/>
                <w:szCs w:val="20"/>
              </w:rPr>
              <w:t>Заведующий кафедрой</w:t>
            </w:r>
          </w:p>
          <w:p w14:paraId="7950F494" w14:textId="77777777" w:rsidR="00953C0C" w:rsidRPr="00BD1773" w:rsidRDefault="00953C0C" w:rsidP="0021464E">
            <w:r w:rsidRPr="0022056D">
              <w:t xml:space="preserve">     </w:t>
            </w:r>
            <w:r w:rsidRPr="00BD1773">
              <w:t>профессор</w:t>
            </w:r>
            <w:r>
              <w:t>, д. ф-м. н.</w:t>
            </w:r>
          </w:p>
        </w:tc>
        <w:tc>
          <w:tcPr>
            <w:tcW w:w="2694" w:type="dxa"/>
            <w:tcBorders>
              <w:left w:val="nil"/>
              <w:right w:val="nil"/>
            </w:tcBorders>
          </w:tcPr>
          <w:p w14:paraId="31C3BAE4"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3CE590AC"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4DEBFA23" w14:textId="77777777" w:rsidR="00953C0C" w:rsidRPr="008D576F" w:rsidRDefault="00953C0C" w:rsidP="0021464E">
            <w:pPr>
              <w:rPr>
                <w:sz w:val="32"/>
                <w:szCs w:val="32"/>
              </w:rPr>
            </w:pPr>
          </w:p>
          <w:p w14:paraId="70E800E1" w14:textId="77777777" w:rsidR="00953C0C" w:rsidRPr="008D576F" w:rsidRDefault="00953C0C" w:rsidP="0021464E">
            <w:pPr>
              <w:rPr>
                <w:sz w:val="32"/>
                <w:szCs w:val="32"/>
              </w:rPr>
            </w:pPr>
            <w:r w:rsidRPr="008D576F">
              <w:rPr>
                <w:sz w:val="32"/>
                <w:szCs w:val="32"/>
              </w:rPr>
              <w:t xml:space="preserve">Б.А. Калин </w:t>
            </w:r>
          </w:p>
        </w:tc>
      </w:tr>
    </w:tbl>
    <w:p w14:paraId="57FFCFC8" w14:textId="77777777" w:rsidR="00953C0C" w:rsidRDefault="00953C0C" w:rsidP="00953C0C">
      <w:pPr>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0BD31CCD" w14:textId="77777777" w:rsidR="00953C0C" w:rsidRDefault="00953C0C" w:rsidP="00953C0C">
      <w:pPr>
        <w:jc w:val="center"/>
        <w:rPr>
          <w:sz w:val="32"/>
          <w:szCs w:val="20"/>
        </w:rPr>
      </w:pPr>
    </w:p>
    <w:p w14:paraId="3D04A297" w14:textId="77777777" w:rsidR="00953C0C" w:rsidRDefault="00953C0C" w:rsidP="00953C0C">
      <w:pPr>
        <w:jc w:val="center"/>
        <w:rPr>
          <w:sz w:val="32"/>
          <w:szCs w:val="20"/>
        </w:rPr>
      </w:pPr>
    </w:p>
    <w:p w14:paraId="75DE4495" w14:textId="77777777" w:rsidR="00953C0C" w:rsidRDefault="00953C0C" w:rsidP="00953C0C">
      <w:pPr>
        <w:jc w:val="center"/>
        <w:rPr>
          <w:sz w:val="32"/>
          <w:szCs w:val="20"/>
        </w:rPr>
      </w:pPr>
    </w:p>
    <w:p w14:paraId="290F9F01" w14:textId="11E8819A" w:rsidR="00953C0C" w:rsidRDefault="00953C0C" w:rsidP="00953C0C">
      <w:pPr>
        <w:jc w:val="center"/>
        <w:rPr>
          <w:sz w:val="32"/>
          <w:szCs w:val="20"/>
        </w:rPr>
      </w:pPr>
      <w:r>
        <w:rPr>
          <w:sz w:val="32"/>
          <w:szCs w:val="20"/>
        </w:rPr>
        <w:t>Москва</w:t>
      </w:r>
      <w:r w:rsidRPr="008D576F">
        <w:rPr>
          <w:sz w:val="32"/>
          <w:szCs w:val="20"/>
        </w:rPr>
        <w:t xml:space="preserve"> 20</w:t>
      </w:r>
      <w:r w:rsidR="00F603D5">
        <w:rPr>
          <w:sz w:val="32"/>
          <w:szCs w:val="20"/>
        </w:rPr>
        <w:t>20</w:t>
      </w:r>
      <w:r w:rsidRPr="008D576F">
        <w:rPr>
          <w:sz w:val="32"/>
          <w:szCs w:val="20"/>
        </w:rPr>
        <w:t xml:space="preserve"> г.</w:t>
      </w:r>
      <w:r>
        <w:rPr>
          <w:sz w:val="32"/>
          <w:szCs w:val="20"/>
        </w:rPr>
        <w:br w:type="page"/>
      </w:r>
    </w:p>
    <w:p w14:paraId="3751776E" w14:textId="77777777" w:rsidR="00953C0C" w:rsidRDefault="00953C0C" w:rsidP="00953C0C">
      <w:pPr>
        <w:jc w:val="center"/>
        <w:rPr>
          <w:sz w:val="32"/>
          <w:szCs w:val="20"/>
        </w:rPr>
      </w:pPr>
    </w:p>
    <w:p w14:paraId="13111DF3" w14:textId="77777777" w:rsidR="004E09F9" w:rsidRPr="00F603D5" w:rsidRDefault="004E09F9" w:rsidP="004E09F9">
      <w:pPr>
        <w:jc w:val="center"/>
        <w:rPr>
          <w:b/>
          <w:bCs/>
          <w:sz w:val="28"/>
          <w:szCs w:val="28"/>
        </w:rPr>
      </w:pPr>
      <w:r w:rsidRPr="00F603D5">
        <w:rPr>
          <w:b/>
          <w:bCs/>
          <w:sz w:val="28"/>
          <w:szCs w:val="28"/>
        </w:rPr>
        <w:t>РЕФЕРАТ</w:t>
      </w:r>
    </w:p>
    <w:p w14:paraId="12B6BE49" w14:textId="77777777" w:rsidR="004E09F9" w:rsidRPr="00953FBB" w:rsidRDefault="004E09F9" w:rsidP="004E09F9">
      <w:pPr>
        <w:jc w:val="center"/>
        <w:rPr>
          <w:b/>
          <w:bCs/>
        </w:rPr>
      </w:pPr>
    </w:p>
    <w:p w14:paraId="07AEA32E" w14:textId="77777777" w:rsidR="004E09F9" w:rsidRPr="002B3F02" w:rsidRDefault="004E09F9" w:rsidP="004E09F9">
      <w:pPr>
        <w:jc w:val="center"/>
        <w:rPr>
          <w:bCs/>
        </w:rPr>
      </w:pPr>
      <w:r w:rsidRPr="002B3F02">
        <w:rPr>
          <w:bCs/>
        </w:rPr>
        <w:t>к междисциплинарному курсовому проекту на тему:</w:t>
      </w:r>
    </w:p>
    <w:p w14:paraId="51B6D914" w14:textId="6F3C9139" w:rsidR="004E09F9" w:rsidRPr="002B3F02" w:rsidRDefault="004E09F9" w:rsidP="004E09F9">
      <w:pPr>
        <w:jc w:val="center"/>
        <w:rPr>
          <w:bCs/>
        </w:rPr>
      </w:pPr>
      <w:r w:rsidRPr="002B3F02">
        <w:rPr>
          <w:bCs/>
        </w:rPr>
        <w:t>«</w:t>
      </w:r>
      <w:r w:rsidRPr="004E09F9">
        <w:rPr>
          <w:bCs/>
        </w:rPr>
        <w:t xml:space="preserve">разработка материала </w:t>
      </w:r>
      <w:proofErr w:type="spellStart"/>
      <w:r w:rsidRPr="004E09F9">
        <w:rPr>
          <w:bCs/>
        </w:rPr>
        <w:t>антидебризного</w:t>
      </w:r>
      <w:proofErr w:type="spellEnd"/>
      <w:r w:rsidRPr="004E09F9">
        <w:rPr>
          <w:bCs/>
        </w:rPr>
        <w:t xml:space="preserve"> фильтра реактора ввэр-100</w:t>
      </w:r>
      <w:r w:rsidRPr="002B3F02">
        <w:rPr>
          <w:bCs/>
        </w:rPr>
        <w:t>»</w:t>
      </w:r>
    </w:p>
    <w:p w14:paraId="6EB2A509" w14:textId="62E32E51" w:rsidR="004E09F9" w:rsidRPr="002B3F02" w:rsidRDefault="004E09F9" w:rsidP="004E09F9">
      <w:pPr>
        <w:jc w:val="center"/>
        <w:rPr>
          <w:bCs/>
        </w:rPr>
      </w:pPr>
      <w:r w:rsidRPr="002B3F02">
        <w:rPr>
          <w:bCs/>
        </w:rPr>
        <w:t>студент гр. Б1</w:t>
      </w:r>
      <w:r>
        <w:rPr>
          <w:bCs/>
        </w:rPr>
        <w:t>6</w:t>
      </w:r>
      <w:r w:rsidRPr="002B3F02">
        <w:rPr>
          <w:bCs/>
        </w:rPr>
        <w:t>-10</w:t>
      </w:r>
      <w:r>
        <w:rPr>
          <w:bCs/>
        </w:rPr>
        <w:t>3</w:t>
      </w:r>
      <w:r w:rsidRPr="002B3F02">
        <w:rPr>
          <w:bCs/>
        </w:rPr>
        <w:t xml:space="preserve"> </w:t>
      </w:r>
      <w:r>
        <w:rPr>
          <w:bCs/>
        </w:rPr>
        <w:t>Хафизов</w:t>
      </w:r>
      <w:r w:rsidRPr="002B3F02">
        <w:rPr>
          <w:bCs/>
        </w:rPr>
        <w:t xml:space="preserve"> А.</w:t>
      </w:r>
      <w:r>
        <w:rPr>
          <w:bCs/>
        </w:rPr>
        <w:t>В</w:t>
      </w:r>
      <w:r w:rsidRPr="002B3F02">
        <w:rPr>
          <w:bCs/>
        </w:rPr>
        <w:t>.</w:t>
      </w:r>
    </w:p>
    <w:p w14:paraId="56724321" w14:textId="77777777" w:rsidR="004E09F9" w:rsidRPr="002B3F02" w:rsidRDefault="004E09F9" w:rsidP="004E09F9">
      <w:pPr>
        <w:jc w:val="center"/>
        <w:rPr>
          <w:bCs/>
        </w:rPr>
      </w:pPr>
    </w:p>
    <w:p w14:paraId="78862260" w14:textId="6B4FB69A" w:rsidR="004E09F9" w:rsidRPr="002B3F02" w:rsidRDefault="004E09F9" w:rsidP="004E09F9">
      <w:pPr>
        <w:jc w:val="center"/>
      </w:pPr>
      <w:r w:rsidRPr="002B3F02">
        <w:t>Страниц</w:t>
      </w:r>
      <w:r>
        <w:t xml:space="preserve"> </w:t>
      </w:r>
      <w:r w:rsidRPr="004E09F9">
        <w:rPr>
          <w:highlight w:val="yellow"/>
        </w:rPr>
        <w:t>50</w:t>
      </w:r>
      <w:r w:rsidRPr="002B3F02">
        <w:t xml:space="preserve">, рисунков </w:t>
      </w:r>
      <w:r>
        <w:t>3</w:t>
      </w:r>
      <w:r w:rsidRPr="002B3F02">
        <w:t xml:space="preserve">2, таблиц </w:t>
      </w:r>
      <w:r>
        <w:t>9</w:t>
      </w:r>
      <w:r w:rsidRPr="002B3F02">
        <w:t xml:space="preserve">, использованных источников </w:t>
      </w:r>
      <w:r>
        <w:t>55</w:t>
      </w:r>
    </w:p>
    <w:p w14:paraId="4CE1B177" w14:textId="77777777" w:rsidR="004E09F9" w:rsidRPr="002B3F02" w:rsidRDefault="004E09F9" w:rsidP="004E09F9">
      <w:pPr>
        <w:jc w:val="center"/>
      </w:pPr>
    </w:p>
    <w:p w14:paraId="0961EDFD" w14:textId="19F8A7E4" w:rsidR="004E09F9" w:rsidRPr="002B3F02" w:rsidRDefault="004E09F9" w:rsidP="000660AF">
      <w:r w:rsidRPr="002B3F02">
        <w:t xml:space="preserve">Ключевые слова: </w:t>
      </w:r>
      <w:proofErr w:type="spellStart"/>
      <w:r>
        <w:t>антидебризный</w:t>
      </w:r>
      <w:proofErr w:type="spellEnd"/>
      <w:r>
        <w:t xml:space="preserve"> фильтр</w:t>
      </w:r>
      <w:r w:rsidRPr="002B3F02">
        <w:t xml:space="preserve">, </w:t>
      </w:r>
      <w:r w:rsidR="000660AF">
        <w:t>коррозионностойкая</w:t>
      </w:r>
      <w:r>
        <w:t xml:space="preserve"> сталь</w:t>
      </w:r>
      <w:r w:rsidRPr="002B3F02">
        <w:t>,</w:t>
      </w:r>
      <w:r>
        <w:t xml:space="preserve"> хромоникелевый сплав, </w:t>
      </w:r>
      <w:proofErr w:type="spellStart"/>
      <w:r>
        <w:t>аустенитная</w:t>
      </w:r>
      <w:proofErr w:type="spellEnd"/>
      <w:r>
        <w:t xml:space="preserve"> сталь</w:t>
      </w:r>
      <w:r w:rsidRPr="002B3F02">
        <w:t>.</w:t>
      </w:r>
    </w:p>
    <w:p w14:paraId="0CF3A887" w14:textId="72999019" w:rsidR="004E09F9" w:rsidRPr="002B3F02" w:rsidRDefault="004E09F9" w:rsidP="000660AF">
      <w:r w:rsidRPr="002B3F02">
        <w:t xml:space="preserve">Сформулированы требования к материалу </w:t>
      </w:r>
      <w:proofErr w:type="spellStart"/>
      <w:r>
        <w:t>антидебризного</w:t>
      </w:r>
      <w:proofErr w:type="spellEnd"/>
      <w:r>
        <w:t xml:space="preserve"> фильтра ВВЭР-1000</w:t>
      </w:r>
      <w:r w:rsidRPr="002B3F02">
        <w:t xml:space="preserve">. На основании данных из литературных источников был разработан состав сплава: </w:t>
      </w:r>
      <w:r w:rsidR="00A0276E" w:rsidRPr="003347C4">
        <w:rPr>
          <w:lang w:val="en-US"/>
        </w:rPr>
        <w:t>Fe</w:t>
      </w:r>
      <w:r w:rsidR="00A0276E" w:rsidRPr="003347C4">
        <w:t>-18%</w:t>
      </w:r>
      <w:r w:rsidR="00A0276E" w:rsidRPr="003347C4">
        <w:rPr>
          <w:lang w:val="en-US"/>
        </w:rPr>
        <w:t>Cr</w:t>
      </w:r>
      <w:r w:rsidR="00A0276E" w:rsidRPr="003347C4">
        <w:t>-0,12%</w:t>
      </w:r>
      <w:r w:rsidR="00A0276E" w:rsidRPr="003347C4">
        <w:rPr>
          <w:lang w:val="en-US"/>
        </w:rPr>
        <w:t>C</w:t>
      </w:r>
      <w:r w:rsidR="00A0276E" w:rsidRPr="003347C4">
        <w:t>-1%</w:t>
      </w:r>
      <w:proofErr w:type="spellStart"/>
      <w:r w:rsidR="00A0276E" w:rsidRPr="003347C4">
        <w:rPr>
          <w:lang w:val="en-US"/>
        </w:rPr>
        <w:t>Ti</w:t>
      </w:r>
      <w:proofErr w:type="spellEnd"/>
      <w:r w:rsidR="00A0276E" w:rsidRPr="003347C4">
        <w:t>-1.5%</w:t>
      </w:r>
      <w:r w:rsidR="00A0276E" w:rsidRPr="003347C4">
        <w:rPr>
          <w:lang w:val="en-US"/>
        </w:rPr>
        <w:t>Si</w:t>
      </w:r>
      <w:r w:rsidR="00A0276E">
        <w:t>-</w:t>
      </w:r>
      <w:r w:rsidR="00A0276E" w:rsidRPr="000314C5">
        <w:t>2%</w:t>
      </w:r>
      <w:r w:rsidR="00A0276E">
        <w:rPr>
          <w:lang w:val="en-US"/>
        </w:rPr>
        <w:t>Mn</w:t>
      </w:r>
      <w:r w:rsidR="00A0276E" w:rsidRPr="003347C4">
        <w:t xml:space="preserve"> (</w:t>
      </w:r>
      <w:proofErr w:type="spellStart"/>
      <w:r w:rsidR="00A0276E" w:rsidRPr="003347C4">
        <w:t>мас</w:t>
      </w:r>
      <w:proofErr w:type="spellEnd"/>
      <w:r w:rsidR="00A0276E" w:rsidRPr="003347C4">
        <w:t>.</w:t>
      </w:r>
      <w:r w:rsidR="00A0276E">
        <w:t xml:space="preserve"> </w:t>
      </w:r>
      <w:r w:rsidR="00A0276E" w:rsidRPr="003347C4">
        <w:t>%)</w:t>
      </w:r>
      <w:r w:rsidR="00A0276E" w:rsidRPr="00355231">
        <w:t>.</w:t>
      </w:r>
    </w:p>
    <w:p w14:paraId="7A94FD8F" w14:textId="083A0D6A" w:rsidR="004E09F9" w:rsidRPr="002B3F02" w:rsidRDefault="004E09F9" w:rsidP="000660AF">
      <w:r w:rsidRPr="002B3F02">
        <w:t>Рассмотрены способы режимы термомеханической обработки</w:t>
      </w:r>
      <w:r w:rsidR="00355231" w:rsidRPr="00355231">
        <w:t xml:space="preserve"> </w:t>
      </w:r>
      <w:r w:rsidR="00355231">
        <w:rPr>
          <w:lang w:val="en-US"/>
        </w:rPr>
        <w:t>c</w:t>
      </w:r>
      <w:r w:rsidR="00355231" w:rsidRPr="00355231">
        <w:t xml:space="preserve"> </w:t>
      </w:r>
      <w:r w:rsidR="00355231">
        <w:t>целью упрочнения стали</w:t>
      </w:r>
      <w:r w:rsidRPr="002B3F02">
        <w:t>.</w:t>
      </w:r>
    </w:p>
    <w:p w14:paraId="40D051D5" w14:textId="36215893" w:rsidR="004E09F9" w:rsidRPr="002B3F02" w:rsidRDefault="004E09F9" w:rsidP="000660AF">
      <w:r w:rsidRPr="002B3F02">
        <w:t>Предложен</w:t>
      </w:r>
      <w:r w:rsidR="00355231">
        <w:t>ы</w:t>
      </w:r>
      <w:r w:rsidRPr="002B3F02">
        <w:t xml:space="preserve"> технологи</w:t>
      </w:r>
      <w:r w:rsidR="00355231">
        <w:t>и</w:t>
      </w:r>
      <w:r w:rsidRPr="002B3F02">
        <w:t xml:space="preserve"> </w:t>
      </w:r>
      <w:r w:rsidR="00355231" w:rsidRPr="003347C4">
        <w:rPr>
          <w:rFonts w:eastAsiaTheme="minorHAnsi"/>
        </w:rPr>
        <w:t xml:space="preserve">выплавки сляба-заготовки и изготовления </w:t>
      </w:r>
      <w:proofErr w:type="spellStart"/>
      <w:r w:rsidR="00355231" w:rsidRPr="003347C4">
        <w:rPr>
          <w:rFonts w:eastAsiaTheme="minorHAnsi"/>
        </w:rPr>
        <w:t>антидебризного</w:t>
      </w:r>
      <w:proofErr w:type="spellEnd"/>
      <w:r w:rsidR="00355231" w:rsidRPr="003347C4">
        <w:rPr>
          <w:rFonts w:eastAsiaTheme="minorHAnsi"/>
        </w:rPr>
        <w:t xml:space="preserve"> фильтра</w:t>
      </w:r>
      <w:r w:rsidR="00355231" w:rsidRPr="003347C4">
        <w:t xml:space="preserve"> для ВВЭР-1</w:t>
      </w:r>
      <w:r w:rsidR="00355231">
        <w:t>0</w:t>
      </w:r>
      <w:r w:rsidR="00355231" w:rsidRPr="003347C4">
        <w:t>00</w:t>
      </w:r>
      <w:r w:rsidRPr="002B3F02">
        <w:t>.</w:t>
      </w:r>
    </w:p>
    <w:p w14:paraId="12E02E06" w14:textId="77777777" w:rsidR="004E09F9" w:rsidRPr="002B3F02" w:rsidRDefault="004E09F9" w:rsidP="004E09F9">
      <w:r w:rsidRPr="002B3F02">
        <w:br w:type="page"/>
      </w:r>
    </w:p>
    <w:p w14:paraId="3D526742" w14:textId="77777777" w:rsidR="004E09F9" w:rsidRPr="00F603D5" w:rsidRDefault="004E09F9" w:rsidP="00F603D5">
      <w:pPr>
        <w:jc w:val="center"/>
        <w:rPr>
          <w:b/>
          <w:sz w:val="28"/>
        </w:rPr>
      </w:pPr>
      <w:r w:rsidRPr="00F603D5">
        <w:rPr>
          <w:b/>
          <w:sz w:val="28"/>
        </w:rPr>
        <w:lastRenderedPageBreak/>
        <w:t>АННОТАЦИЯ</w:t>
      </w:r>
    </w:p>
    <w:p w14:paraId="1D5028F8" w14:textId="734D9A89" w:rsidR="004E09F9" w:rsidRDefault="004E09F9" w:rsidP="000660AF">
      <w:r w:rsidRPr="00FE2EE1">
        <w:t xml:space="preserve">В курсовом проекте проанализированы рабочие условия </w:t>
      </w:r>
      <w:proofErr w:type="spellStart"/>
      <w:r w:rsidR="00355231">
        <w:t>антидебризного</w:t>
      </w:r>
      <w:proofErr w:type="spellEnd"/>
      <w:r w:rsidR="00355231">
        <w:t xml:space="preserve"> фильтра </w:t>
      </w:r>
      <w:r>
        <w:t>реактора</w:t>
      </w:r>
      <w:r w:rsidR="00355231">
        <w:t xml:space="preserve"> ВВЭР-1000</w:t>
      </w:r>
      <w:r>
        <w:t>.</w:t>
      </w:r>
      <w:r w:rsidRPr="00FE2EE1">
        <w:t xml:space="preserve"> На основании </w:t>
      </w:r>
      <w:r>
        <w:t>проведенного анализа</w:t>
      </w:r>
      <w:r w:rsidRPr="00FE2EE1">
        <w:t xml:space="preserve"> </w:t>
      </w:r>
      <w:r>
        <w:t xml:space="preserve">была </w:t>
      </w:r>
      <w:r w:rsidRPr="00FE2EE1">
        <w:t>дана характеристика</w:t>
      </w:r>
      <w:r>
        <w:t xml:space="preserve"> материала </w:t>
      </w:r>
      <w:r w:rsidR="00355231">
        <w:t>фильтра</w:t>
      </w:r>
      <w:r>
        <w:t xml:space="preserve"> на основе системы </w:t>
      </w:r>
      <w:r>
        <w:rPr>
          <w:lang w:val="en-US"/>
        </w:rPr>
        <w:t>Fe</w:t>
      </w:r>
      <w:r w:rsidRPr="008E0F87">
        <w:t>-</w:t>
      </w:r>
      <w:r>
        <w:rPr>
          <w:lang w:val="en-US"/>
        </w:rPr>
        <w:t>Cr</w:t>
      </w:r>
      <w:r w:rsidR="00355231">
        <w:t>-</w:t>
      </w:r>
      <w:r w:rsidR="00355231">
        <w:rPr>
          <w:lang w:val="en-US"/>
        </w:rPr>
        <w:t>Ni</w:t>
      </w:r>
      <w:r>
        <w:t xml:space="preserve">, а также </w:t>
      </w:r>
      <w:r w:rsidRPr="00FE2EE1">
        <w:t>сформулированы</w:t>
      </w:r>
      <w:r>
        <w:t xml:space="preserve"> требования к нему. Исходя из данных из литературных источников был подобран состав сплава: </w:t>
      </w:r>
      <w:r w:rsidR="00355231" w:rsidRPr="003347C4">
        <w:rPr>
          <w:lang w:val="en-US"/>
        </w:rPr>
        <w:t>Fe</w:t>
      </w:r>
      <w:r w:rsidR="00355231" w:rsidRPr="003347C4">
        <w:t>-18%</w:t>
      </w:r>
      <w:r w:rsidR="00355231" w:rsidRPr="003347C4">
        <w:rPr>
          <w:lang w:val="en-US"/>
        </w:rPr>
        <w:t>Cr</w:t>
      </w:r>
      <w:r w:rsidR="00355231" w:rsidRPr="003347C4">
        <w:t>-0,12%</w:t>
      </w:r>
      <w:r w:rsidR="00355231" w:rsidRPr="003347C4">
        <w:rPr>
          <w:lang w:val="en-US"/>
        </w:rPr>
        <w:t>C</w:t>
      </w:r>
      <w:r w:rsidR="00355231" w:rsidRPr="003347C4">
        <w:t>-1%</w:t>
      </w:r>
      <w:proofErr w:type="spellStart"/>
      <w:r w:rsidR="00355231" w:rsidRPr="003347C4">
        <w:rPr>
          <w:lang w:val="en-US"/>
        </w:rPr>
        <w:t>Ti</w:t>
      </w:r>
      <w:proofErr w:type="spellEnd"/>
      <w:r w:rsidR="00355231" w:rsidRPr="003347C4">
        <w:t>-1.5%</w:t>
      </w:r>
      <w:r w:rsidR="00355231" w:rsidRPr="003347C4">
        <w:rPr>
          <w:lang w:val="en-US"/>
        </w:rPr>
        <w:t>Si</w:t>
      </w:r>
      <w:r w:rsidR="00355231">
        <w:t>-</w:t>
      </w:r>
      <w:r w:rsidR="00355231" w:rsidRPr="000314C5">
        <w:t>2%</w:t>
      </w:r>
      <w:r w:rsidR="00355231">
        <w:rPr>
          <w:lang w:val="en-US"/>
        </w:rPr>
        <w:t>Mn</w:t>
      </w:r>
      <w:r w:rsidR="00355231" w:rsidRPr="003347C4">
        <w:t xml:space="preserve"> (</w:t>
      </w:r>
      <w:proofErr w:type="spellStart"/>
      <w:r w:rsidR="00355231" w:rsidRPr="003347C4">
        <w:t>мас</w:t>
      </w:r>
      <w:proofErr w:type="spellEnd"/>
      <w:r w:rsidR="00355231" w:rsidRPr="003347C4">
        <w:t>.</w:t>
      </w:r>
      <w:r w:rsidR="00355231">
        <w:t xml:space="preserve"> </w:t>
      </w:r>
      <w:r w:rsidR="00355231" w:rsidRPr="003347C4">
        <w:t>%)</w:t>
      </w:r>
      <w:r w:rsidR="00355231" w:rsidRPr="00355231">
        <w:t>.</w:t>
      </w:r>
      <w:r>
        <w:t xml:space="preserve">. </w:t>
      </w:r>
    </w:p>
    <w:p w14:paraId="27406B57" w14:textId="032E6944" w:rsidR="004E09F9" w:rsidRDefault="00355231" w:rsidP="000660AF">
      <w:r>
        <w:t>В отожженном виде, данный материал не удовлетворял механическим требованием, поэтому была разработана методика термомеханического упрочнения сплава</w:t>
      </w:r>
      <w:r w:rsidR="004E09F9">
        <w:t>.</w:t>
      </w:r>
      <w:r w:rsidR="004E09F9" w:rsidRPr="00FE2EE1">
        <w:t xml:space="preserve"> </w:t>
      </w:r>
      <w:r>
        <w:t>Были п</w:t>
      </w:r>
      <w:r w:rsidRPr="002B3F02">
        <w:t>редложен</w:t>
      </w:r>
      <w:r>
        <w:t>ы</w:t>
      </w:r>
      <w:r w:rsidRPr="002B3F02">
        <w:t xml:space="preserve"> технологи</w:t>
      </w:r>
      <w:r>
        <w:t>и</w:t>
      </w:r>
      <w:r w:rsidRPr="002B3F02">
        <w:t xml:space="preserve"> </w:t>
      </w:r>
      <w:r w:rsidRPr="003347C4">
        <w:rPr>
          <w:rFonts w:eastAsiaTheme="minorHAnsi"/>
        </w:rPr>
        <w:t xml:space="preserve">выплавки сляба-заготовки и изготовления </w:t>
      </w:r>
      <w:proofErr w:type="spellStart"/>
      <w:r w:rsidRPr="003347C4">
        <w:rPr>
          <w:rFonts w:eastAsiaTheme="minorHAnsi"/>
        </w:rPr>
        <w:t>антидебризного</w:t>
      </w:r>
      <w:proofErr w:type="spellEnd"/>
      <w:r w:rsidRPr="003347C4">
        <w:rPr>
          <w:rFonts w:eastAsiaTheme="minorHAnsi"/>
        </w:rPr>
        <w:t xml:space="preserve"> фильтра</w:t>
      </w:r>
      <w:r w:rsidRPr="003347C4">
        <w:t xml:space="preserve"> для ВВЭР-1</w:t>
      </w:r>
      <w:r>
        <w:t>0</w:t>
      </w:r>
      <w:r w:rsidRPr="003347C4">
        <w:t>00</w:t>
      </w:r>
      <w:r w:rsidR="004E09F9" w:rsidRPr="00FE2EE1">
        <w:t>.</w:t>
      </w:r>
      <w:r w:rsidR="004E09F9">
        <w:t xml:space="preserve"> </w:t>
      </w:r>
    </w:p>
    <w:p w14:paraId="6D62B9C0" w14:textId="268913F8" w:rsidR="00355231" w:rsidRDefault="004E09F9" w:rsidP="000660AF">
      <w:r w:rsidRPr="00FE2EE1">
        <w:t>Работа может быть полезна для студентов старших курсов, специализирующихся в</w:t>
      </w:r>
      <w:r>
        <w:t xml:space="preserve"> </w:t>
      </w:r>
      <w:r w:rsidRPr="00FE2EE1">
        <w:t xml:space="preserve">направлении </w:t>
      </w:r>
      <w:r w:rsidR="00355231">
        <w:t>физики металлов</w:t>
      </w:r>
      <w:r w:rsidRPr="00FE2EE1">
        <w:t>.</w:t>
      </w:r>
    </w:p>
    <w:p w14:paraId="6FB4688D" w14:textId="77777777" w:rsidR="00355231" w:rsidRDefault="00355231">
      <w:pPr>
        <w:spacing w:after="160" w:line="259" w:lineRule="auto"/>
        <w:rPr>
          <w:bCs/>
        </w:rPr>
      </w:pPr>
      <w:r>
        <w:rPr>
          <w:bCs/>
        </w:rPr>
        <w:br w:type="page"/>
      </w:r>
    </w:p>
    <w:p w14:paraId="61EEA122" w14:textId="431E3D1C" w:rsidR="00600757" w:rsidRPr="00953C0C" w:rsidRDefault="00600757" w:rsidP="00991F4F">
      <w:pPr>
        <w:pStyle w:val="1"/>
        <w:numPr>
          <w:ilvl w:val="0"/>
          <w:numId w:val="0"/>
        </w:numPr>
        <w:rPr>
          <w:color w:val="FF0000"/>
          <w:shd w:val="clear" w:color="auto" w:fill="FFFFFF"/>
        </w:rPr>
      </w:pPr>
      <w:r w:rsidRPr="00DE7271">
        <w:lastRenderedPageBreak/>
        <w:t>В</w:t>
      </w:r>
      <w:r w:rsidR="00DE7271" w:rsidRPr="00DE7271">
        <w:t>ВЕДЕНИЕ</w:t>
      </w:r>
    </w:p>
    <w:p w14:paraId="246E7D04" w14:textId="4D76A162" w:rsidR="005C06DA" w:rsidRDefault="005C06DA" w:rsidP="000660AF">
      <w:r>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5B1A0CA9" w:rsidR="00600757" w:rsidRPr="00600757" w:rsidRDefault="0079710D" w:rsidP="000660AF">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116483FE" w:rsidR="00600757" w:rsidRPr="00600757" w:rsidRDefault="00600757" w:rsidP="000660AF">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4820E80F" w:rsidR="00F26F74" w:rsidRPr="00DE7271" w:rsidRDefault="00F26F74" w:rsidP="00991F4F">
      <w:pPr>
        <w:pStyle w:val="1"/>
      </w:pPr>
      <w:bookmarkStart w:id="0" w:name="_Toc533275500"/>
      <w:bookmarkStart w:id="1" w:name="_Toc6868995"/>
      <w:bookmarkStart w:id="2" w:name="_Toc3933328"/>
      <w:r w:rsidRPr="00F26F74">
        <w:lastRenderedPageBreak/>
        <w:t>ИСХОДНЫЕ ДАННЫЕ К ПРОЕКТУ</w:t>
      </w:r>
      <w:bookmarkEnd w:id="0"/>
      <w:bookmarkEnd w:id="1"/>
    </w:p>
    <w:p w14:paraId="211E40A2" w14:textId="0ACB7F90" w:rsidR="00F26F74" w:rsidRPr="00DE7271" w:rsidRDefault="00F26F74" w:rsidP="00991F4F">
      <w:pPr>
        <w:pStyle w:val="2"/>
      </w:pPr>
      <w:bookmarkStart w:id="3" w:name="_Toc6868996"/>
      <w:r w:rsidRPr="00DE7271">
        <w:t>Условия работы материала</w:t>
      </w:r>
      <w:bookmarkEnd w:id="2"/>
      <w:bookmarkEnd w:id="3"/>
    </w:p>
    <w:p w14:paraId="20A23981" w14:textId="77777777" w:rsidR="00F26F74" w:rsidRPr="00F26F74" w:rsidRDefault="00F26F74" w:rsidP="000660AF">
      <w:pPr>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rPr>
          <w:color w:val="000000" w:themeColor="text1"/>
        </w:rPr>
      </w:pPr>
    </w:p>
    <w:tbl>
      <w:tblPr>
        <w:tblpPr w:leftFromText="180" w:rightFromText="180" w:vertAnchor="text" w:horzAnchor="margin" w:tblpXSpec="center" w:tblpY="468"/>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7"/>
        <w:gridCol w:w="1270"/>
        <w:gridCol w:w="1990"/>
        <w:gridCol w:w="816"/>
        <w:gridCol w:w="596"/>
        <w:gridCol w:w="850"/>
        <w:gridCol w:w="1276"/>
        <w:gridCol w:w="1418"/>
      </w:tblGrid>
      <w:tr w:rsidR="00F26F74" w:rsidRPr="00F26F74" w14:paraId="5A20E676" w14:textId="77777777" w:rsidTr="00CC7054">
        <w:trPr>
          <w:trHeight w:val="567"/>
        </w:trPr>
        <w:tc>
          <w:tcPr>
            <w:tcW w:w="1277" w:type="dxa"/>
            <w:vMerge w:val="restart"/>
            <w:vAlign w:val="center"/>
          </w:tcPr>
          <w:p w14:paraId="25E9D008" w14:textId="79E830C4" w:rsidR="00F26F74" w:rsidRPr="00F26F74" w:rsidRDefault="00F26F74" w:rsidP="0088238A">
            <w:pPr>
              <w:suppressAutoHyphens/>
              <w:jc w:val="center"/>
            </w:pPr>
            <w:r w:rsidRPr="00F26F74">
              <w:t>Вариант№</w:t>
            </w:r>
          </w:p>
        </w:tc>
        <w:tc>
          <w:tcPr>
            <w:tcW w:w="1270" w:type="dxa"/>
            <w:vMerge w:val="restart"/>
            <w:vAlign w:val="center"/>
          </w:tcPr>
          <w:p w14:paraId="15DE8D03" w14:textId="56AF390B" w:rsidR="00F26F74" w:rsidRPr="00F26F74" w:rsidRDefault="00F26F74" w:rsidP="0088238A">
            <w:pPr>
              <w:suppressAutoHyphens/>
              <w:jc w:val="center"/>
            </w:pPr>
            <w:r>
              <w:t>М</w:t>
            </w:r>
            <w:r w:rsidRPr="00F26F74">
              <w:t>атериал</w:t>
            </w:r>
          </w:p>
        </w:tc>
        <w:tc>
          <w:tcPr>
            <w:tcW w:w="1990" w:type="dxa"/>
            <w:vMerge w:val="restart"/>
            <w:vAlign w:val="center"/>
          </w:tcPr>
          <w:p w14:paraId="1314C4CD" w14:textId="4F8A6A89" w:rsidR="00F26F74" w:rsidRPr="00F26F74" w:rsidRDefault="00F26F74" w:rsidP="0088238A">
            <w:pPr>
              <w:suppressAutoHyphens/>
              <w:jc w:val="center"/>
            </w:pPr>
            <w:r>
              <w:t>Конструктивный элемент</w:t>
            </w:r>
          </w:p>
        </w:tc>
        <w:tc>
          <w:tcPr>
            <w:tcW w:w="4956" w:type="dxa"/>
            <w:gridSpan w:val="5"/>
            <w:vAlign w:val="center"/>
          </w:tcPr>
          <w:p w14:paraId="3C7E737A" w14:textId="77777777" w:rsidR="00F26F74" w:rsidRPr="00F26F74" w:rsidRDefault="00F26F74" w:rsidP="0088238A">
            <w:pPr>
              <w:suppressAutoHyphens/>
              <w:jc w:val="center"/>
            </w:pPr>
            <w:r w:rsidRPr="00F26F74">
              <w:t>Условия работы материала</w:t>
            </w:r>
          </w:p>
        </w:tc>
      </w:tr>
      <w:tr w:rsidR="00F26F74" w:rsidRPr="00F26F74" w14:paraId="497C806D" w14:textId="77777777" w:rsidTr="0088238A">
        <w:trPr>
          <w:trHeight w:val="567"/>
        </w:trPr>
        <w:tc>
          <w:tcPr>
            <w:tcW w:w="1277" w:type="dxa"/>
            <w:vMerge/>
            <w:vAlign w:val="center"/>
          </w:tcPr>
          <w:p w14:paraId="3B362039" w14:textId="77777777" w:rsidR="00F26F74" w:rsidRPr="00F26F74" w:rsidRDefault="00F26F74" w:rsidP="0088238A">
            <w:pPr>
              <w:suppressAutoHyphens/>
              <w:jc w:val="center"/>
            </w:pPr>
          </w:p>
        </w:tc>
        <w:tc>
          <w:tcPr>
            <w:tcW w:w="1270" w:type="dxa"/>
            <w:vMerge/>
            <w:vAlign w:val="center"/>
          </w:tcPr>
          <w:p w14:paraId="267EFF01" w14:textId="77777777" w:rsidR="00F26F74" w:rsidRPr="00F26F74" w:rsidRDefault="00F26F74" w:rsidP="0088238A">
            <w:pPr>
              <w:suppressAutoHyphens/>
              <w:jc w:val="center"/>
            </w:pPr>
          </w:p>
        </w:tc>
        <w:tc>
          <w:tcPr>
            <w:tcW w:w="1990" w:type="dxa"/>
            <w:vMerge/>
            <w:vAlign w:val="center"/>
          </w:tcPr>
          <w:p w14:paraId="71098A19" w14:textId="77777777" w:rsidR="00F26F74" w:rsidRPr="00F26F74" w:rsidRDefault="00F26F74" w:rsidP="0088238A">
            <w:pPr>
              <w:suppressAutoHyphens/>
              <w:jc w:val="center"/>
            </w:pPr>
          </w:p>
        </w:tc>
        <w:tc>
          <w:tcPr>
            <w:tcW w:w="816" w:type="dxa"/>
            <w:vAlign w:val="center"/>
          </w:tcPr>
          <w:p w14:paraId="35DFF790" w14:textId="4302B836" w:rsidR="00F26F74" w:rsidRPr="00F26F74" w:rsidRDefault="00F26F74" w:rsidP="0088238A">
            <w:pPr>
              <w:suppressAutoHyphens/>
              <w:ind w:firstLine="0"/>
            </w:pPr>
            <w:r w:rsidRPr="00F26F74">
              <w:t>Т,</w:t>
            </w:r>
            <w:r w:rsidRPr="00F26F74">
              <w:sym w:font="Symbol" w:char="F0B0"/>
            </w:r>
            <w:r w:rsidRPr="00F26F74">
              <w:t>С</w:t>
            </w:r>
          </w:p>
        </w:tc>
        <w:tc>
          <w:tcPr>
            <w:tcW w:w="596" w:type="dxa"/>
            <w:vAlign w:val="center"/>
          </w:tcPr>
          <w:p w14:paraId="6C290D6D" w14:textId="5BA3BB79" w:rsidR="00F26F74" w:rsidRPr="00F26F74" w:rsidRDefault="00F26F74" w:rsidP="0088238A">
            <w:pPr>
              <w:suppressAutoHyphens/>
              <w:jc w:val="center"/>
            </w:pPr>
            <w:r w:rsidRPr="00F26F74">
              <w:sym w:font="Symbol" w:char="F073"/>
            </w:r>
            <w:r w:rsidRPr="00F26F74">
              <w:rPr>
                <w:vertAlign w:val="subscript"/>
              </w:rPr>
              <w:t>р</w:t>
            </w:r>
            <w:r w:rsidRPr="00F26F74">
              <w:t>,</w:t>
            </w:r>
          </w:p>
          <w:p w14:paraId="7DF4FEB0" w14:textId="77777777" w:rsidR="00F26F74" w:rsidRPr="00F26F74" w:rsidRDefault="00F26F74" w:rsidP="0088238A">
            <w:pPr>
              <w:suppressAutoHyphens/>
              <w:jc w:val="center"/>
            </w:pPr>
            <w:r w:rsidRPr="00F26F74">
              <w:t>МПа</w:t>
            </w:r>
          </w:p>
        </w:tc>
        <w:tc>
          <w:tcPr>
            <w:tcW w:w="850" w:type="dxa"/>
            <w:vAlign w:val="center"/>
          </w:tcPr>
          <w:p w14:paraId="3ADB9BF3" w14:textId="77777777" w:rsidR="00F26F74" w:rsidRPr="00F26F74" w:rsidRDefault="00F26F74" w:rsidP="0088238A">
            <w:pPr>
              <w:suppressAutoHyphens/>
              <w:jc w:val="center"/>
            </w:pPr>
            <w:r w:rsidRPr="00F26F74">
              <w:t>Среда</w:t>
            </w:r>
          </w:p>
        </w:tc>
        <w:tc>
          <w:tcPr>
            <w:tcW w:w="1276" w:type="dxa"/>
            <w:vAlign w:val="center"/>
          </w:tcPr>
          <w:p w14:paraId="15FA966B" w14:textId="77777777" w:rsidR="00F26F74" w:rsidRPr="00F26F74" w:rsidRDefault="00F26F74" w:rsidP="0088238A">
            <w:pPr>
              <w:suppressAutoHyphens/>
              <w:jc w:val="center"/>
            </w:pPr>
            <w:proofErr w:type="spellStart"/>
            <w:r w:rsidRPr="00F26F74">
              <w:t>Флюенс</w:t>
            </w:r>
            <w:proofErr w:type="spellEnd"/>
            <w:r w:rsidRPr="00F26F74">
              <w:br/>
              <w:t>нейтронов</w:t>
            </w:r>
          </w:p>
          <w:p w14:paraId="496931E1" w14:textId="7F35000E" w:rsidR="00F26F74" w:rsidRPr="00F26F74" w:rsidRDefault="00F26F74" w:rsidP="0088238A">
            <w:pPr>
              <w:suppressAutoHyphens/>
              <w:jc w:val="center"/>
            </w:pPr>
            <w:r w:rsidRPr="00F26F74">
              <w:t>10</w:t>
            </w:r>
            <w:r w:rsidRPr="00F26F74">
              <w:rPr>
                <w:vertAlign w:val="superscript"/>
              </w:rPr>
              <w:t>22</w:t>
            </w:r>
            <w:r w:rsidRPr="00F26F74">
              <w:t>н</w:t>
            </w:r>
            <w:r w:rsidR="00CC7054">
              <w:t>.</w:t>
            </w:r>
            <w:r w:rsidRPr="00F26F74">
              <w:t>/см</w:t>
            </w:r>
            <w:r w:rsidRPr="00F26F74">
              <w:rPr>
                <w:vertAlign w:val="superscript"/>
              </w:rPr>
              <w:t>2</w:t>
            </w:r>
          </w:p>
        </w:tc>
        <w:tc>
          <w:tcPr>
            <w:tcW w:w="1418" w:type="dxa"/>
            <w:vAlign w:val="center"/>
          </w:tcPr>
          <w:p w14:paraId="63AB689E" w14:textId="77777777" w:rsidR="00F26F74" w:rsidRPr="00F26F74" w:rsidRDefault="00F26F74" w:rsidP="0088238A">
            <w:pPr>
              <w:suppressAutoHyphens/>
              <w:jc w:val="center"/>
            </w:pPr>
            <w:r w:rsidRPr="00F26F74">
              <w:t>Средняя энергия нейтронов</w:t>
            </w:r>
          </w:p>
          <w:p w14:paraId="41D9541C" w14:textId="77777777" w:rsidR="00F26F74" w:rsidRPr="00F26F74" w:rsidRDefault="00F26F74" w:rsidP="0088238A">
            <w:pPr>
              <w:suppressAutoHyphens/>
              <w:jc w:val="center"/>
            </w:pPr>
            <w:r w:rsidRPr="00F26F74">
              <w:t>Е</w:t>
            </w:r>
            <w:r w:rsidRPr="00F26F74">
              <w:rPr>
                <w:vertAlign w:val="subscript"/>
              </w:rPr>
              <w:t>1</w:t>
            </w:r>
            <w:r w:rsidRPr="00F26F74">
              <w:t>, МэВ</w:t>
            </w:r>
          </w:p>
        </w:tc>
      </w:tr>
      <w:tr w:rsidR="00F26F74" w:rsidRPr="00F26F74" w14:paraId="0A7CE3CB" w14:textId="77777777" w:rsidTr="0088238A">
        <w:trPr>
          <w:trHeight w:val="1258"/>
        </w:trPr>
        <w:tc>
          <w:tcPr>
            <w:tcW w:w="1277" w:type="dxa"/>
            <w:vAlign w:val="center"/>
          </w:tcPr>
          <w:p w14:paraId="4857AFA9" w14:textId="77777777" w:rsidR="00F26F74" w:rsidRPr="00F26F74" w:rsidRDefault="00F26F74" w:rsidP="0088238A">
            <w:pPr>
              <w:suppressAutoHyphens/>
              <w:jc w:val="center"/>
            </w:pPr>
            <w:r w:rsidRPr="00F26F74">
              <w:t>7</w:t>
            </w:r>
          </w:p>
        </w:tc>
        <w:tc>
          <w:tcPr>
            <w:tcW w:w="1270" w:type="dxa"/>
            <w:vAlign w:val="center"/>
          </w:tcPr>
          <w:p w14:paraId="66FACCF8" w14:textId="2DB2D895" w:rsidR="00F26F74" w:rsidRPr="00F26F74" w:rsidRDefault="00F26F74" w:rsidP="0088238A">
            <w:pPr>
              <w:suppressAutoHyphens/>
              <w:jc w:val="center"/>
            </w:pPr>
            <w:r w:rsidRPr="00F26F74">
              <w:rPr>
                <w:lang w:val="en-US"/>
              </w:rPr>
              <w:t>Fe-Cr-Ni</w:t>
            </w:r>
          </w:p>
        </w:tc>
        <w:tc>
          <w:tcPr>
            <w:tcW w:w="1990" w:type="dxa"/>
            <w:vAlign w:val="center"/>
          </w:tcPr>
          <w:p w14:paraId="3E96397C" w14:textId="2A468E48" w:rsidR="00F26F74" w:rsidRPr="00F26F74" w:rsidRDefault="00F26F74" w:rsidP="0088238A">
            <w:pPr>
              <w:suppressAutoHyphens/>
              <w:jc w:val="center"/>
            </w:pPr>
            <w:proofErr w:type="spellStart"/>
            <w:r>
              <w:t>Антидебризный</w:t>
            </w:r>
            <w:proofErr w:type="spellEnd"/>
            <w:r>
              <w:t xml:space="preserve"> фильтр</w:t>
            </w:r>
          </w:p>
        </w:tc>
        <w:tc>
          <w:tcPr>
            <w:tcW w:w="816" w:type="dxa"/>
            <w:vAlign w:val="center"/>
          </w:tcPr>
          <w:p w14:paraId="31631F3E" w14:textId="77777777" w:rsidR="00F26F74" w:rsidRPr="00F26F74" w:rsidRDefault="00F26F74" w:rsidP="0088238A">
            <w:pPr>
              <w:suppressAutoHyphens/>
              <w:jc w:val="center"/>
            </w:pPr>
            <w:r w:rsidRPr="00F26F74">
              <w:t>320</w:t>
            </w:r>
          </w:p>
        </w:tc>
        <w:tc>
          <w:tcPr>
            <w:tcW w:w="596" w:type="dxa"/>
            <w:vAlign w:val="center"/>
          </w:tcPr>
          <w:p w14:paraId="42B26869" w14:textId="77777777" w:rsidR="00F26F74" w:rsidRPr="00F26F74" w:rsidRDefault="00F26F74" w:rsidP="0088238A">
            <w:pPr>
              <w:suppressAutoHyphens/>
              <w:jc w:val="center"/>
            </w:pPr>
            <w:r w:rsidRPr="00F26F74">
              <w:t>190</w:t>
            </w:r>
          </w:p>
        </w:tc>
        <w:tc>
          <w:tcPr>
            <w:tcW w:w="850" w:type="dxa"/>
            <w:vAlign w:val="center"/>
          </w:tcPr>
          <w:p w14:paraId="515C6AA5" w14:textId="77777777" w:rsidR="00F26F74" w:rsidRPr="00F26F74" w:rsidRDefault="00F26F74" w:rsidP="0088238A">
            <w:pPr>
              <w:suppressAutoHyphens/>
              <w:jc w:val="center"/>
            </w:pPr>
            <w:r w:rsidRPr="00F26F74">
              <w:rPr>
                <w:lang w:val="en-US"/>
              </w:rPr>
              <w:t>H</w:t>
            </w:r>
            <w:r w:rsidRPr="00F26F74">
              <w:rPr>
                <w:vertAlign w:val="subscript"/>
              </w:rPr>
              <w:t>2</w:t>
            </w:r>
            <w:r w:rsidRPr="00F26F74">
              <w:rPr>
                <w:lang w:val="en-US"/>
              </w:rPr>
              <w:t>O</w:t>
            </w:r>
          </w:p>
        </w:tc>
        <w:tc>
          <w:tcPr>
            <w:tcW w:w="1276" w:type="dxa"/>
            <w:vAlign w:val="center"/>
          </w:tcPr>
          <w:p w14:paraId="6174285C" w14:textId="77777777" w:rsidR="00F26F74" w:rsidRPr="00F26F74" w:rsidRDefault="00F26F74" w:rsidP="0088238A">
            <w:pPr>
              <w:suppressAutoHyphens/>
              <w:jc w:val="center"/>
            </w:pPr>
            <w:r w:rsidRPr="00F26F74">
              <w:t>7</w:t>
            </w:r>
          </w:p>
        </w:tc>
        <w:tc>
          <w:tcPr>
            <w:tcW w:w="1418" w:type="dxa"/>
            <w:vAlign w:val="center"/>
          </w:tcPr>
          <w:p w14:paraId="403D4B41" w14:textId="77777777" w:rsidR="00F26F74" w:rsidRPr="00F26F74" w:rsidRDefault="00F26F74" w:rsidP="0088238A">
            <w:pPr>
              <w:suppressAutoHyphens/>
              <w:jc w:val="center"/>
            </w:pPr>
            <w:r w:rsidRPr="00F26F74">
              <w:t>1,9</w:t>
            </w:r>
          </w:p>
        </w:tc>
      </w:tr>
    </w:tbl>
    <w:p w14:paraId="3BB948F0" w14:textId="4D6DAC39" w:rsidR="00E913F3" w:rsidRDefault="0088238A" w:rsidP="0088238A">
      <w:pPr>
        <w:pStyle w:val="af"/>
      </w:pPr>
      <w:r>
        <w:t xml:space="preserve">Таблица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EQ Таблица \* ARABIC \s 1 </w:instrText>
      </w:r>
      <w:r>
        <w:rPr>
          <w:noProof/>
        </w:rPr>
        <w:fldChar w:fldCharType="separate"/>
      </w:r>
      <w:r>
        <w:rPr>
          <w:noProof/>
        </w:rPr>
        <w:t>1</w:t>
      </w:r>
      <w:r>
        <w:rPr>
          <w:noProof/>
        </w:rPr>
        <w:fldChar w:fldCharType="end"/>
      </w:r>
      <w:r w:rsidRPr="00F26F74">
        <w:t xml:space="preserve"> – Условия работы</w:t>
      </w:r>
      <w:r>
        <w:t xml:space="preserve"> </w:t>
      </w:r>
      <w:proofErr w:type="spellStart"/>
      <w:r w:rsidRPr="0088238A">
        <w:t>антидебризного</w:t>
      </w:r>
      <w:proofErr w:type="spellEnd"/>
      <w:r>
        <w:t xml:space="preserve"> фильтра</w:t>
      </w:r>
    </w:p>
    <w:p w14:paraId="625A9E73" w14:textId="77777777" w:rsidR="0088238A" w:rsidRDefault="0088238A" w:rsidP="0088238A">
      <w:pPr>
        <w:ind w:firstLine="0"/>
      </w:pPr>
    </w:p>
    <w:p w14:paraId="55FF4261" w14:textId="19712557" w:rsidR="004D31EF" w:rsidRPr="000660AF" w:rsidRDefault="004D31EF" w:rsidP="00991F4F">
      <w:pPr>
        <w:pStyle w:val="2"/>
      </w:pPr>
      <w:bookmarkStart w:id="4" w:name="_Toc6868997"/>
      <w:r w:rsidRPr="000660AF">
        <w:t>Описание конструктивного элемента</w:t>
      </w:r>
      <w:bookmarkEnd w:id="4"/>
      <w:r w:rsidRPr="000660AF">
        <w:t xml:space="preserve"> </w:t>
      </w:r>
    </w:p>
    <w:p w14:paraId="59497296" w14:textId="54C106D5" w:rsidR="00A2023B" w:rsidRDefault="00A2023B" w:rsidP="00A2023B">
      <w:proofErr w:type="spellStart"/>
      <w:r w:rsidRPr="00A2023B">
        <w:t>Антидибризный</w:t>
      </w:r>
      <w:proofErr w:type="spellEnd"/>
      <w:r w:rsidRPr="00A2023B">
        <w:t xml:space="preserve"> фильтр (АДФ) служит для уменьшения числа отказов тепловыделяющих </w:t>
      </w:r>
      <w:r w:rsidRPr="000660AF">
        <w:t>сборок (ТВС) реакторных установок из-за повреждения оболочек тепловыделяющих элементов (твэл) присутствующими</w:t>
      </w:r>
      <w:r w:rsidRPr="00A2023B">
        <w:t xml:space="preserve"> в теплоносителе посторонними частицами (</w:t>
      </w:r>
      <w:proofErr w:type="spellStart"/>
      <w:r w:rsidRPr="00A2023B">
        <w:t>дебризом</w:t>
      </w:r>
      <w:proofErr w:type="spellEnd"/>
      <w:r w:rsidRPr="00A2023B">
        <w:t>).</w:t>
      </w:r>
    </w:p>
    <w:p w14:paraId="169425BD" w14:textId="66DF52FD" w:rsidR="00AD7A20" w:rsidRDefault="00A2023B" w:rsidP="00AD7A20">
      <w:pPr>
        <w:keepNext/>
        <w:jc w:val="center"/>
      </w:pPr>
      <w:r>
        <w:rPr>
          <w:noProof/>
        </w:rPr>
        <w:lastRenderedPageBreak/>
        <w:drawing>
          <wp:inline distT="0" distB="0" distL="0" distR="0" wp14:anchorId="1A776F4F" wp14:editId="2FD43D68">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207F9C83" w14:textId="77777777" w:rsidR="00AD7A20" w:rsidRDefault="00AD7A20" w:rsidP="00AD7A20">
      <w:pPr>
        <w:keepNext/>
        <w:jc w:val="center"/>
      </w:pPr>
    </w:p>
    <w:p w14:paraId="01BC77E3" w14:textId="4F766D41" w:rsidR="00AD7A20" w:rsidRDefault="00AD7A20" w:rsidP="00AD7A20">
      <w:pPr>
        <w:pStyle w:val="ad"/>
      </w:pPr>
      <w:bookmarkStart w:id="5" w:name="_Ref38627986"/>
      <w:bookmarkStart w:id="6" w:name="_Ref38628318"/>
      <w:r w:rsidRPr="00AD7A20">
        <w:t>Рисунок</w:t>
      </w:r>
      <w:bookmarkEnd w:id="5"/>
      <w:r w:rsidRPr="00AD7A20">
        <w:t xml:space="preserve">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w:t>
      </w:r>
      <w:r w:rsidR="0011249B">
        <w:rPr>
          <w:noProof/>
        </w:rPr>
        <w:fldChar w:fldCharType="end"/>
      </w:r>
      <w:bookmarkEnd w:id="6"/>
      <w:r>
        <w:t xml:space="preserve"> - </w:t>
      </w:r>
      <w:r w:rsidRPr="00D65515">
        <w:t>Схема ТВС активной зоны ВВЭР-1000</w:t>
      </w:r>
    </w:p>
    <w:p w14:paraId="3028CEFC" w14:textId="03975203" w:rsidR="00A2023B" w:rsidRDefault="00A2023B" w:rsidP="00A2023B">
      <w:pPr>
        <w:jc w:val="center"/>
      </w:pPr>
    </w:p>
    <w:p w14:paraId="24D37C85" w14:textId="6DB3466C" w:rsidR="009C2A1D" w:rsidRDefault="00A2023B" w:rsidP="00991F4F">
      <w:r w:rsidRPr="00A2023B">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rsidR="009D43D5">
        <w:t xml:space="preserve"> </w:t>
      </w:r>
      <w:r w:rsidR="004C6C58">
        <w:rPr>
          <w:noProof/>
        </w:rPr>
        <w:t>1.1</w:t>
      </w:r>
      <w:r>
        <w:t xml:space="preserve"> </w:t>
      </w:r>
      <w:r w:rsidRPr="00A2023B">
        <w:t>изображена тепловыделяющая сборка ВВЭР-1000 и расположение в ней АДФ.</w:t>
      </w:r>
    </w:p>
    <w:p w14:paraId="766E10A3" w14:textId="4386F7F1" w:rsidR="00970810" w:rsidRPr="00970810" w:rsidRDefault="00970810" w:rsidP="00991F4F">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w:t>
      </w:r>
      <w:r w:rsidR="00526C0F">
        <w:t xml:space="preserve"> </w:t>
      </w:r>
      <w:r w:rsidR="004C6C58">
        <w:rPr>
          <w:noProof/>
        </w:rPr>
        <w:t>1.2</w:t>
      </w:r>
      <w:r w:rsidR="00EA500C">
        <w:t>.</w:t>
      </w:r>
      <w:r>
        <w:t xml:space="preserve"> </w:t>
      </w:r>
    </w:p>
    <w:p w14:paraId="0CBCB8D1" w14:textId="77777777" w:rsidR="00526C0F" w:rsidRDefault="0065761A" w:rsidP="00526C0F">
      <w:pPr>
        <w:keepNext/>
        <w:ind w:firstLine="708"/>
        <w:jc w:val="center"/>
      </w:pPr>
      <w:r>
        <w:rPr>
          <w:noProof/>
        </w:rPr>
        <w:lastRenderedPageBreak/>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0761" cy="2432010"/>
                    </a:xfrm>
                    <a:prstGeom prst="rect">
                      <a:avLst/>
                    </a:prstGeom>
                  </pic:spPr>
                </pic:pic>
              </a:graphicData>
            </a:graphic>
          </wp:inline>
        </w:drawing>
      </w:r>
    </w:p>
    <w:p w14:paraId="082C8D18" w14:textId="345FF2C3" w:rsidR="00EA500C" w:rsidRDefault="00EA500C" w:rsidP="00970810">
      <w:pPr>
        <w:ind w:firstLine="708"/>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ind w:firstLine="708"/>
        <w:jc w:val="center"/>
        <w:rPr>
          <w:sz w:val="20"/>
          <w:szCs w:val="20"/>
        </w:rPr>
      </w:pPr>
    </w:p>
    <w:p w14:paraId="6D550AB3" w14:textId="36939B5A" w:rsidR="00EA500C" w:rsidRDefault="00EA500C" w:rsidP="00526C0F">
      <w:pPr>
        <w:pStyle w:val="ad"/>
      </w:pPr>
      <w:bookmarkStart w:id="7" w:name="_Ref3862875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bookmarkEnd w:id="7"/>
      <w:r>
        <w:t xml:space="preserve">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 w14:paraId="4227D0E7" w14:textId="0DF89418" w:rsidR="00C26806" w:rsidRPr="00991F4F" w:rsidRDefault="0073028D" w:rsidP="0002067E">
      <w:pPr>
        <w:pStyle w:val="2"/>
      </w:pPr>
      <w:r w:rsidRPr="00991F4F">
        <w:t>Характеристика основы</w:t>
      </w:r>
    </w:p>
    <w:p w14:paraId="2D89E843" w14:textId="2C1BFE10" w:rsidR="00DF4FA1" w:rsidRDefault="00414A49" w:rsidP="00824A39">
      <w:pPr>
        <w:ind w:firstLine="708"/>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02067E">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ниже </w:t>
      </w:r>
      <m:oMath>
        <m:r>
          <w:rPr>
            <w:rFonts w:ascii="Cambria Math" w:hAnsi="Cambria Math"/>
          </w:rPr>
          <m:t>910℃</m:t>
        </m:r>
      </m:oMath>
      <w:r w:rsidRPr="00DF4FA1">
        <w:t xml:space="preserve"> устойчиво железо с объемно-центрированной кристаллической решеткой</w:t>
      </w:r>
      <w:r w:rsidR="005905CD">
        <w:t xml:space="preserve"> - феррит</w:t>
      </w:r>
      <w:r w:rsidRPr="00DF4FA1">
        <w:t xml:space="preserve"> (</w:t>
      </w:r>
      <m:oMath>
        <m:r>
          <w:rPr>
            <w:rFonts w:ascii="Cambria Math" w:hAnsi="Cambria Math"/>
          </w:rPr>
          <m:t>α</m:t>
        </m:r>
      </m:oMath>
      <w:r w:rsidRPr="00DF4FA1">
        <w:t xml:space="preserve">-Fe), в интервале температур </w:t>
      </w:r>
      <m:oMath>
        <m:r>
          <w:rPr>
            <w:rFonts w:ascii="Cambria Math" w:hAnsi="Cambria Math"/>
          </w:rPr>
          <m:t xml:space="preserve">910 – 1400 °С </m:t>
        </m:r>
      </m:oMath>
      <w:r w:rsidRPr="00DF4FA1">
        <w:t>– более плотная модификация</w:t>
      </w:r>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руктура с объемно-центрированной ячейкой (δ-Fe).</w:t>
      </w:r>
      <w:r w:rsidR="00AE1708" w:rsidRPr="00AE1708">
        <w:t xml:space="preserve"> </w:t>
      </w:r>
    </w:p>
    <w:p w14:paraId="217B95F8" w14:textId="03F863DB" w:rsidR="00FA2E78" w:rsidRPr="00E97121" w:rsidRDefault="00FA2E78" w:rsidP="0002067E">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ферромагнитными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w:t>
      </w:r>
      <w:proofErr w:type="spellStart"/>
      <w:r w:rsidR="00FB6B76" w:rsidRPr="00E97121">
        <w:t>коре</w:t>
      </w:r>
      <w:proofErr w:type="spellEnd"/>
      <w:r w:rsidR="00FB6B76" w:rsidRPr="00E97121">
        <w:t xml:space="preserve"> составляет около 0.01 мас. %, </w:t>
      </w:r>
      <w:r w:rsidR="00A838B2" w:rsidRPr="00E97121">
        <w:t>однако в связи с трудностью технологии его получения, данный материал не является дешевым</w:t>
      </w:r>
      <w:r w:rsidR="00FB6B76" w:rsidRPr="00E97121">
        <w:t>. Данный элемент ши</w:t>
      </w:r>
      <w:r w:rsidR="00FB6B76" w:rsidRPr="00E97121">
        <w:lastRenderedPageBreak/>
        <w:t xml:space="preserve">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50E76541" w:rsidR="003F516D" w:rsidRDefault="00726C83" w:rsidP="00721A54">
      <w:pPr>
        <w:ind w:firstLine="708"/>
        <w:rPr>
          <w:b/>
          <w:color w:val="FF0000"/>
        </w:rPr>
      </w:pPr>
      <w:r>
        <w:t>Хром</w:t>
      </w:r>
      <w:r w:rsidR="003C4C03" w:rsidRPr="00E97121">
        <w:t xml:space="preserve"> является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r w:rsidR="00F85F61">
        <w:t xml:space="preserve"> </w:t>
      </w:r>
    </w:p>
    <w:p w14:paraId="30E86AFF" w14:textId="0F49AACB" w:rsidR="00EA500C" w:rsidRDefault="00EA500C" w:rsidP="00EA500C">
      <w:pPr>
        <w:ind w:firstLine="708"/>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proofErr w:type="spellStart"/>
      <w:r>
        <w:t>аустени</w:t>
      </w:r>
      <w:r w:rsidR="00CE0A63">
        <w:t>тной</w:t>
      </w:r>
      <w:proofErr w:type="spellEnd"/>
      <w:r w:rsidR="00CE0A63">
        <w:t xml:space="preserve">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0885EF19" w:rsidR="00721A54" w:rsidRDefault="00E9570E" w:rsidP="00721A54">
      <w:pPr>
        <w:ind w:firstLine="708"/>
      </w:pPr>
      <w:r w:rsidRPr="00E9570E">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w:t>
      </w:r>
      <w:r w:rsidR="00526C0F">
        <w:t xml:space="preserve"> </w:t>
      </w:r>
      <w:r w:rsidR="004C6C58">
        <w:rPr>
          <w:noProof/>
        </w:rPr>
        <w:t>1.3</w:t>
      </w:r>
      <w:r w:rsidR="004B1220">
        <w:t>.</w:t>
      </w:r>
      <w:r w:rsidR="00721A54" w:rsidRPr="00721A54">
        <w:t xml:space="preserve"> </w:t>
      </w:r>
    </w:p>
    <w:p w14:paraId="21977DC4" w14:textId="4B86639D" w:rsidR="00721A54" w:rsidRPr="00A85EDA" w:rsidRDefault="00721A54" w:rsidP="00721A54">
      <w:pPr>
        <w:ind w:firstLine="708"/>
      </w:pPr>
      <w:r>
        <w:t xml:space="preserve">Из рисунка </w:t>
      </w:r>
      <w:r w:rsidR="004C6C58">
        <w:rPr>
          <w:noProof/>
        </w:rPr>
        <w:t>1.3</w:t>
      </w:r>
      <w:r w:rsidR="00526C0F">
        <w:t xml:space="preserve"> </w:t>
      </w:r>
      <w:r>
        <w:t xml:space="preserve">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594CC338" w14:textId="77777777" w:rsidR="00721A54" w:rsidRDefault="00721A54" w:rsidP="00721A54">
      <w:pPr>
        <w:ind w:firstLine="708"/>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21A54" w14:paraId="7579570B" w14:textId="77777777" w:rsidTr="004D1545">
        <w:tc>
          <w:tcPr>
            <w:tcW w:w="4785" w:type="dxa"/>
          </w:tcPr>
          <w:p w14:paraId="70EA1AA6" w14:textId="77777777" w:rsidR="00721A54" w:rsidRDefault="00721A54" w:rsidP="004D1545">
            <w:pPr>
              <w:jc w:val="center"/>
            </w:pPr>
            <w:r>
              <w:rPr>
                <w:noProof/>
              </w:rPr>
              <w:lastRenderedPageBreak/>
              <w:drawing>
                <wp:inline distT="0" distB="0" distL="0" distR="0" wp14:anchorId="2EAA5DB4" wp14:editId="58D988E6">
                  <wp:extent cx="2407054" cy="2799953"/>
                  <wp:effectExtent l="0" t="0" r="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22237" cy="2817614"/>
                          </a:xfrm>
                          <a:prstGeom prst="rect">
                            <a:avLst/>
                          </a:prstGeom>
                        </pic:spPr>
                      </pic:pic>
                    </a:graphicData>
                  </a:graphic>
                </wp:inline>
              </w:drawing>
            </w:r>
          </w:p>
          <w:p w14:paraId="600D544E" w14:textId="77777777" w:rsidR="00721A54" w:rsidRDefault="00721A54" w:rsidP="004D1545">
            <w:r>
              <w:t>а</w:t>
            </w:r>
          </w:p>
        </w:tc>
        <w:tc>
          <w:tcPr>
            <w:tcW w:w="4786" w:type="dxa"/>
          </w:tcPr>
          <w:p w14:paraId="235695E1" w14:textId="77777777" w:rsidR="00526C0F" w:rsidRDefault="00721A54" w:rsidP="00526C0F">
            <w:pPr>
              <w:keepNext/>
              <w:jc w:val="center"/>
            </w:pPr>
            <w:r>
              <w:rPr>
                <w:noProof/>
              </w:rPr>
              <w:drawing>
                <wp:inline distT="0" distB="0" distL="0" distR="0" wp14:anchorId="2C65B679" wp14:editId="55160E68">
                  <wp:extent cx="2860097" cy="2865307"/>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806" cy="2882046"/>
                          </a:xfrm>
                          <a:prstGeom prst="rect">
                            <a:avLst/>
                          </a:prstGeom>
                        </pic:spPr>
                      </pic:pic>
                    </a:graphicData>
                  </a:graphic>
                </wp:inline>
              </w:drawing>
            </w:r>
          </w:p>
          <w:p w14:paraId="05CF1C32" w14:textId="77777777" w:rsidR="00721A54" w:rsidRDefault="00721A54" w:rsidP="004D1545">
            <w:r>
              <w:t>б</w:t>
            </w:r>
          </w:p>
        </w:tc>
      </w:tr>
    </w:tbl>
    <w:p w14:paraId="4B0D39A1" w14:textId="77777777" w:rsidR="00721A54" w:rsidRDefault="00721A54" w:rsidP="00721A54">
      <w:pPr>
        <w:ind w:firstLine="708"/>
        <w:jc w:val="center"/>
      </w:pPr>
    </w:p>
    <w:p w14:paraId="5568C069" w14:textId="31519E35" w:rsidR="00721A54" w:rsidRDefault="00721A54" w:rsidP="00526C0F">
      <w:pPr>
        <w:pStyle w:val="ad"/>
        <w:rPr>
          <w:b/>
          <w:color w:val="FF0000"/>
        </w:rPr>
      </w:pPr>
      <w:bookmarkStart w:id="8" w:name="_Ref38628567"/>
      <w:bookmarkStart w:id="9" w:name="_Ref3862858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3</w:t>
      </w:r>
      <w:r w:rsidR="0011249B">
        <w:rPr>
          <w:noProof/>
        </w:rPr>
        <w:fldChar w:fldCharType="end"/>
      </w:r>
      <w:bookmarkEnd w:id="8"/>
      <w:r>
        <w:t xml:space="preserve">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rsidR="00B77FD9">
        <w:fldChar w:fldCharType="begin" w:fldLock="1"/>
      </w:r>
      <w:r w:rsidR="00B77FD9">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rsidR="00B77FD9">
        <w:fldChar w:fldCharType="separate"/>
      </w:r>
      <w:r w:rsidR="00B77FD9" w:rsidRPr="00B77FD9">
        <w:rPr>
          <w:noProof/>
        </w:rPr>
        <w:t>[5]</w:t>
      </w:r>
      <w:r w:rsidR="00B77FD9">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rsidR="00B77FD9">
        <w:fldChar w:fldCharType="begin" w:fldLock="1"/>
      </w:r>
      <w:r w:rsidR="00B77FD9">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rsidR="00B77FD9">
        <w:fldChar w:fldCharType="separate"/>
      </w:r>
      <w:r w:rsidR="00B77FD9" w:rsidRPr="00B77FD9">
        <w:rPr>
          <w:noProof/>
        </w:rPr>
        <w:t>[6]</w:t>
      </w:r>
      <w:r w:rsidR="00B77FD9">
        <w:fldChar w:fldCharType="end"/>
      </w:r>
      <w:bookmarkEnd w:id="9"/>
    </w:p>
    <w:p w14:paraId="62233005" w14:textId="7AF61DF5" w:rsidR="001601CA" w:rsidRDefault="001601CA" w:rsidP="00CD6457">
      <w:pPr>
        <w:ind w:firstLine="708"/>
      </w:pPr>
    </w:p>
    <w:p w14:paraId="08638AEC" w14:textId="13D10C76" w:rsidR="00FD3405" w:rsidRPr="00A85EDA" w:rsidRDefault="00C90A59" w:rsidP="00A805DC">
      <w:pPr>
        <w:ind w:firstLine="708"/>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r w:rsidR="00FE3EE2" w:rsidRPr="00A85EDA">
        <w:t xml:space="preserve">зона </w:t>
      </w:r>
      <m:oMath>
        <m:r>
          <w:rPr>
            <w:rFonts w:ascii="Cambria Math" w:hAnsi="Cambria Math"/>
          </w:rPr>
          <m:t>α</m:t>
        </m:r>
      </m:oMath>
      <w:r w:rsidRPr="00A85EDA">
        <w:t xml:space="preserve"> на рисунке </w:t>
      </w:r>
      <w:r w:rsidR="004C6C58">
        <w:rPr>
          <w:noProof/>
        </w:rPr>
        <w:t>1.3</w:t>
      </w:r>
      <w:r w:rsidRPr="00A85EDA">
        <w:t>)</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w:t>
      </w:r>
      <w:proofErr w:type="spellStart"/>
      <w:r w:rsidR="00A805DC">
        <w:t>аустенитной</w:t>
      </w:r>
      <w:proofErr w:type="spellEnd"/>
      <w:r w:rsidR="00A805DC">
        <w:t xml:space="preserve">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r w:rsidR="00090D56" w:rsidRPr="00A85EDA">
        <w:rPr>
          <w:lang w:val="en-US"/>
        </w:rPr>
        <w:t>Mn</w:t>
      </w:r>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ind w:firstLine="708"/>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700EB025" w:rsidR="00A805DC" w:rsidRDefault="00DA1250" w:rsidP="00DA1250">
      <w:pPr>
        <w:ind w:firstLine="708"/>
      </w:pPr>
      <w:r>
        <w:t xml:space="preserve">Более выгодным решением будет являться использование закалки чистой </w:t>
      </w:r>
      <w:proofErr w:type="spellStart"/>
      <w:r>
        <w:t>аустенитной</w:t>
      </w:r>
      <w:proofErr w:type="spellEnd"/>
      <w:r>
        <w:t xml:space="preserve">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w:t>
      </w:r>
      <w:r w:rsidR="004C6C58">
        <w:rPr>
          <w:noProof/>
        </w:rPr>
        <w:t>1.3</w:t>
      </w:r>
      <w:r w:rsidR="00AA5276">
        <w:t xml:space="preserve"> является расширение области </w:t>
      </w:r>
      <w:proofErr w:type="spellStart"/>
      <w:r w:rsidR="00AA5276">
        <w:t>аустенитной</w:t>
      </w:r>
      <w:proofErr w:type="spellEnd"/>
      <w:r w:rsidR="00AA5276">
        <w:t xml:space="preserve">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0FFD8E71" w14:textId="77777777" w:rsidR="00A805DC" w:rsidRDefault="00A805DC" w:rsidP="00DA1250">
      <w:pPr>
        <w:ind w:firstLine="708"/>
      </w:pPr>
    </w:p>
    <w:p w14:paraId="0FCD2947" w14:textId="2920723F" w:rsidR="00A805DC" w:rsidRPr="00A805DC" w:rsidRDefault="00A805DC" w:rsidP="00DA1250">
      <w:pPr>
        <w:ind w:firstLine="708"/>
      </w:pPr>
      <w:r w:rsidRPr="00A805DC">
        <w:t xml:space="preserve"> </w:t>
      </w:r>
    </w:p>
    <w:tbl>
      <w:tblPr>
        <w:tblStyle w:val="a6"/>
        <w:tblW w:w="0" w:type="auto"/>
        <w:tblInd w:w="392" w:type="dxa"/>
        <w:tblLook w:val="04A0" w:firstRow="1" w:lastRow="0" w:firstColumn="1" w:lastColumn="0" w:noHBand="0" w:noVBand="1"/>
      </w:tblPr>
      <w:tblGrid>
        <w:gridCol w:w="5316"/>
        <w:gridCol w:w="3756"/>
      </w:tblGrid>
      <w:tr w:rsidR="00AA5276" w14:paraId="2DF6DC97" w14:textId="77777777" w:rsidTr="00465A1A">
        <w:tc>
          <w:tcPr>
            <w:tcW w:w="5316" w:type="dxa"/>
            <w:tcBorders>
              <w:top w:val="nil"/>
              <w:left w:val="nil"/>
              <w:bottom w:val="nil"/>
              <w:right w:val="nil"/>
            </w:tcBorders>
          </w:tcPr>
          <w:p w14:paraId="02AEBC42" w14:textId="5CCB9448" w:rsidR="00A805DC" w:rsidRDefault="00465A1A" w:rsidP="00526C0F">
            <w:pPr>
              <w:keepNext/>
            </w:pPr>
            <w:r>
              <w:rPr>
                <w:noProof/>
              </w:rPr>
              <w:drawing>
                <wp:inline distT="0" distB="0" distL="0" distR="0" wp14:anchorId="09046D3E" wp14:editId="4A734B2A">
                  <wp:extent cx="3116671" cy="2596350"/>
                  <wp:effectExtent l="0" t="0" r="762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5868" cy="2629003"/>
                          </a:xfrm>
                          <a:prstGeom prst="rect">
                            <a:avLst/>
                          </a:prstGeom>
                        </pic:spPr>
                      </pic:pic>
                    </a:graphicData>
                  </a:graphic>
                </wp:inline>
              </w:drawing>
            </w:r>
          </w:p>
        </w:tc>
        <w:tc>
          <w:tcPr>
            <w:tcW w:w="3756" w:type="dxa"/>
            <w:tcBorders>
              <w:top w:val="nil"/>
              <w:left w:val="nil"/>
              <w:bottom w:val="nil"/>
              <w:right w:val="nil"/>
            </w:tcBorders>
          </w:tcPr>
          <w:p w14:paraId="0478EBB3" w14:textId="4D503437" w:rsidR="00A805DC" w:rsidRDefault="00291560" w:rsidP="00DA1250">
            <w:r>
              <w:rPr>
                <w:noProof/>
              </w:rPr>
              <w:drawing>
                <wp:inline distT="0" distB="0" distL="0" distR="0" wp14:anchorId="171D1E94" wp14:editId="472D2449">
                  <wp:extent cx="2220309" cy="2543119"/>
                  <wp:effectExtent l="0" t="0" r="889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2238050" cy="2563440"/>
                          </a:xfrm>
                          <a:prstGeom prst="rect">
                            <a:avLst/>
                          </a:prstGeom>
                        </pic:spPr>
                      </pic:pic>
                    </a:graphicData>
                  </a:graphic>
                </wp:inline>
              </w:drawing>
            </w:r>
          </w:p>
        </w:tc>
      </w:tr>
    </w:tbl>
    <w:p w14:paraId="65A67153" w14:textId="44949DEF" w:rsidR="00AA5276" w:rsidRDefault="00AA5276" w:rsidP="00AA5276">
      <w:pPr>
        <w:ind w:firstLine="708"/>
        <w:jc w:val="center"/>
      </w:pPr>
    </w:p>
    <w:p w14:paraId="3778FBBC" w14:textId="04ECECDF" w:rsidR="00AA5276" w:rsidRPr="00787C39" w:rsidRDefault="00AA5276" w:rsidP="00526C0F">
      <w:pPr>
        <w:pStyle w:val="ad"/>
      </w:pPr>
      <w:bookmarkStart w:id="10" w:name="_Ref38629150"/>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4</w:t>
      </w:r>
      <w:r w:rsidR="0011249B">
        <w:rPr>
          <w:noProof/>
        </w:rPr>
        <w:fldChar w:fldCharType="end"/>
      </w:r>
      <w:bookmarkEnd w:id="10"/>
      <w:r w:rsidR="00526C0F">
        <w:t xml:space="preserve"> </w:t>
      </w:r>
      <w:r>
        <w:t xml:space="preserve">–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713A4CB4" w14:textId="77777777" w:rsidR="00B725EA" w:rsidRDefault="00B725EA" w:rsidP="00B725EA">
      <w:r>
        <w:tab/>
      </w:r>
    </w:p>
    <w:p w14:paraId="155035E2" w14:textId="61998E68" w:rsidR="00537961" w:rsidRPr="00B725EA" w:rsidRDefault="00B34BB9" w:rsidP="00B725EA">
      <w:pPr>
        <w:ind w:firstLine="708"/>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516B2AB2" w:rsidR="00090D56" w:rsidRPr="00A85EDA" w:rsidRDefault="00090D56" w:rsidP="00090D56">
      <w:pPr>
        <w:pStyle w:val="a5"/>
        <w:numPr>
          <w:ilvl w:val="0"/>
          <w:numId w:val="6"/>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p>
    <w:p w14:paraId="30673E4E" w14:textId="37BD9ED1" w:rsidR="00B34BB9" w:rsidRPr="00DB356B" w:rsidRDefault="00B34BB9" w:rsidP="00B34BB9">
      <w:pPr>
        <w:pStyle w:val="a5"/>
        <w:numPr>
          <w:ilvl w:val="0"/>
          <w:numId w:val="6"/>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p>
    <w:p w14:paraId="12E7D5F9" w14:textId="4AF6609E" w:rsidR="00A85EDA" w:rsidRPr="00A85EDA" w:rsidRDefault="00B34BB9" w:rsidP="00A85EDA">
      <w:pPr>
        <w:pStyle w:val="a5"/>
        <w:numPr>
          <w:ilvl w:val="0"/>
          <w:numId w:val="6"/>
        </w:numPr>
      </w:pPr>
      <w:r w:rsidRPr="00A85EDA">
        <w:rPr>
          <w:sz w:val="24"/>
          <w:szCs w:val="24"/>
        </w:rPr>
        <w:t xml:space="preserve">Никель – от </w:t>
      </w:r>
      <w:r w:rsidR="00DB356B">
        <w:rPr>
          <w:sz w:val="24"/>
          <w:szCs w:val="24"/>
          <w:lang w:val="en-US"/>
        </w:rPr>
        <w:t>8</w:t>
      </w:r>
      <w:r w:rsidRPr="00A85EDA">
        <w:rPr>
          <w:sz w:val="24"/>
          <w:szCs w:val="24"/>
        </w:rPr>
        <w:t>%</w:t>
      </w:r>
      <w:r w:rsidR="00A85EDA">
        <w:rPr>
          <w:sz w:val="24"/>
          <w:szCs w:val="24"/>
          <w:lang w:val="en-US"/>
        </w:rPr>
        <w:t xml:space="preserve"> </w:t>
      </w:r>
    </w:p>
    <w:p w14:paraId="5900417D" w14:textId="2107E152" w:rsidR="0045251C" w:rsidRPr="007479C6" w:rsidRDefault="003F61D2" w:rsidP="0002067E">
      <w:pPr>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как с 650 </w:t>
      </w:r>
      <w:r w:rsidR="00984A7D" w:rsidRPr="00984A7D">
        <w:sym w:font="Symbol" w:char="F0B0"/>
      </w:r>
      <w:r w:rsidR="00984A7D" w:rsidRPr="00984A7D">
        <w:t>С на рисунке</w:t>
      </w:r>
      <w:r w:rsidR="00526C0F">
        <w:t xml:space="preserve"> </w:t>
      </w:r>
      <w:r w:rsidR="004C6C58">
        <w:rPr>
          <w:noProof/>
        </w:rPr>
        <w:t>1.4</w:t>
      </w:r>
      <w:r w:rsidR="00984A7D" w:rsidRPr="00984A7D">
        <w:t xml:space="preserve">,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p>
    <w:p w14:paraId="4FCCFC3E" w14:textId="79204290" w:rsidR="008C3521" w:rsidRPr="00FD0204" w:rsidRDefault="002A6A48" w:rsidP="0002067E">
      <w:r w:rsidRPr="00FD0204">
        <w:t xml:space="preserve">Механические свойства </w:t>
      </w:r>
      <w:r w:rsidR="00FD0204" w:rsidRPr="00FD0204">
        <w:t>рассматриваемых сплавов</w:t>
      </w:r>
      <w:r w:rsidRPr="00FD0204">
        <w:t xml:space="preserve"> в зависимости от температуры приведены на рисунке</w:t>
      </w:r>
      <w:r w:rsidR="00526C0F">
        <w:t xml:space="preserve"> </w:t>
      </w:r>
      <w:r w:rsidR="004C6C58">
        <w:rPr>
          <w:noProof/>
        </w:rPr>
        <w:t>1.5.</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r w:rsidR="000B75A4" w:rsidRPr="00FD0204">
        <w:t xml:space="preserve">С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которые препятствуют движению дислока</w:t>
      </w:r>
      <w:r w:rsidR="000B75A4" w:rsidRPr="00FD0204">
        <w:lastRenderedPageBreak/>
        <w:t xml:space="preserve">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644216D9" w14:textId="78DC87D4" w:rsidR="007479C6" w:rsidRPr="00233C32" w:rsidRDefault="0021464E" w:rsidP="0002067E">
      <w:pPr>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1F804A53" w14:textId="77777777" w:rsidR="003630C2" w:rsidRDefault="003630C2" w:rsidP="00D346DB"/>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gridCol w:w="4601"/>
      </w:tblGrid>
      <w:tr w:rsidR="001541FE" w14:paraId="5DEAA0E0" w14:textId="77777777" w:rsidTr="00F34C87">
        <w:tc>
          <w:tcPr>
            <w:tcW w:w="4950" w:type="dxa"/>
          </w:tcPr>
          <w:p w14:paraId="1DFB56D5" w14:textId="6704A142" w:rsidR="00FF4771" w:rsidRDefault="001541FE" w:rsidP="00D346DB">
            <w:r>
              <w:rPr>
                <w:noProof/>
              </w:rPr>
              <w:drawing>
                <wp:inline distT="0" distB="0" distL="0" distR="0" wp14:anchorId="37AB47A1" wp14:editId="6EF609E5">
                  <wp:extent cx="3019075" cy="18669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97"/>
                          <a:stretch/>
                        </pic:blipFill>
                        <pic:spPr bwMode="auto">
                          <a:xfrm>
                            <a:off x="0" y="0"/>
                            <a:ext cx="3047178" cy="188427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3EE52C" w14:textId="0A56CFD0" w:rsidR="00FF4771" w:rsidRDefault="00576902" w:rsidP="00576902">
            <w:r>
              <w:rPr>
                <w:noProof/>
              </w:rPr>
              <w:drawing>
                <wp:inline distT="0" distB="0" distL="0" distR="0" wp14:anchorId="3F6F1D94" wp14:editId="1351D5B7">
                  <wp:extent cx="2724090" cy="1805092"/>
                  <wp:effectExtent l="0" t="0" r="635" b="508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61022" cy="1829565"/>
                          </a:xfrm>
                          <a:prstGeom prst="rect">
                            <a:avLst/>
                          </a:prstGeom>
                        </pic:spPr>
                      </pic:pic>
                    </a:graphicData>
                  </a:graphic>
                </wp:inline>
              </w:drawing>
            </w:r>
          </w:p>
        </w:tc>
      </w:tr>
      <w:tr w:rsidR="001541FE" w14:paraId="032EDAC8" w14:textId="77777777" w:rsidTr="00F34C87">
        <w:tc>
          <w:tcPr>
            <w:tcW w:w="4950" w:type="dxa"/>
          </w:tcPr>
          <w:p w14:paraId="30DD74BD" w14:textId="153C7444" w:rsidR="00BA5550" w:rsidRDefault="00BA5550" w:rsidP="00526C0F">
            <w:pPr>
              <w:keepNext/>
              <w:jc w:val="center"/>
            </w:pPr>
            <w:r>
              <w:rPr>
                <w:noProof/>
              </w:rPr>
              <w:drawing>
                <wp:inline distT="0" distB="0" distL="0" distR="0" wp14:anchorId="74BB16A8" wp14:editId="5A00E24A">
                  <wp:extent cx="3003550" cy="1958033"/>
                  <wp:effectExtent l="0" t="0" r="6350" b="444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9404"/>
                          <a:stretch/>
                        </pic:blipFill>
                        <pic:spPr bwMode="auto">
                          <a:xfrm>
                            <a:off x="0" y="0"/>
                            <a:ext cx="3064118" cy="199751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13F0425E" w14:textId="15D3CD74" w:rsidR="00BA5550" w:rsidRDefault="001541FE" w:rsidP="002A6A48">
            <w:pPr>
              <w:jc w:val="center"/>
            </w:pPr>
            <w:r>
              <w:rPr>
                <w:noProof/>
              </w:rPr>
              <w:drawing>
                <wp:inline distT="0" distB="0" distL="0" distR="0" wp14:anchorId="797D992E" wp14:editId="6FCB928F">
                  <wp:extent cx="2749550" cy="1930113"/>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56" b="8571"/>
                          <a:stretch/>
                        </pic:blipFill>
                        <pic:spPr bwMode="auto">
                          <a:xfrm>
                            <a:off x="0" y="0"/>
                            <a:ext cx="2777231" cy="1949544"/>
                          </a:xfrm>
                          <a:prstGeom prst="rect">
                            <a:avLst/>
                          </a:prstGeom>
                          <a:ln>
                            <a:noFill/>
                          </a:ln>
                          <a:extLst>
                            <a:ext uri="{53640926-AAD7-44D8-BBD7-CCE9431645EC}">
                              <a14:shadowObscured xmlns:a14="http://schemas.microsoft.com/office/drawing/2010/main"/>
                            </a:ext>
                          </a:extLst>
                        </pic:spPr>
                      </pic:pic>
                    </a:graphicData>
                  </a:graphic>
                </wp:inline>
              </w:drawing>
            </w:r>
          </w:p>
        </w:tc>
      </w:tr>
      <w:tr w:rsidR="00233C32" w14:paraId="0C3454D0" w14:textId="77777777" w:rsidTr="00F34C87">
        <w:tc>
          <w:tcPr>
            <w:tcW w:w="9571" w:type="dxa"/>
            <w:gridSpan w:val="2"/>
          </w:tcPr>
          <w:p w14:paraId="2D14A616" w14:textId="352FB478" w:rsidR="00233C32" w:rsidRDefault="00F34C87" w:rsidP="002A6A48">
            <w:pPr>
              <w:jc w:val="center"/>
              <w:rPr>
                <w:noProof/>
              </w:rPr>
            </w:pPr>
            <w:r>
              <w:rPr>
                <w:noProof/>
              </w:rPr>
              <w:drawing>
                <wp:inline distT="0" distB="0" distL="0" distR="0" wp14:anchorId="022B2979" wp14:editId="7F4BB8AC">
                  <wp:extent cx="5057775" cy="33304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Lst>
                          </a:blip>
                          <a:stretch>
                            <a:fillRect/>
                          </a:stretch>
                        </pic:blipFill>
                        <pic:spPr>
                          <a:xfrm>
                            <a:off x="0" y="0"/>
                            <a:ext cx="5188665" cy="341659"/>
                          </a:xfrm>
                          <a:prstGeom prst="rect">
                            <a:avLst/>
                          </a:prstGeom>
                        </pic:spPr>
                      </pic:pic>
                    </a:graphicData>
                  </a:graphic>
                </wp:inline>
              </w:drawing>
            </w:r>
          </w:p>
        </w:tc>
      </w:tr>
    </w:tbl>
    <w:p w14:paraId="5BE528D5" w14:textId="187D079D" w:rsidR="003630C2" w:rsidRDefault="003630C2" w:rsidP="00D346DB"/>
    <w:p w14:paraId="50276B31" w14:textId="2C7623E6" w:rsidR="003630C2" w:rsidRDefault="0021464E" w:rsidP="00526C0F">
      <w:pPr>
        <w:pStyle w:val="ad"/>
      </w:pPr>
      <w:bookmarkStart w:id="11" w:name="_Ref3862931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5</w:t>
      </w:r>
      <w:r w:rsidR="0011249B">
        <w:rPr>
          <w:noProof/>
        </w:rPr>
        <w:fldChar w:fldCharType="end"/>
      </w:r>
      <w:bookmarkEnd w:id="11"/>
      <w:r w:rsidR="00526C0F">
        <w:t xml:space="preserve"> </w:t>
      </w:r>
      <w:r>
        <w:t xml:space="preserve">– Жаропрочные характеристики сталей разных марок </w:t>
      </w:r>
      <w:r w:rsidR="00EB3C2B">
        <w:fldChar w:fldCharType="begin" w:fldLock="1"/>
      </w:r>
      <w:r w:rsidR="00B77FD9">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rsidR="00EB3C2B">
        <w:fldChar w:fldCharType="separate"/>
      </w:r>
      <w:r w:rsidR="00B77FD9" w:rsidRPr="00B77FD9">
        <w:rPr>
          <w:noProof/>
        </w:rPr>
        <w:t>[9–11]</w:t>
      </w:r>
      <w:r w:rsidR="00EB3C2B">
        <w:fldChar w:fldCharType="end"/>
      </w:r>
    </w:p>
    <w:p w14:paraId="5E92C755" w14:textId="77777777" w:rsidR="00F34C87" w:rsidRPr="00F34C87" w:rsidRDefault="00F34C87" w:rsidP="00F34C87">
      <w:pPr>
        <w:ind w:firstLine="708"/>
      </w:pPr>
    </w:p>
    <w:p w14:paraId="3FF5FD38" w14:textId="4A0E41F1" w:rsidR="00F34C87" w:rsidRPr="00233C32" w:rsidRDefault="00F34C87" w:rsidP="0002067E">
      <w:pPr>
        <w:rPr>
          <w:b/>
          <w:color w:val="FF0000"/>
        </w:rPr>
      </w:pPr>
      <w:r w:rsidRPr="00233C32">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w:t>
      </w:r>
      <w:r w:rsidR="004C6C58">
        <w:rPr>
          <w:noProof/>
        </w:rPr>
        <w:t>1.6</w:t>
      </w:r>
      <w:r w:rsidRPr="00233C32">
        <w:t xml:space="preserve">. Из этой </w:t>
      </w:r>
      <w:r w:rsidRPr="00233C32">
        <w:lastRenderedPageBreak/>
        <w:t>диаграммы видно, что длительная выдержка практически не влияет на прочность стали при температуре в зоне рабочих температур</w:t>
      </w:r>
      <w:r w:rsidRPr="00233C32">
        <w:rPr>
          <w:color w:val="000000" w:themeColor="text1"/>
        </w:rPr>
        <w:t>.</w:t>
      </w:r>
    </w:p>
    <w:p w14:paraId="34EC0BF0" w14:textId="60A54762" w:rsidR="00F34C87" w:rsidRDefault="00F34C87" w:rsidP="00F34C87"/>
    <w:p w14:paraId="37236782" w14:textId="79E48B21" w:rsidR="00454434" w:rsidRDefault="00627A60" w:rsidP="00465A1A">
      <w:pPr>
        <w:keepNext/>
        <w:jc w:val="center"/>
      </w:pPr>
      <w:r>
        <w:rPr>
          <w:noProof/>
        </w:rPr>
        <w:drawing>
          <wp:inline distT="0" distB="0" distL="0" distR="0" wp14:anchorId="5B5817AE" wp14:editId="4FBA73D0">
            <wp:extent cx="3436711" cy="3196089"/>
            <wp:effectExtent l="0" t="0" r="0" b="444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70347" cy="3413367"/>
                    </a:xfrm>
                    <a:prstGeom prst="rect">
                      <a:avLst/>
                    </a:prstGeom>
                  </pic:spPr>
                </pic:pic>
              </a:graphicData>
            </a:graphic>
          </wp:inline>
        </w:drawing>
      </w:r>
    </w:p>
    <w:p w14:paraId="10EEE120" w14:textId="15ADBF22" w:rsidR="001F564C" w:rsidRPr="00EB3C2B" w:rsidRDefault="001F564C" w:rsidP="009A761C">
      <w:pPr>
        <w:pStyle w:val="ad"/>
      </w:pPr>
      <w:bookmarkStart w:id="12" w:name="_Ref38629502"/>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6</w:t>
      </w:r>
      <w:r w:rsidR="0011249B">
        <w:rPr>
          <w:noProof/>
        </w:rPr>
        <w:fldChar w:fldCharType="end"/>
      </w:r>
      <w:bookmarkEnd w:id="12"/>
      <w:r w:rsidR="005941CC">
        <w:t xml:space="preserve">.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 w14:paraId="56F1C80F" w14:textId="6A9C73D6" w:rsidR="0092306E" w:rsidRDefault="00F34C87" w:rsidP="0002067E">
      <w:r w:rsidRPr="00233C32">
        <w:rPr>
          <w:color w:val="000000" w:themeColor="text1"/>
        </w:rPr>
        <w:t>Таким образом</w:t>
      </w:r>
      <w:r>
        <w:rPr>
          <w:color w:val="000000" w:themeColor="text1"/>
        </w:rPr>
        <w:t xml:space="preserve"> </w:t>
      </w:r>
      <w:r w:rsidR="00454434">
        <w:rPr>
          <w:color w:val="000000" w:themeColor="text1"/>
        </w:rPr>
        <w:t>состав основы</w:t>
      </w:r>
      <w:r>
        <w:rPr>
          <w:color w:val="000000" w:themeColor="text1"/>
        </w:rPr>
        <w:t xml:space="preserve"> </w:t>
      </w:r>
      <w:r w:rsidRPr="00233C32">
        <w:t xml:space="preserve">18% </w:t>
      </w:r>
      <w:r w:rsidRPr="00233C32">
        <w:rPr>
          <w:lang w:val="en-US"/>
        </w:rPr>
        <w:t>Cr</w:t>
      </w:r>
      <w:r w:rsidRPr="00233C32">
        <w:t xml:space="preserve"> + 12% </w:t>
      </w:r>
      <w:r w:rsidRPr="00233C32">
        <w:rPr>
          <w:lang w:val="en-US"/>
        </w:rPr>
        <w:t>Ni</w:t>
      </w:r>
      <w:r>
        <w:t xml:space="preserve"> является оптимальным. </w:t>
      </w:r>
      <w:r w:rsidR="00454434">
        <w:t>Г</w:t>
      </w:r>
      <w:r w:rsidR="0092306E">
        <w:t>лавными достоинствами</w:t>
      </w:r>
      <w:r w:rsidR="00454434">
        <w:t xml:space="preserve"> такой</w:t>
      </w:r>
      <w:r w:rsidR="0092306E">
        <w:t xml:space="preserve"> основы являются:</w:t>
      </w:r>
    </w:p>
    <w:p w14:paraId="4195F1E4" w14:textId="485DB2F5" w:rsidR="0092306E" w:rsidRPr="00F37D96" w:rsidRDefault="00721A54" w:rsidP="0092306E">
      <w:pPr>
        <w:pStyle w:val="a5"/>
        <w:numPr>
          <w:ilvl w:val="0"/>
          <w:numId w:val="9"/>
        </w:numPr>
        <w:rPr>
          <w:sz w:val="24"/>
          <w:szCs w:val="24"/>
        </w:rPr>
      </w:pPr>
      <w:r>
        <w:rPr>
          <w:sz w:val="24"/>
          <w:szCs w:val="24"/>
        </w:rPr>
        <w:t>Длительная прочность</w:t>
      </w:r>
    </w:p>
    <w:p w14:paraId="50D7EF78" w14:textId="3999C9CE" w:rsidR="0092306E" w:rsidRPr="00F37D96" w:rsidRDefault="0092306E" w:rsidP="0092306E">
      <w:pPr>
        <w:pStyle w:val="a5"/>
        <w:numPr>
          <w:ilvl w:val="0"/>
          <w:numId w:val="9"/>
        </w:numPr>
        <w:rPr>
          <w:sz w:val="24"/>
          <w:szCs w:val="24"/>
        </w:rPr>
      </w:pPr>
      <w:r w:rsidRPr="00F37D96">
        <w:rPr>
          <w:sz w:val="24"/>
          <w:szCs w:val="24"/>
        </w:rPr>
        <w:t>Коррозийная стойкость</w:t>
      </w:r>
    </w:p>
    <w:p w14:paraId="58750BD4" w14:textId="731A7776" w:rsidR="0092306E" w:rsidRPr="00F37D96" w:rsidRDefault="00721A54" w:rsidP="0092306E">
      <w:pPr>
        <w:pStyle w:val="a5"/>
        <w:numPr>
          <w:ilvl w:val="0"/>
          <w:numId w:val="9"/>
        </w:numPr>
        <w:rPr>
          <w:sz w:val="24"/>
          <w:szCs w:val="24"/>
        </w:rPr>
      </w:pPr>
      <w:r>
        <w:rPr>
          <w:sz w:val="24"/>
          <w:szCs w:val="24"/>
        </w:rPr>
        <w:t>Низкая стоимость</w:t>
      </w:r>
    </w:p>
    <w:p w14:paraId="07029401" w14:textId="3E1BEC17" w:rsidR="0092306E" w:rsidRPr="00F37D96" w:rsidRDefault="00721A54" w:rsidP="0092306E">
      <w:pPr>
        <w:ind w:left="360" w:firstLine="348"/>
      </w:pPr>
      <w:r>
        <w:t>Возможны улучшения следующих свойств путем внедрения ЛЭ</w:t>
      </w:r>
      <w:r w:rsidR="0092306E" w:rsidRPr="00F37D96">
        <w:t>:</w:t>
      </w:r>
    </w:p>
    <w:p w14:paraId="5994400D" w14:textId="35E12071" w:rsidR="0092306E" w:rsidRPr="00F37D96" w:rsidRDefault="00721A54" w:rsidP="0092306E">
      <w:pPr>
        <w:pStyle w:val="a5"/>
        <w:numPr>
          <w:ilvl w:val="0"/>
          <w:numId w:val="10"/>
        </w:numPr>
        <w:rPr>
          <w:sz w:val="24"/>
          <w:szCs w:val="24"/>
        </w:rPr>
      </w:pPr>
      <w:r>
        <w:rPr>
          <w:sz w:val="24"/>
          <w:szCs w:val="24"/>
        </w:rPr>
        <w:t>Прочность в диапазоне рабочих температур</w:t>
      </w:r>
    </w:p>
    <w:p w14:paraId="41BCB3E4" w14:textId="6446A996" w:rsidR="00721A54" w:rsidRDefault="00721A54" w:rsidP="004D1545">
      <w:pPr>
        <w:pStyle w:val="a5"/>
        <w:numPr>
          <w:ilvl w:val="0"/>
          <w:numId w:val="10"/>
        </w:numPr>
        <w:rPr>
          <w:sz w:val="24"/>
          <w:szCs w:val="24"/>
        </w:rPr>
      </w:pPr>
      <w:r w:rsidRPr="00721A54">
        <w:rPr>
          <w:sz w:val="24"/>
          <w:szCs w:val="24"/>
        </w:rPr>
        <w:t>Твердость</w:t>
      </w:r>
    </w:p>
    <w:p w14:paraId="05E4C4A6" w14:textId="77777777" w:rsidR="00454434" w:rsidRPr="00454434" w:rsidRDefault="00454434" w:rsidP="00454434">
      <w:pPr>
        <w:ind w:left="360"/>
      </w:pPr>
    </w:p>
    <w:p w14:paraId="1CED47CA" w14:textId="76DC51E8" w:rsidR="00F37D96" w:rsidRPr="00485834" w:rsidRDefault="00F37D96" w:rsidP="0002067E">
      <w:pPr>
        <w:pStyle w:val="2"/>
      </w:pPr>
      <w:r w:rsidRPr="00485834">
        <w:t>Характеристика теплоносителя</w:t>
      </w:r>
    </w:p>
    <w:p w14:paraId="68DA8E44" w14:textId="0E534FA6" w:rsidR="00F37D96" w:rsidRDefault="00A6790A" w:rsidP="0002067E">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676DC" w:rsidRDefault="00C676DC" w:rsidP="00C676DC">
      <w:pPr>
        <w:pStyle w:val="a5"/>
        <w:numPr>
          <w:ilvl w:val="0"/>
          <w:numId w:val="13"/>
        </w:numPr>
        <w:rPr>
          <w:sz w:val="24"/>
          <w:szCs w:val="24"/>
        </w:rPr>
      </w:pPr>
      <w:r w:rsidRPr="00C676DC">
        <w:rPr>
          <w:sz w:val="24"/>
          <w:szCs w:val="24"/>
        </w:rPr>
        <w:lastRenderedPageBreak/>
        <w:t>подавление образования окислительных продуктов радиолиза при работе на мощности;</w:t>
      </w:r>
    </w:p>
    <w:p w14:paraId="43C2EC7A" w14:textId="7FAFCC98" w:rsidR="00C676DC" w:rsidRPr="00C676DC" w:rsidRDefault="00C676DC" w:rsidP="00C676DC">
      <w:pPr>
        <w:pStyle w:val="a5"/>
        <w:numPr>
          <w:ilvl w:val="0"/>
          <w:numId w:val="13"/>
        </w:numPr>
        <w:rPr>
          <w:sz w:val="24"/>
          <w:szCs w:val="24"/>
        </w:rPr>
      </w:pPr>
      <w:r w:rsidRPr="00C676DC">
        <w:rPr>
          <w:sz w:val="24"/>
          <w:szCs w:val="24"/>
        </w:rPr>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676DC" w:rsidRDefault="00C676DC" w:rsidP="00C676DC">
      <w:pPr>
        <w:pStyle w:val="a5"/>
        <w:numPr>
          <w:ilvl w:val="0"/>
          <w:numId w:val="13"/>
        </w:numPr>
        <w:rPr>
          <w:sz w:val="24"/>
          <w:szCs w:val="24"/>
        </w:rPr>
      </w:pPr>
      <w:r w:rsidRPr="00C676DC">
        <w:rPr>
          <w:sz w:val="24"/>
          <w:szCs w:val="24"/>
        </w:rPr>
        <w:t>обеспечение минимального количества накоплений активированных продуктов коррозии;</w:t>
      </w:r>
    </w:p>
    <w:p w14:paraId="1DB4C75F" w14:textId="1B880966" w:rsidR="00C676DC" w:rsidRDefault="00C676DC" w:rsidP="00C676DC">
      <w:pPr>
        <w:pStyle w:val="a5"/>
        <w:numPr>
          <w:ilvl w:val="0"/>
          <w:numId w:val="13"/>
        </w:numPr>
        <w:rPr>
          <w:sz w:val="24"/>
          <w:szCs w:val="24"/>
        </w:rPr>
      </w:pPr>
      <w:r w:rsidRPr="00C676DC">
        <w:rPr>
          <w:sz w:val="24"/>
          <w:szCs w:val="24"/>
        </w:rPr>
        <w:t>минимизация количества радиоактивных технологических отходов</w:t>
      </w:r>
    </w:p>
    <w:p w14:paraId="6BA26C17" w14:textId="611C77C3" w:rsidR="00D94AD2" w:rsidRDefault="00C676DC" w:rsidP="0002067E">
      <w:pPr>
        <w:rPr>
          <w:noProof/>
        </w:rPr>
      </w:pPr>
      <w:r>
        <w:t>В соответствие с этими требованиями, нормализуются показатели, представленные в таблице</w:t>
      </w:r>
      <w:r w:rsidR="004D1545">
        <w:t xml:space="preserve"> </w:t>
      </w:r>
      <w:r w:rsidR="00D94AD2">
        <w:rPr>
          <w:noProof/>
        </w:rPr>
        <w:t>1.2.</w:t>
      </w:r>
    </w:p>
    <w:p w14:paraId="6BE9F2BD" w14:textId="77777777" w:rsidR="0088238A" w:rsidRDefault="0088238A" w:rsidP="004D1545">
      <w:pPr>
        <w:pStyle w:val="af"/>
        <w:rPr>
          <w:color w:val="auto"/>
        </w:rPr>
      </w:pPr>
      <w:bookmarkStart w:id="13" w:name="_Ref38631068"/>
    </w:p>
    <w:p w14:paraId="3F8CDF3D" w14:textId="43E2B942" w:rsidR="00127B23" w:rsidRPr="00FF69B3" w:rsidRDefault="004D1545" w:rsidP="004D1545">
      <w:pPr>
        <w:pStyle w:val="af"/>
        <w:rPr>
          <w:lang w:val="en-US"/>
        </w:rPr>
      </w:pPr>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1</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sidR="00127B23">
        <w:t>.</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bookmarkEnd w:id="13"/>
    </w:p>
    <w:tbl>
      <w:tblPr>
        <w:tblStyle w:val="a6"/>
        <w:tblW w:w="0" w:type="auto"/>
        <w:tblLook w:val="04A0" w:firstRow="1" w:lastRow="0" w:firstColumn="1" w:lastColumn="0" w:noHBand="0" w:noVBand="1"/>
      </w:tblPr>
      <w:tblGrid>
        <w:gridCol w:w="4785"/>
        <w:gridCol w:w="4786"/>
      </w:tblGrid>
      <w:tr w:rsidR="00C676DC" w14:paraId="001C791B" w14:textId="77777777" w:rsidTr="00C676DC">
        <w:tc>
          <w:tcPr>
            <w:tcW w:w="4785" w:type="dxa"/>
          </w:tcPr>
          <w:p w14:paraId="14FD4721" w14:textId="2790F5D9" w:rsidR="00C676DC" w:rsidRDefault="00C676DC" w:rsidP="00C676DC">
            <w:r w:rsidRPr="00C676DC">
              <w:t>Наименование показателей</w:t>
            </w:r>
          </w:p>
        </w:tc>
        <w:tc>
          <w:tcPr>
            <w:tcW w:w="4786" w:type="dxa"/>
          </w:tcPr>
          <w:p w14:paraId="539E6F30" w14:textId="34656084" w:rsidR="00C676DC" w:rsidRPr="00127B23" w:rsidRDefault="00127B23" w:rsidP="00C676DC">
            <w:r>
              <w:t>Количество</w:t>
            </w:r>
          </w:p>
        </w:tc>
      </w:tr>
      <w:tr w:rsidR="00C676DC" w14:paraId="259FC1F7" w14:textId="77777777" w:rsidTr="00C676DC">
        <w:tc>
          <w:tcPr>
            <w:tcW w:w="4785" w:type="dxa"/>
          </w:tcPr>
          <w:p w14:paraId="5F5EAD2A" w14:textId="16AB6E10" w:rsidR="00C676DC" w:rsidRDefault="00C676DC" w:rsidP="00C676DC">
            <w:r w:rsidRPr="00C676DC">
              <w:t>Концентрация хлорид-иона, мг/дм</w:t>
            </w:r>
            <w:r w:rsidRPr="00B3267E">
              <w:rPr>
                <w:vertAlign w:val="superscript"/>
              </w:rPr>
              <w:t>3</w:t>
            </w:r>
          </w:p>
        </w:tc>
        <w:tc>
          <w:tcPr>
            <w:tcW w:w="4786" w:type="dxa"/>
          </w:tcPr>
          <w:p w14:paraId="4E26127A" w14:textId="52CCC6D4" w:rsidR="00C676DC" w:rsidRDefault="00773E5C" w:rsidP="00C676DC">
            <w:r>
              <w:t>не более 0,1</w:t>
            </w:r>
          </w:p>
        </w:tc>
      </w:tr>
      <w:tr w:rsidR="00C676DC" w14:paraId="6255CB67" w14:textId="77777777" w:rsidTr="00C676DC">
        <w:tc>
          <w:tcPr>
            <w:tcW w:w="4785" w:type="dxa"/>
          </w:tcPr>
          <w:p w14:paraId="7CE0ECEE" w14:textId="4A2C5D2E" w:rsidR="00C676DC" w:rsidRDefault="00C676DC" w:rsidP="00C676DC">
            <w:r>
              <w:t>Концентрация растворенного кислорода, мг/дм</w:t>
            </w:r>
            <w:r w:rsidRPr="00B3267E">
              <w:rPr>
                <w:vertAlign w:val="superscript"/>
              </w:rPr>
              <w:t>3</w:t>
            </w:r>
          </w:p>
        </w:tc>
        <w:tc>
          <w:tcPr>
            <w:tcW w:w="4786" w:type="dxa"/>
          </w:tcPr>
          <w:p w14:paraId="5BEE5C3F" w14:textId="68F6F0A6" w:rsidR="00C676DC" w:rsidRDefault="00773E5C" w:rsidP="00C676DC">
            <w:r>
              <w:t>не более 0,005</w:t>
            </w:r>
          </w:p>
        </w:tc>
      </w:tr>
      <w:tr w:rsidR="00C676DC" w14:paraId="1A2F9533" w14:textId="77777777" w:rsidTr="00C676DC">
        <w:tc>
          <w:tcPr>
            <w:tcW w:w="4785" w:type="dxa"/>
          </w:tcPr>
          <w:p w14:paraId="10692B8D" w14:textId="23E05714" w:rsidR="00C676DC" w:rsidRDefault="00C676DC" w:rsidP="00C676DC">
            <w:pPr>
              <w:tabs>
                <w:tab w:val="left" w:pos="969"/>
              </w:tabs>
            </w:pPr>
            <w:r>
              <w:t>Концентрация растворенного водорода, мг/дм</w:t>
            </w:r>
            <w:r w:rsidRPr="00B3267E">
              <w:rPr>
                <w:vertAlign w:val="superscript"/>
              </w:rPr>
              <w:t>3</w:t>
            </w:r>
          </w:p>
        </w:tc>
        <w:tc>
          <w:tcPr>
            <w:tcW w:w="4786" w:type="dxa"/>
          </w:tcPr>
          <w:p w14:paraId="2DB880BD" w14:textId="36F70C1A" w:rsidR="00C676DC" w:rsidRDefault="00773E5C" w:rsidP="00C676DC">
            <w:r>
              <w:t>2,2 – 4,5</w:t>
            </w:r>
          </w:p>
        </w:tc>
      </w:tr>
      <w:tr w:rsidR="00C676DC" w14:paraId="43AA2B0A" w14:textId="77777777" w:rsidTr="00C676DC">
        <w:tc>
          <w:tcPr>
            <w:tcW w:w="4785" w:type="dxa"/>
          </w:tcPr>
          <w:p w14:paraId="2E7B8465" w14:textId="25273B24" w:rsidR="00C676DC" w:rsidRDefault="00773E5C" w:rsidP="00C676DC">
            <w:r>
              <w:t>Суммарная молярная концентрация ионов щелочных металлов (калия, лития, натрия) в зависимости от текущей концентрации борной кислоты</w:t>
            </w:r>
          </w:p>
        </w:tc>
        <w:tc>
          <w:tcPr>
            <w:tcW w:w="4786" w:type="dxa"/>
          </w:tcPr>
          <w:p w14:paraId="5392D960" w14:textId="6E3D7784" w:rsidR="00C676DC" w:rsidRDefault="00773E5C" w:rsidP="009A761C">
            <w:r>
              <w:t>Зона А (рисунок</w:t>
            </w:r>
            <w:r w:rsidR="009A761C">
              <w:t xml:space="preserve"> </w:t>
            </w:r>
            <w:r w:rsidR="004C6C58">
              <w:t>1.7</w:t>
            </w:r>
            <w:r>
              <w:t>)</w:t>
            </w:r>
          </w:p>
        </w:tc>
      </w:tr>
    </w:tbl>
    <w:p w14:paraId="19054793" w14:textId="6AADFF86" w:rsidR="00C676DC" w:rsidRDefault="00C676DC" w:rsidP="0088238A">
      <w:pPr>
        <w:ind w:firstLine="0"/>
        <w:rPr>
          <w:noProof/>
        </w:rPr>
      </w:pPr>
    </w:p>
    <w:p w14:paraId="69521FC6" w14:textId="77777777" w:rsidR="00526C0F" w:rsidRDefault="00773E5C" w:rsidP="00526C0F">
      <w:pPr>
        <w:keepNext/>
        <w:ind w:firstLine="708"/>
        <w:jc w:val="center"/>
      </w:pPr>
      <w:r>
        <w:rPr>
          <w:noProof/>
        </w:rPr>
        <w:lastRenderedPageBreak/>
        <w:drawing>
          <wp:inline distT="0" distB="0" distL="0" distR="0" wp14:anchorId="7D8E1293" wp14:editId="4F96E92F">
            <wp:extent cx="3563159" cy="3111051"/>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3567382" cy="3114738"/>
                    </a:xfrm>
                    <a:prstGeom prst="rect">
                      <a:avLst/>
                    </a:prstGeom>
                  </pic:spPr>
                </pic:pic>
              </a:graphicData>
            </a:graphic>
          </wp:inline>
        </w:drawing>
      </w:r>
    </w:p>
    <w:p w14:paraId="2054E845" w14:textId="5156C8F3" w:rsidR="00773E5C" w:rsidRPr="00773E5C" w:rsidRDefault="00773E5C" w:rsidP="00773E5C">
      <w:pPr>
        <w:ind w:firstLine="708"/>
        <w:jc w:val="center"/>
        <w:rPr>
          <w:sz w:val="20"/>
          <w:szCs w:val="20"/>
        </w:rPr>
      </w:pPr>
      <w:r w:rsidRPr="00773E5C">
        <w:rPr>
          <w:sz w:val="20"/>
          <w:szCs w:val="20"/>
        </w:rPr>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ind w:firstLine="708"/>
        <w:jc w:val="center"/>
      </w:pPr>
    </w:p>
    <w:p w14:paraId="1BC9BD21" w14:textId="18B2F328" w:rsidR="00773E5C" w:rsidRPr="00773E5C" w:rsidRDefault="00773E5C" w:rsidP="00526C0F">
      <w:pPr>
        <w:pStyle w:val="ad"/>
      </w:pPr>
      <w:bookmarkStart w:id="14" w:name="_Ref3862941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7</w:t>
      </w:r>
      <w:r w:rsidR="0011249B">
        <w:rPr>
          <w:noProof/>
        </w:rPr>
        <w:fldChar w:fldCharType="end"/>
      </w:r>
      <w:bookmarkEnd w:id="14"/>
      <w:r w:rsidR="00526C0F">
        <w:t xml:space="preserve"> </w:t>
      </w:r>
      <w:r>
        <w:t xml:space="preserve">–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ind w:firstLine="708"/>
        <w:jc w:val="center"/>
      </w:pPr>
    </w:p>
    <w:p w14:paraId="20CA296E" w14:textId="25737A31" w:rsidR="001517E8" w:rsidRPr="00B3267E" w:rsidRDefault="00127B23" w:rsidP="0002067E">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00E34943">
        <w:t>,</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w:t>
      </w:r>
      <w:r w:rsidR="00E34943">
        <w:t>у</w:t>
      </w:r>
      <w:r w:rsidR="00B3267E">
        <w:t>пчивания</w:t>
      </w:r>
      <w:proofErr w:type="spellEnd"/>
      <w:r>
        <w:t xml:space="preserve"> металла, до верхнего 10.3, превышение которого грозит коррозийным растрескиванием твэлов</w:t>
      </w:r>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02067E">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материала разрабатываемого АДФ.</w:t>
      </w:r>
    </w:p>
    <w:p w14:paraId="62D1D65F" w14:textId="77777777" w:rsidR="00C27893" w:rsidRPr="00C27893" w:rsidRDefault="00C27893" w:rsidP="00C27893">
      <w:pPr>
        <w:pStyle w:val="a5"/>
        <w:spacing w:after="0"/>
        <w:ind w:left="785" w:firstLine="0"/>
        <w:rPr>
          <w:sz w:val="22"/>
        </w:rPr>
      </w:pPr>
    </w:p>
    <w:p w14:paraId="63C92118" w14:textId="77777777" w:rsidR="004D1545" w:rsidRDefault="004D1545" w:rsidP="005400BB">
      <w:pPr>
        <w:spacing w:after="160"/>
        <w:sectPr w:rsidR="004D1545">
          <w:pgSz w:w="11906" w:h="16838"/>
          <w:pgMar w:top="1134" w:right="850" w:bottom="1134" w:left="1701" w:header="708" w:footer="708" w:gutter="0"/>
          <w:cols w:space="708"/>
          <w:docGrid w:linePitch="360"/>
        </w:sectPr>
      </w:pPr>
    </w:p>
    <w:p w14:paraId="063C4A19" w14:textId="1D3263F0" w:rsidR="004D1545" w:rsidRPr="007A65DF" w:rsidRDefault="004D1545" w:rsidP="0002067E">
      <w:pPr>
        <w:pStyle w:val="1"/>
      </w:pPr>
      <w:bookmarkStart w:id="15" w:name="_Toc6869006"/>
      <w:r w:rsidRPr="007A65DF">
        <w:lastRenderedPageBreak/>
        <w:t>АНАЛИЗ ИСХОДНЫХ ДАННЫХ И ХАРАКТЕРИСТИКА ТРЕБУЕМОГО МАТЕРИАЛА</w:t>
      </w:r>
      <w:bookmarkEnd w:id="15"/>
    </w:p>
    <w:p w14:paraId="51F3518F" w14:textId="5607B77F" w:rsidR="004D1545" w:rsidRPr="007E0510" w:rsidRDefault="004D1545" w:rsidP="0002067E">
      <w:pPr>
        <w:pStyle w:val="2"/>
      </w:pPr>
      <w:bookmarkStart w:id="16" w:name="_Toc3933339"/>
      <w:bookmarkStart w:id="17" w:name="_Toc6869007"/>
      <w:r>
        <w:t xml:space="preserve">Анализ </w:t>
      </w:r>
      <w:r w:rsidRPr="0002067E">
        <w:t>влияния</w:t>
      </w:r>
      <w:r>
        <w:t xml:space="preserve"> температуры на характеристики основы</w:t>
      </w:r>
      <w:bookmarkEnd w:id="16"/>
      <w:bookmarkEnd w:id="17"/>
    </w:p>
    <w:p w14:paraId="736E240D" w14:textId="5000AE33" w:rsidR="00987127" w:rsidRDefault="00EF15B6" w:rsidP="0088238A">
      <w:bookmarkStart w:id="18" w:name="_Ref38637035"/>
      <w:bookmarkStart w:id="19" w:name="_Ref38637021"/>
      <w:r>
        <w:t>В главе 1 были рассмотрены сплавы с разным содержанием хрома и никеля. Температурные характеристики для этих сплавов приведены в таблиц</w:t>
      </w:r>
      <w:r w:rsidRPr="00EF15B6">
        <w:t>е</w:t>
      </w:r>
      <w:r w:rsidR="00D94AD2">
        <w:t xml:space="preserve"> 2.1</w:t>
      </w:r>
      <w:r>
        <w:t>.</w:t>
      </w:r>
    </w:p>
    <w:p w14:paraId="4527C872" w14:textId="77777777" w:rsidR="0088238A" w:rsidRDefault="0088238A" w:rsidP="0088238A"/>
    <w:p w14:paraId="3CAF5BE6" w14:textId="65DCC205" w:rsidR="00987127" w:rsidRPr="00B104B2" w:rsidRDefault="00987127" w:rsidP="0088238A">
      <w:pPr>
        <w:pStyle w:val="af"/>
      </w:pPr>
      <w:bookmarkStart w:id="20" w:name="_Ref38637508"/>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18"/>
      <w:bookmarkEnd w:id="20"/>
      <w:r w:rsidRPr="00987127">
        <w:t xml:space="preserve"> </w:t>
      </w:r>
      <w:r>
        <w:t>Температур</w:t>
      </w:r>
      <w:r w:rsidR="00EF15B6">
        <w:t xml:space="preserve">ные характеристики </w:t>
      </w:r>
      <w:r>
        <w:t>сплавов разного состава</w:t>
      </w:r>
      <w:bookmarkEnd w:id="19"/>
      <w:r w:rsidR="00B104B2" w:rsidRPr="00B104B2">
        <w:t xml:space="preserve"> </w:t>
      </w:r>
      <w:r w:rsidR="00B104B2">
        <w:fldChar w:fldCharType="begin" w:fldLock="1"/>
      </w:r>
      <w:r w:rsidR="00B104B2">
        <w:instrText>ADDIN CSL_CITATION {"citationItems":[{"id":"ITEM-1","itemData":{"URL":"https://www.bssa.org.uk/topics.php?article=139","author":[{"dropping-particle":"","family":"ASSOCIATION","given":"BRITISH STAINLESS STEEL","non-dropping-particle":"","parse-names":false,"suffix":""}],"id":"ITEM-1","issued":{"date-parts":[["0"]]},"title":"Elevated temperature physical properties of stainless steels","type":"webpage"},"uris":["http://www.mendeley.com/documents/?uuid=ad9fce55-64d2-478b-90b5-cb66e237369e"]}],"mendeley":{"formattedCitation":"[14]","plainTextFormattedCitation":"[14]","previouslyFormattedCitation":"[14]"},"properties":{"noteIndex":0},"schema":"https://github.com/citation-style-language/schema/raw/master/csl-citation.json"}</w:instrText>
      </w:r>
      <w:r w:rsidR="00B104B2">
        <w:fldChar w:fldCharType="separate"/>
      </w:r>
      <w:r w:rsidR="00B104B2" w:rsidRPr="00B104B2">
        <w:rPr>
          <w:noProof/>
        </w:rPr>
        <w:t>[14]</w:t>
      </w:r>
      <w:r w:rsidR="00B104B2">
        <w:fldChar w:fldCharType="end"/>
      </w:r>
    </w:p>
    <w:tbl>
      <w:tblPr>
        <w:tblStyle w:val="a6"/>
        <w:tblW w:w="0" w:type="auto"/>
        <w:tblLook w:val="04A0" w:firstRow="1" w:lastRow="0" w:firstColumn="1" w:lastColumn="0" w:noHBand="0" w:noVBand="1"/>
      </w:tblPr>
      <w:tblGrid>
        <w:gridCol w:w="2452"/>
        <w:gridCol w:w="1734"/>
        <w:gridCol w:w="1213"/>
        <w:gridCol w:w="1120"/>
        <w:gridCol w:w="1244"/>
        <w:gridCol w:w="1808"/>
      </w:tblGrid>
      <w:tr w:rsidR="00EF15B6" w14:paraId="23B60C03" w14:textId="147A1933" w:rsidTr="00643EA8">
        <w:tc>
          <w:tcPr>
            <w:tcW w:w="2452" w:type="dxa"/>
          </w:tcPr>
          <w:p w14:paraId="3BF63129" w14:textId="31B1FA0A" w:rsidR="00EF15B6" w:rsidRDefault="00EF15B6" w:rsidP="007A65DF">
            <w:r>
              <w:t>Краткое обозначение</w:t>
            </w:r>
          </w:p>
        </w:tc>
        <w:tc>
          <w:tcPr>
            <w:tcW w:w="1734" w:type="dxa"/>
          </w:tcPr>
          <w:p w14:paraId="6EC8C5E3" w14:textId="6976869B" w:rsidR="00EF15B6" w:rsidRDefault="00EF15B6" w:rsidP="007A65DF">
            <w:r>
              <w:t>Состав</w:t>
            </w:r>
          </w:p>
        </w:tc>
        <w:tc>
          <w:tcPr>
            <w:tcW w:w="1213" w:type="dxa"/>
          </w:tcPr>
          <w:p w14:paraId="275C870F" w14:textId="3C2CE0BF" w:rsidR="00EF15B6" w:rsidRPr="0045251C" w:rsidRDefault="00EF15B6" w:rsidP="007A65DF">
            <w:proofErr w:type="spellStart"/>
            <w:r w:rsidRPr="007A65DF">
              <w:t>Т</w:t>
            </w:r>
            <w:r w:rsidRPr="007A65DF">
              <w:rPr>
                <w:vertAlign w:val="subscript"/>
              </w:rPr>
              <w:t>раб</w:t>
            </w:r>
            <w:proofErr w:type="spellEnd"/>
            <w:proofErr w:type="gramStart"/>
            <w:r w:rsidRPr="0045251C">
              <w:t>,</w:t>
            </w:r>
            <w:r>
              <w:rPr>
                <w:vertAlign w:val="subscript"/>
              </w:rPr>
              <w:t xml:space="preserve"> </w:t>
            </w:r>
            <w:r w:rsidRPr="007A65DF">
              <w:t>К</w:t>
            </w:r>
            <w:proofErr w:type="gramEnd"/>
          </w:p>
        </w:tc>
        <w:tc>
          <w:tcPr>
            <w:tcW w:w="1120" w:type="dxa"/>
          </w:tcPr>
          <w:p w14:paraId="02D8CD0B" w14:textId="0FEBBA97" w:rsidR="00EF15B6" w:rsidRPr="007A65DF" w:rsidRDefault="00EF15B6" w:rsidP="007A65DF">
            <w:proofErr w:type="spellStart"/>
            <w:r w:rsidRPr="007A65DF">
              <w:t>Т</w:t>
            </w:r>
            <w:r w:rsidRPr="007A65DF">
              <w:rPr>
                <w:vertAlign w:val="subscript"/>
              </w:rPr>
              <w:t>пл</w:t>
            </w:r>
            <w:proofErr w:type="spellEnd"/>
            <w:proofErr w:type="gramStart"/>
            <w:r w:rsidRPr="0045251C">
              <w:t>,</w:t>
            </w:r>
            <w:r>
              <w:rPr>
                <w:vertAlign w:val="subscript"/>
              </w:rPr>
              <w:t xml:space="preserve"> </w:t>
            </w:r>
            <w:r w:rsidRPr="007A65DF">
              <w:t>К</w:t>
            </w:r>
            <w:proofErr w:type="gramEnd"/>
          </w:p>
        </w:tc>
        <w:tc>
          <w:tcPr>
            <w:tcW w:w="1244" w:type="dxa"/>
          </w:tcPr>
          <w:p w14:paraId="6537BA71" w14:textId="2D2EA304" w:rsidR="00EF15B6" w:rsidRPr="007A65DF" w:rsidRDefault="00EF15B6" w:rsidP="007A65DF">
            <w:r w:rsidRPr="007A65DF">
              <w:t>а=</w:t>
            </w:r>
            <w:proofErr w:type="spellStart"/>
            <w:r w:rsidRPr="007A65DF">
              <w:t>Т</w:t>
            </w:r>
            <w:r w:rsidRPr="007A65DF">
              <w:rPr>
                <w:vertAlign w:val="subscript"/>
              </w:rPr>
              <w:t>раб</w:t>
            </w:r>
            <w:proofErr w:type="spellEnd"/>
            <w:r w:rsidRPr="007A65DF">
              <w:t>/</w:t>
            </w:r>
            <w:proofErr w:type="spellStart"/>
            <w:r w:rsidRPr="007A65DF">
              <w:t>Т</w:t>
            </w:r>
            <w:r w:rsidRPr="007A65DF">
              <w:rPr>
                <w:vertAlign w:val="subscript"/>
              </w:rPr>
              <w:t>пл</w:t>
            </w:r>
            <w:proofErr w:type="spellEnd"/>
          </w:p>
        </w:tc>
        <w:tc>
          <w:tcPr>
            <w:tcW w:w="1808" w:type="dxa"/>
          </w:tcPr>
          <w:p w14:paraId="2B256E5A" w14:textId="33E9E3A2" w:rsidR="00EF15B6" w:rsidRPr="00EF15B6" w:rsidRDefault="00EF15B6" w:rsidP="007A65DF">
            <w:r>
              <w:rPr>
                <w:lang w:val="en-US"/>
              </w:rPr>
              <w:t>E</w:t>
            </w:r>
            <w:r>
              <w:t>(</w:t>
            </w:r>
            <w:proofErr w:type="spellStart"/>
            <w:r w:rsidRPr="007A65DF">
              <w:t>Т</w:t>
            </w:r>
            <w:r w:rsidRPr="007A65DF">
              <w:rPr>
                <w:vertAlign w:val="subscript"/>
              </w:rPr>
              <w:t>раб</w:t>
            </w:r>
            <w:proofErr w:type="spellEnd"/>
            <w:r>
              <w:rPr>
                <w:lang w:val="en-US"/>
              </w:rPr>
              <w:t xml:space="preserve">), </w:t>
            </w:r>
            <w:r>
              <w:t>Гпа</w:t>
            </w:r>
          </w:p>
        </w:tc>
      </w:tr>
      <w:tr w:rsidR="00EF15B6" w:rsidRPr="0045251C" w14:paraId="4B51218F" w14:textId="56074EB5" w:rsidTr="00643EA8">
        <w:tc>
          <w:tcPr>
            <w:tcW w:w="2452" w:type="dxa"/>
          </w:tcPr>
          <w:p w14:paraId="19F7A675" w14:textId="2CD52185" w:rsidR="00EF15B6" w:rsidRPr="0045251C" w:rsidRDefault="00EF15B6" w:rsidP="007A65DF">
            <w:pPr>
              <w:rPr>
                <w:lang w:val="en-US"/>
              </w:rPr>
            </w:pPr>
            <w:r>
              <w:t>Сплав 1 304</w:t>
            </w:r>
          </w:p>
        </w:tc>
        <w:tc>
          <w:tcPr>
            <w:tcW w:w="1734" w:type="dxa"/>
          </w:tcPr>
          <w:p w14:paraId="4CB9A866" w14:textId="443501F2" w:rsidR="00EF15B6" w:rsidRPr="0045251C" w:rsidRDefault="00EF15B6" w:rsidP="007A65DF">
            <w:pPr>
              <w:rPr>
                <w:lang w:val="en-US"/>
              </w:rPr>
            </w:pPr>
            <w:r w:rsidRPr="0045251C">
              <w:rPr>
                <w:lang w:val="en-US"/>
              </w:rPr>
              <w:t>18%</w:t>
            </w:r>
            <w:r w:rsidRPr="00984A7D">
              <w:rPr>
                <w:lang w:val="en-US"/>
              </w:rPr>
              <w:t>Cr</w:t>
            </w:r>
            <w:r w:rsidRPr="0045251C">
              <w:rPr>
                <w:lang w:val="en-US"/>
              </w:rPr>
              <w:t>+10%</w:t>
            </w:r>
            <w:r w:rsidRPr="00984A7D">
              <w:rPr>
                <w:lang w:val="en-US"/>
              </w:rPr>
              <w:t>Ni</w:t>
            </w:r>
          </w:p>
        </w:tc>
        <w:tc>
          <w:tcPr>
            <w:tcW w:w="1213" w:type="dxa"/>
            <w:vMerge w:val="restart"/>
            <w:vAlign w:val="center"/>
          </w:tcPr>
          <w:p w14:paraId="097E3F5A" w14:textId="1CCEE2FD" w:rsidR="00EF15B6" w:rsidRPr="0045251C" w:rsidRDefault="00EF15B6" w:rsidP="0045251C">
            <w:pPr>
              <w:jc w:val="center"/>
              <w:rPr>
                <w:lang w:val="en-US"/>
              </w:rPr>
            </w:pPr>
            <w:r w:rsidRPr="007A65DF">
              <w:t>593</w:t>
            </w:r>
          </w:p>
        </w:tc>
        <w:tc>
          <w:tcPr>
            <w:tcW w:w="1120" w:type="dxa"/>
          </w:tcPr>
          <w:p w14:paraId="4F56BB0B" w14:textId="71CD0356" w:rsidR="00EF15B6" w:rsidRPr="0045251C" w:rsidRDefault="00EF15B6" w:rsidP="007A65DF">
            <w:pPr>
              <w:rPr>
                <w:lang w:val="en-US"/>
              </w:rPr>
            </w:pPr>
            <w:r>
              <w:rPr>
                <w:lang w:val="en-US"/>
              </w:rPr>
              <w:t>1723</w:t>
            </w:r>
          </w:p>
        </w:tc>
        <w:tc>
          <w:tcPr>
            <w:tcW w:w="1244" w:type="dxa"/>
          </w:tcPr>
          <w:p w14:paraId="47F3DE43" w14:textId="3A90DA99" w:rsidR="00EF15B6" w:rsidRPr="0045251C" w:rsidRDefault="00F458AA" w:rsidP="007A65DF">
            <w:pPr>
              <w:rPr>
                <w:lang w:val="en-US"/>
              </w:rPr>
            </w:pPr>
            <w:r>
              <w:rPr>
                <w:lang w:val="en-US"/>
              </w:rPr>
              <w:t>0.34</w:t>
            </w:r>
          </w:p>
        </w:tc>
        <w:tc>
          <w:tcPr>
            <w:tcW w:w="1808" w:type="dxa"/>
            <w:vMerge w:val="restart"/>
            <w:vAlign w:val="center"/>
          </w:tcPr>
          <w:p w14:paraId="716351B0" w14:textId="4F4BD4EE" w:rsidR="00EF15B6" w:rsidRDefault="00EF15B6" w:rsidP="00EF15B6">
            <w:pPr>
              <w:jc w:val="center"/>
              <w:rPr>
                <w:lang w:val="en-US"/>
              </w:rPr>
            </w:pPr>
            <w:r>
              <w:rPr>
                <w:lang w:val="en-US"/>
              </w:rPr>
              <w:t>176.5</w:t>
            </w:r>
          </w:p>
        </w:tc>
      </w:tr>
      <w:tr w:rsidR="00EF15B6" w14:paraId="71A8330A" w14:textId="0A41C846" w:rsidTr="00643EA8">
        <w:tc>
          <w:tcPr>
            <w:tcW w:w="2452" w:type="dxa"/>
          </w:tcPr>
          <w:p w14:paraId="258BAB39" w14:textId="4F059C68" w:rsidR="00EF15B6" w:rsidRPr="0045251C" w:rsidRDefault="00EF15B6" w:rsidP="007A65DF">
            <w:pPr>
              <w:rPr>
                <w:lang w:val="en-US"/>
              </w:rPr>
            </w:pPr>
            <w:r>
              <w:t xml:space="preserve">Сплав </w:t>
            </w:r>
            <w:r>
              <w:rPr>
                <w:lang w:val="en-US"/>
              </w:rPr>
              <w:t>2 309s</w:t>
            </w:r>
          </w:p>
        </w:tc>
        <w:tc>
          <w:tcPr>
            <w:tcW w:w="1734" w:type="dxa"/>
          </w:tcPr>
          <w:p w14:paraId="7A34815F" w14:textId="4BE7C94A" w:rsidR="00EF15B6" w:rsidRDefault="00EF15B6" w:rsidP="007A65DF">
            <w:r w:rsidRPr="0045251C">
              <w:rPr>
                <w:lang w:val="en-US"/>
              </w:rPr>
              <w:t>23%</w:t>
            </w:r>
            <w:r w:rsidRPr="00984A7D">
              <w:rPr>
                <w:lang w:val="en-US"/>
              </w:rPr>
              <w:t>Cr</w:t>
            </w:r>
            <w:r w:rsidRPr="0045251C">
              <w:rPr>
                <w:lang w:val="en-US"/>
              </w:rPr>
              <w:t>+13%</w:t>
            </w:r>
            <w:r w:rsidRPr="00984A7D">
              <w:rPr>
                <w:lang w:val="en-US"/>
              </w:rPr>
              <w:t>Ni</w:t>
            </w:r>
          </w:p>
        </w:tc>
        <w:tc>
          <w:tcPr>
            <w:tcW w:w="1213" w:type="dxa"/>
            <w:vMerge/>
          </w:tcPr>
          <w:p w14:paraId="4B540748" w14:textId="77777777" w:rsidR="00EF15B6" w:rsidRDefault="00EF15B6" w:rsidP="007A65DF"/>
        </w:tc>
        <w:tc>
          <w:tcPr>
            <w:tcW w:w="1120" w:type="dxa"/>
          </w:tcPr>
          <w:p w14:paraId="07D5138E" w14:textId="10F247F8" w:rsidR="00EF15B6" w:rsidRPr="00987127" w:rsidRDefault="00EF15B6" w:rsidP="007A65DF">
            <w:pPr>
              <w:rPr>
                <w:lang w:val="en-US"/>
              </w:rPr>
            </w:pPr>
            <w:r>
              <w:rPr>
                <w:lang w:val="en-US"/>
              </w:rPr>
              <w:t>1700</w:t>
            </w:r>
          </w:p>
        </w:tc>
        <w:tc>
          <w:tcPr>
            <w:tcW w:w="1244" w:type="dxa"/>
          </w:tcPr>
          <w:p w14:paraId="0F01E610" w14:textId="5058B599" w:rsidR="00EF15B6" w:rsidRPr="00987127" w:rsidRDefault="00560010" w:rsidP="007A65DF">
            <w:pPr>
              <w:rPr>
                <w:lang w:val="en-US"/>
              </w:rPr>
            </w:pPr>
            <w:r>
              <w:rPr>
                <w:lang w:val="en-US"/>
              </w:rPr>
              <w:t>0.35</w:t>
            </w:r>
          </w:p>
        </w:tc>
        <w:tc>
          <w:tcPr>
            <w:tcW w:w="1808" w:type="dxa"/>
            <w:vMerge/>
          </w:tcPr>
          <w:p w14:paraId="18ACD84F" w14:textId="3E2FEAB4" w:rsidR="00EF15B6" w:rsidRDefault="00EF15B6" w:rsidP="00987127">
            <w:pPr>
              <w:rPr>
                <w:lang w:val="en-US"/>
              </w:rPr>
            </w:pPr>
          </w:p>
        </w:tc>
      </w:tr>
      <w:tr w:rsidR="00EF15B6" w14:paraId="0B71280B" w14:textId="39F30EFD" w:rsidTr="00643EA8">
        <w:tc>
          <w:tcPr>
            <w:tcW w:w="2452" w:type="dxa"/>
          </w:tcPr>
          <w:p w14:paraId="5B9E2A83" w14:textId="42975CA3" w:rsidR="00EF15B6" w:rsidRDefault="00EF15B6" w:rsidP="00987127">
            <w:r>
              <w:t xml:space="preserve">Сплав </w:t>
            </w:r>
            <w:r>
              <w:rPr>
                <w:lang w:val="en-US"/>
              </w:rPr>
              <w:t>3 347</w:t>
            </w:r>
          </w:p>
        </w:tc>
        <w:tc>
          <w:tcPr>
            <w:tcW w:w="1734" w:type="dxa"/>
          </w:tcPr>
          <w:p w14:paraId="5DD1CC90" w14:textId="6A4CD702" w:rsidR="00EF15B6" w:rsidRPr="0045251C" w:rsidRDefault="00EF15B6" w:rsidP="00987127">
            <w:pPr>
              <w:rPr>
                <w:lang w:val="en-US"/>
              </w:rPr>
            </w:pPr>
            <w:r w:rsidRPr="0045251C">
              <w:rPr>
                <w:lang w:val="en-US"/>
              </w:rPr>
              <w:t>18%</w:t>
            </w:r>
            <w:r w:rsidRPr="00984A7D">
              <w:rPr>
                <w:lang w:val="en-US"/>
              </w:rPr>
              <w:t>Cr</w:t>
            </w:r>
            <w:r w:rsidRPr="0045251C">
              <w:rPr>
                <w:lang w:val="en-US"/>
              </w:rPr>
              <w:t>+12%</w:t>
            </w:r>
            <w:r w:rsidRPr="00984A7D">
              <w:rPr>
                <w:lang w:val="en-US"/>
              </w:rPr>
              <w:t>Ni</w:t>
            </w:r>
          </w:p>
        </w:tc>
        <w:tc>
          <w:tcPr>
            <w:tcW w:w="1213" w:type="dxa"/>
            <w:vMerge/>
          </w:tcPr>
          <w:p w14:paraId="54A19C82" w14:textId="77777777" w:rsidR="00EF15B6" w:rsidRDefault="00EF15B6" w:rsidP="00987127"/>
        </w:tc>
        <w:tc>
          <w:tcPr>
            <w:tcW w:w="1120" w:type="dxa"/>
          </w:tcPr>
          <w:p w14:paraId="56FE0C27" w14:textId="40E6BA5F" w:rsidR="00EF15B6" w:rsidRDefault="00EF15B6" w:rsidP="00987127">
            <w:pPr>
              <w:rPr>
                <w:lang w:val="en-US"/>
              </w:rPr>
            </w:pPr>
            <w:r>
              <w:rPr>
                <w:lang w:val="en-US"/>
              </w:rPr>
              <w:t>1686</w:t>
            </w:r>
          </w:p>
        </w:tc>
        <w:tc>
          <w:tcPr>
            <w:tcW w:w="1244" w:type="dxa"/>
          </w:tcPr>
          <w:p w14:paraId="6B2527B5" w14:textId="3DF818C0" w:rsidR="00EF15B6" w:rsidRPr="00987127" w:rsidRDefault="00560010" w:rsidP="00987127">
            <w:pPr>
              <w:rPr>
                <w:lang w:val="en-US"/>
              </w:rPr>
            </w:pPr>
            <w:r>
              <w:rPr>
                <w:lang w:val="en-US"/>
              </w:rPr>
              <w:t>0.36</w:t>
            </w:r>
          </w:p>
        </w:tc>
        <w:tc>
          <w:tcPr>
            <w:tcW w:w="1808" w:type="dxa"/>
            <w:vMerge/>
          </w:tcPr>
          <w:p w14:paraId="3C92D3E8" w14:textId="3F43D965" w:rsidR="00EF15B6" w:rsidRDefault="00EF15B6" w:rsidP="00987127">
            <w:pPr>
              <w:rPr>
                <w:lang w:val="en-US"/>
              </w:rPr>
            </w:pPr>
          </w:p>
        </w:tc>
      </w:tr>
    </w:tbl>
    <w:p w14:paraId="58265BFB" w14:textId="349A8835" w:rsidR="00987127" w:rsidRDefault="00987127" w:rsidP="0088238A">
      <w:pPr>
        <w:ind w:firstLine="0"/>
      </w:pPr>
    </w:p>
    <w:p w14:paraId="6BEE125B" w14:textId="619BC348" w:rsidR="004D1545" w:rsidRPr="00EF15B6" w:rsidRDefault="00987127" w:rsidP="0002067E">
      <w:r>
        <w:t>Как видно из таблицы 2.1, для всех сплавов</w:t>
      </w:r>
      <w:r w:rsidRPr="004263EB">
        <w:t>, а</w:t>
      </w:r>
      <w:r w:rsidR="00EF15B6" w:rsidRPr="00EF15B6">
        <w:t>&gt;</w:t>
      </w:r>
      <w:r w:rsidRPr="004263EB">
        <w:t>0,3, то следует обеспечить сопротивление высокотемпературной деформации</w:t>
      </w:r>
      <w:r w:rsidR="00EF15B6" w:rsidRPr="00EF15B6">
        <w:t>.</w:t>
      </w:r>
    </w:p>
    <w:p w14:paraId="274319A2" w14:textId="77777777" w:rsidR="004D1545" w:rsidRDefault="004D1545" w:rsidP="004D1545"/>
    <w:p w14:paraId="543B16F8" w14:textId="276E11FE" w:rsidR="004D1545" w:rsidRDefault="007A65DF" w:rsidP="0002067E">
      <w:pPr>
        <w:pStyle w:val="2"/>
      </w:pPr>
      <w:bookmarkStart w:id="21" w:name="_Toc6869008"/>
      <w:r>
        <w:t xml:space="preserve"> </w:t>
      </w:r>
      <w:r w:rsidR="004D1545" w:rsidRPr="0002067E">
        <w:t>Определение</w:t>
      </w:r>
      <w:r w:rsidR="004D1545">
        <w:t xml:space="preserve"> вида и механизма деформации</w:t>
      </w:r>
      <w:bookmarkEnd w:id="21"/>
    </w:p>
    <w:p w14:paraId="163ECAAD" w14:textId="2B7124ED" w:rsidR="004D1545" w:rsidRDefault="004D1545" w:rsidP="0002067E">
      <w:r>
        <w:t>Для уточнения механизма деформации необходимо проанализировать карт</w:t>
      </w:r>
      <w:r w:rsidR="006C7FF4">
        <w:t>ы</w:t>
      </w:r>
      <w:r>
        <w:t xml:space="preserve"> деформаций</w:t>
      </w:r>
      <w:r w:rsidR="006C7FF4" w:rsidRPr="006C7FF4">
        <w:t xml:space="preserve"> для сплавов данного состава</w:t>
      </w:r>
      <w:r w:rsidR="006C7FF4">
        <w:t>, которые незначительно отличаются друг от друга и</w:t>
      </w:r>
      <w:r w:rsidR="0058728A" w:rsidRPr="0058728A">
        <w:t xml:space="preserve"> </w:t>
      </w:r>
      <w:r w:rsidR="0058728A">
        <w:t>имеют примерный вид, продемонстрированный на рисунке</w:t>
      </w:r>
      <w:r w:rsidR="004C6C58">
        <w:t xml:space="preserve"> </w:t>
      </w:r>
      <w:r w:rsidR="004C6C58">
        <w:rPr>
          <w:noProof/>
        </w:rPr>
        <w:t>2.1</w:t>
      </w:r>
      <w:r>
        <w:t>.</w:t>
      </w:r>
      <w:r w:rsidR="0058728A">
        <w:t xml:space="preserve"> Отсутствие существенное различия между картами деформации различных сталей продемонстрировано в работе </w:t>
      </w:r>
      <w:r w:rsidR="0058728A">
        <w:fldChar w:fldCharType="begin" w:fldLock="1"/>
      </w:r>
      <w:r w:rsidR="0058728A">
        <w:instrText>ADDIN CSL_CITATION {"citationItems":[{"id":"ITEM-1","itemData":{"DOI":"10.1007/978-1-4684-2421-8_2","abstract":"The construction of deformation-mechanism maps for ferrous alloys is described. Maps for pure iron, 316 and 304 stainless steel, and a ferritic 1 percent Cr-Mo-V steel are presented, and their use is illustrated. The maps are constructed, as far as possible, from model-based constitutive laws which have been fitted to experimental data. They attempt to combine the understanding of the fundamentals of dislocation mechanics and diffusion theory with the observation of the yielding and creep of commercial steels. In this way we retain some of the predictive power that an understanding of fundamentals permits, while giving a good description of the observed behavior of the alloys.","author":[{"dropping-particle":"","family":"Frost","given":"H. J.","non-dropping-particle":"","parse-names":false,"suffix":""},{"dropping-particle":"","family":"Ashby","given":"M. F.","non-dropping-particle":"","parse-names":false,"suffix":""}],"container-title":"Fundamental Aspects of Structural Alloy Design","id":"ITEM-1","issued":{"date-parts":[["1977"]]},"title":"Deformation-Mechanism Maps for Pure Iron, Two Austenitic Stainless Steels, and a Low-Alloy Ferritic Steel","type":"chapter"},"uris":["http://www.mendeley.com/documents/?uuid=95cc723e-4d07-4246-9728-135ee3072bd9"]}],"mendeley":{"formattedCitation":"[15]","plainTextFormattedCitation":"[15]","previouslyFormattedCitation":"[15]"},"properties":{"noteIndex":0},"schema":"https://github.com/citation-style-language/schema/raw/master/csl-citation.json"}</w:instrText>
      </w:r>
      <w:r w:rsidR="0058728A">
        <w:fldChar w:fldCharType="separate"/>
      </w:r>
      <w:r w:rsidR="0058728A" w:rsidRPr="0058728A">
        <w:rPr>
          <w:noProof/>
        </w:rPr>
        <w:t>[15]</w:t>
      </w:r>
      <w:r w:rsidR="0058728A">
        <w:fldChar w:fldCharType="end"/>
      </w:r>
      <w:r w:rsidR="0058728A" w:rsidRPr="0058728A">
        <w:t xml:space="preserve"> </w:t>
      </w:r>
      <w:r w:rsidR="0058728A">
        <w:t>и обосновано зависимостью от параметров материала (например, размер зерна) и начальной термической обработки</w:t>
      </w:r>
      <w:r w:rsidR="0058728A" w:rsidRPr="0058728A">
        <w:t>.</w:t>
      </w:r>
      <w:r>
        <w:t xml:space="preserve"> Согласно исходным данным при рабочей температуре модуль Юнга </w:t>
      </w:r>
      <w:r w:rsidR="00556F55">
        <w:t>для всех сплав</w:t>
      </w:r>
      <w:r w:rsidR="005F6B7E">
        <w:t xml:space="preserve">ов </w:t>
      </w:r>
      <w:r>
        <w:t>будет иметь</w:t>
      </w:r>
      <w:r w:rsidR="005F6B7E">
        <w:t xml:space="preserve"> приблизительное</w:t>
      </w:r>
      <w:r>
        <w:t xml:space="preserve"> значение </w:t>
      </w:r>
      <w:r>
        <w:rPr>
          <w:lang w:val="en-US"/>
        </w:rPr>
        <w:t>E</w:t>
      </w:r>
      <w:r w:rsidRPr="00D15159">
        <w:t xml:space="preserve"> = </w:t>
      </w:r>
      <w:r w:rsidR="00B104B2" w:rsidRPr="00B104B2">
        <w:t>176.5</w:t>
      </w:r>
      <w:r w:rsidR="00091D9B">
        <w:t xml:space="preserve"> </w:t>
      </w:r>
      <w:r>
        <w:t>ГПа. Отношение заданного напряжения к модулю Юнга:</w:t>
      </w:r>
    </w:p>
    <w:p w14:paraId="01F21D01" w14:textId="0D108EA9" w:rsidR="004D1545" w:rsidRDefault="00F603D5" w:rsidP="004D1545">
      <w:pPr>
        <w:jc w:val="right"/>
      </w:pP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р</m:t>
                </m:r>
              </m:sub>
            </m:sSub>
          </m:num>
          <m:den>
            <m:r>
              <m:rPr>
                <m:sty m:val="p"/>
              </m:rPr>
              <w:rPr>
                <w:rFonts w:ascii="Cambria Math" w:hAnsi="Cambria Math"/>
              </w:rPr>
              <m:t>E</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190</m:t>
            </m:r>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176.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den>
        </m:f>
        <m:r>
          <m:rPr>
            <m:sty m:val="p"/>
          </m:rPr>
          <w:rPr>
            <w:rFonts w:ascii="Cambria Math" w:hAnsi="Cambria Math"/>
          </w:rPr>
          <m:t>=1.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4D1545">
        <w:tab/>
      </w:r>
      <w:r w:rsidR="004D1545">
        <w:tab/>
      </w:r>
      <w:r w:rsidR="004D1545">
        <w:tab/>
        <w:t>(1)</w:t>
      </w:r>
    </w:p>
    <w:p w14:paraId="404F4DC9" w14:textId="77777777" w:rsidR="004D1545" w:rsidRPr="00F31B0D" w:rsidRDefault="004D1545" w:rsidP="004D1545">
      <w:pPr>
        <w:jc w:val="right"/>
      </w:pPr>
    </w:p>
    <w:p w14:paraId="3D67E81F" w14:textId="5A050A17" w:rsidR="004D1545" w:rsidRDefault="004D1545" w:rsidP="0002067E">
      <w:r w:rsidRPr="00594C04">
        <w:t>Тогда исходя из рисунка</w:t>
      </w:r>
      <w:r w:rsidR="006F2AFA">
        <w:t xml:space="preserve"> </w:t>
      </w:r>
      <w:r w:rsidR="004C6C58">
        <w:rPr>
          <w:noProof/>
        </w:rPr>
        <w:t xml:space="preserve">2.1 </w:t>
      </w:r>
      <w:r w:rsidRPr="00594C04">
        <w:t xml:space="preserve">можно сделать вывод, что основным механизмом деформации является </w:t>
      </w:r>
      <w:r w:rsidR="00E17A0F">
        <w:t>дислокационная ползучесть по степенному закону.</w:t>
      </w:r>
    </w:p>
    <w:p w14:paraId="2665CB17" w14:textId="2F747736" w:rsidR="00726FCF" w:rsidRDefault="0002067E" w:rsidP="00726FCF">
      <w:pPr>
        <w:keepNext/>
        <w:jc w:val="center"/>
      </w:pPr>
      <w:r>
        <w:rPr>
          <w:noProof/>
        </w:rPr>
        <w:lastRenderedPageBreak/>
        <w:drawing>
          <wp:inline distT="0" distB="0" distL="0" distR="0" wp14:anchorId="220E2005" wp14:editId="46E11D70">
            <wp:extent cx="3584296" cy="3728357"/>
            <wp:effectExtent l="0" t="0" r="0" b="571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91574" cy="3735927"/>
                    </a:xfrm>
                    <a:prstGeom prst="rect">
                      <a:avLst/>
                    </a:prstGeom>
                  </pic:spPr>
                </pic:pic>
              </a:graphicData>
            </a:graphic>
          </wp:inline>
        </w:drawing>
      </w:r>
    </w:p>
    <w:p w14:paraId="2A2CF671" w14:textId="77777777" w:rsidR="00726FCF" w:rsidRPr="005C045D" w:rsidRDefault="00726FCF" w:rsidP="00726FCF">
      <w:pPr>
        <w:jc w:val="center"/>
        <w:rPr>
          <w:sz w:val="20"/>
          <w:szCs w:val="20"/>
        </w:rPr>
      </w:pPr>
    </w:p>
    <w:p w14:paraId="19F712A9" w14:textId="05546359" w:rsidR="00726FCF" w:rsidRPr="005C045D" w:rsidRDefault="00726FCF" w:rsidP="00726FCF">
      <w:pPr>
        <w:jc w:val="center"/>
        <w:rPr>
          <w:sz w:val="20"/>
          <w:szCs w:val="20"/>
        </w:rPr>
      </w:pPr>
      <w:r w:rsidRPr="005C045D">
        <w:rPr>
          <w:sz w:val="20"/>
          <w:szCs w:val="20"/>
          <w:lang w:val="en-US"/>
        </w:rPr>
        <w:t>I</w:t>
      </w:r>
      <w:r w:rsidRPr="005C045D">
        <w:rPr>
          <w:sz w:val="20"/>
          <w:szCs w:val="20"/>
        </w:rPr>
        <w:t xml:space="preserve"> – идеальная прочность</w:t>
      </w:r>
      <w:r>
        <w:rPr>
          <w:sz w:val="20"/>
          <w:szCs w:val="20"/>
        </w:rPr>
        <w:t xml:space="preserve"> при сдвиге</w:t>
      </w:r>
      <w:r w:rsidRPr="005C045D">
        <w:rPr>
          <w:sz w:val="20"/>
          <w:szCs w:val="20"/>
        </w:rPr>
        <w:t xml:space="preserve">; </w:t>
      </w:r>
      <w:r w:rsidRPr="005C045D">
        <w:rPr>
          <w:sz w:val="20"/>
          <w:szCs w:val="20"/>
          <w:lang w:val="en-US"/>
        </w:rPr>
        <w:t>II</w:t>
      </w:r>
      <w:r w:rsidRPr="005C045D">
        <w:rPr>
          <w:sz w:val="20"/>
          <w:szCs w:val="20"/>
        </w:rPr>
        <w:t xml:space="preserve"> – пластическая деформация; </w:t>
      </w:r>
      <w:r w:rsidRPr="005C045D">
        <w:rPr>
          <w:sz w:val="20"/>
          <w:szCs w:val="20"/>
        </w:rPr>
        <w:br/>
      </w:r>
      <w:r w:rsidRPr="005C045D">
        <w:rPr>
          <w:sz w:val="20"/>
          <w:szCs w:val="20"/>
          <w:lang w:val="en-US"/>
        </w:rPr>
        <w:t>III</w:t>
      </w:r>
      <w:r w:rsidRPr="005C045D">
        <w:rPr>
          <w:sz w:val="20"/>
          <w:szCs w:val="20"/>
        </w:rPr>
        <w:t xml:space="preserve"> – степенной закон ползучести (а –низкотемпературный; б – высокотемпературный); </w:t>
      </w:r>
      <w:r w:rsidRPr="005C045D">
        <w:rPr>
          <w:sz w:val="20"/>
          <w:szCs w:val="20"/>
          <w:lang w:val="en-US"/>
        </w:rPr>
        <w:t>IV</w:t>
      </w:r>
      <w:r w:rsidRPr="005C045D">
        <w:rPr>
          <w:sz w:val="20"/>
          <w:szCs w:val="20"/>
        </w:rPr>
        <w:t xml:space="preserve"> – динамическая рекристаллизация; </w:t>
      </w:r>
      <w:r w:rsidRPr="005C045D">
        <w:rPr>
          <w:sz w:val="20"/>
          <w:szCs w:val="20"/>
          <w:lang w:val="en-US"/>
        </w:rPr>
        <w:t>V</w:t>
      </w:r>
      <w:r w:rsidRPr="005C045D">
        <w:rPr>
          <w:sz w:val="20"/>
          <w:szCs w:val="20"/>
        </w:rPr>
        <w:t xml:space="preserve"> – диффузионное течение (а – приграничная диффузия; б – объёмная диффузия; в – диффузия по дислокационным трубкам);</w:t>
      </w:r>
      <w:r w:rsidRPr="005C045D">
        <w:rPr>
          <w:sz w:val="20"/>
          <w:szCs w:val="20"/>
        </w:rPr>
        <w:br/>
      </w:r>
      <w:r w:rsidRPr="005C045D">
        <w:rPr>
          <w:sz w:val="20"/>
          <w:szCs w:val="20"/>
          <w:lang w:val="en-US"/>
        </w:rPr>
        <w:t>VI</w:t>
      </w:r>
      <w:r w:rsidRPr="005C045D">
        <w:rPr>
          <w:sz w:val="20"/>
          <w:szCs w:val="20"/>
        </w:rPr>
        <w:t xml:space="preserve"> – скольжение по призматическим </w:t>
      </w:r>
      <w:r w:rsidRPr="004C6C58">
        <w:rPr>
          <w:sz w:val="20"/>
          <w:szCs w:val="20"/>
        </w:rPr>
        <w:t>п</w:t>
      </w:r>
      <w:r w:rsidR="004C6C58" w:rsidRPr="004C6C58">
        <w:rPr>
          <w:sz w:val="20"/>
          <w:szCs w:val="20"/>
        </w:rPr>
        <w:t>лоско</w:t>
      </w:r>
      <w:r w:rsidRPr="004C6C58">
        <w:rPr>
          <w:sz w:val="20"/>
          <w:szCs w:val="20"/>
        </w:rPr>
        <w:t>стям</w:t>
      </w:r>
      <w:r w:rsidRPr="005C045D">
        <w:rPr>
          <w:sz w:val="20"/>
          <w:szCs w:val="20"/>
        </w:rPr>
        <w:t xml:space="preserve"> в ГПУ металлах</w:t>
      </w:r>
    </w:p>
    <w:p w14:paraId="3693AD6B" w14:textId="77777777" w:rsidR="00726FCF" w:rsidRDefault="00726FCF" w:rsidP="00726FCF">
      <w:pPr>
        <w:jc w:val="center"/>
      </w:pPr>
    </w:p>
    <w:p w14:paraId="5A70BB69" w14:textId="6133B5C8" w:rsidR="00726FCF" w:rsidRDefault="00726FCF" w:rsidP="00726FCF">
      <w:pPr>
        <w:pStyle w:val="ad"/>
      </w:pPr>
      <w:bookmarkStart w:id="22" w:name="_Ref38653607"/>
      <w:bookmarkStart w:id="23" w:name="_Ref38654163"/>
      <w:r w:rsidRPr="002B34EB">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w:t>
      </w:r>
      <w:r w:rsidR="0011249B">
        <w:rPr>
          <w:noProof/>
        </w:rPr>
        <w:fldChar w:fldCharType="end"/>
      </w:r>
      <w:r w:rsidRPr="002B34EB">
        <w:t xml:space="preserve">— Карта деформаций </w:t>
      </w:r>
      <w:proofErr w:type="spellStart"/>
      <w:r>
        <w:t>аустенитной</w:t>
      </w:r>
      <w:proofErr w:type="spellEnd"/>
      <w:r>
        <w:t xml:space="preserve"> стали </w:t>
      </w:r>
      <w:r>
        <w:rPr>
          <w:lang w:val="en-US"/>
        </w:rPr>
        <w:t>AISI</w:t>
      </w:r>
      <w:r w:rsidRPr="006C7FF4">
        <w:t>-304</w:t>
      </w:r>
      <w:bookmarkEnd w:id="22"/>
      <w:r w:rsidR="003244E7">
        <w:t xml:space="preserve"> с зерном 200 мкм</w:t>
      </w:r>
      <w:r w:rsidRPr="002B34EB">
        <w:t xml:space="preserve"> </w:t>
      </w:r>
      <w:r>
        <w:fldChar w:fldCharType="begin" w:fldLock="1"/>
      </w:r>
      <w:r w:rsidR="00556F55">
        <w:instrText>ADDIN CSL_CITATION {"citationItems":[{"id":"ITEM-1","itemData":{"author":[{"dropping-particle":"","family":"Фрост","given":"Г.Дж.","non-dropping-particle":"","parse-names":false,"suffix":""},{"dropping-particle":"","family":"Эшби","given":"М.Ф.","non-dropping-particle":"","parse-names":false,"suffix":""}],"id":"ITEM-1","issued":{"date-parts":[["1989"]]},"number-of-pages":"328","publisher":"Металлургия","publisher-place":"Челябинск","title":"Карты механизмов деформации","type":"book"},"uris":["http://www.mendeley.com/documents/?uuid=a3f63f53-69fb-497e-84ef-de27d2c4f13a"]}],"mendeley":{"formattedCitation":"[16]","plainTextFormattedCitation":"[16]","previouslyFormattedCitation":"[16]"},"properties":{"noteIndex":0},"schema":"https://github.com/citation-style-language/schema/raw/master/csl-citation.json"}</w:instrText>
      </w:r>
      <w:r>
        <w:fldChar w:fldCharType="separate"/>
      </w:r>
      <w:r w:rsidRPr="0058728A">
        <w:rPr>
          <w:noProof/>
        </w:rPr>
        <w:t>[16]</w:t>
      </w:r>
      <w:r>
        <w:fldChar w:fldCharType="end"/>
      </w:r>
      <w:bookmarkEnd w:id="23"/>
    </w:p>
    <w:p w14:paraId="5A1D056B" w14:textId="77777777" w:rsidR="00726FCF" w:rsidRDefault="00726FCF" w:rsidP="006F2AFA"/>
    <w:p w14:paraId="5640BE68" w14:textId="0E60F072" w:rsidR="004D1545" w:rsidRDefault="004D1545" w:rsidP="0002067E">
      <w:pPr>
        <w:rPr>
          <w:rFonts w:eastAsiaTheme="minorHAnsi"/>
        </w:rPr>
      </w:pPr>
      <w:r>
        <w:t xml:space="preserve">Для обоснования необходимости легирования </w:t>
      </w:r>
      <w:r w:rsidR="00091D9B">
        <w:t>сплавов</w:t>
      </w:r>
      <w:r>
        <w:t xml:space="preserve"> необходимо сравнить значения пределов прочности, текучести, ползучести с рабочим давлением с учетом коэффициентов. </w:t>
      </w:r>
      <w:r w:rsidRPr="00835F80">
        <w:rPr>
          <w:color w:val="000000"/>
          <w:lang w:val="en-US"/>
        </w:rPr>
        <w:t>n</w:t>
      </w:r>
      <w:r w:rsidRPr="00835F80">
        <w:rPr>
          <w:color w:val="000000"/>
          <w:vertAlign w:val="subscript"/>
        </w:rPr>
        <w:t>в</w:t>
      </w:r>
      <w:r w:rsidRPr="00835F80">
        <w:rPr>
          <w:color w:val="000000"/>
        </w:rPr>
        <w:t xml:space="preserve"> = 2,5; </w:t>
      </w:r>
      <w:r w:rsidRPr="00835F80">
        <w:rPr>
          <w:color w:val="000000"/>
          <w:lang w:val="en-US"/>
        </w:rPr>
        <w:t>n</w:t>
      </w:r>
      <w:r w:rsidRPr="00835F80">
        <w:rPr>
          <w:color w:val="000000"/>
          <w:vertAlign w:val="subscript"/>
        </w:rPr>
        <w:t>0,2</w:t>
      </w:r>
      <w:r w:rsidRPr="00835F80">
        <w:rPr>
          <w:color w:val="000000"/>
        </w:rPr>
        <w:t xml:space="preserve"> = 1,5; </w:t>
      </w:r>
      <w:r w:rsidRPr="00835F80">
        <w:rPr>
          <w:color w:val="000000"/>
          <w:lang w:val="en-US"/>
        </w:rPr>
        <w:t>n</w:t>
      </w:r>
      <w:r w:rsidRPr="00835F80">
        <w:rPr>
          <w:color w:val="000000"/>
          <w:vertAlign w:val="subscript"/>
        </w:rPr>
        <w:t>пол</w:t>
      </w:r>
      <w:r w:rsidRPr="00835F80">
        <w:rPr>
          <w:color w:val="000000"/>
        </w:rPr>
        <w:t xml:space="preserve"> = 1,2 и </w:t>
      </w:r>
      <w:r w:rsidRPr="00835F80">
        <w:rPr>
          <w:color w:val="000000"/>
          <w:lang w:val="en-US"/>
        </w:rPr>
        <w:t>n</w:t>
      </w:r>
      <w:proofErr w:type="spellStart"/>
      <w:r w:rsidRPr="00835F80">
        <w:rPr>
          <w:color w:val="000000"/>
          <w:vertAlign w:val="subscript"/>
        </w:rPr>
        <w:t>дп</w:t>
      </w:r>
      <w:proofErr w:type="spellEnd"/>
      <w:r w:rsidRPr="00835F80">
        <w:rPr>
          <w:color w:val="000000"/>
        </w:rPr>
        <w:t xml:space="preserve"> = 2,0</w:t>
      </w:r>
      <w:r>
        <w:rPr>
          <w:color w:val="000000"/>
        </w:rPr>
        <w:t xml:space="preserve"> при рабочей температуре 320 </w:t>
      </w:r>
      <w:r w:rsidRPr="005C4201">
        <w:rPr>
          <w:rFonts w:eastAsiaTheme="minorHAnsi"/>
        </w:rPr>
        <w:t>°С</w:t>
      </w:r>
      <w:r>
        <w:rPr>
          <w:rFonts w:eastAsiaTheme="minorHAnsi"/>
        </w:rPr>
        <w:t>.</w:t>
      </w:r>
    </w:p>
    <w:p w14:paraId="0CD5911F" w14:textId="77777777" w:rsidR="004D1545" w:rsidRPr="00835F80" w:rsidRDefault="004D1545" w:rsidP="004D1545"/>
    <w:p w14:paraId="56A2DA70" w14:textId="18651694" w:rsidR="00091D9B" w:rsidRDefault="00977AF5" w:rsidP="0002067E">
      <w:r>
        <w:t>При условии, что</w:t>
      </w:r>
      <w:r w:rsidR="00091D9B">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7487A0E9" w14:textId="77777777" w:rsidTr="00B062ED">
        <w:trPr>
          <w:trHeight w:val="276"/>
        </w:trPr>
        <w:tc>
          <w:tcPr>
            <w:tcW w:w="9039" w:type="dxa"/>
          </w:tcPr>
          <w:p w14:paraId="442179FB" w14:textId="5DF8DCE6" w:rsidR="00B062ED" w:rsidRDefault="00F603D5" w:rsidP="00B07CF1">
            <w:pPr>
              <w:jc w:val="center"/>
            </w:pPr>
            <m:oMath>
              <m:sSub>
                <m:sSubPr>
                  <m:ctrlPr>
                    <w:rPr>
                      <w:rFonts w:ascii="Cambria Math" w:hAnsi="Cambria Math"/>
                    </w:rPr>
                  </m:ctrlPr>
                </m:sSubPr>
                <m:e>
                  <m:r>
                    <m:rPr>
                      <m:sty m:val="p"/>
                    </m:rPr>
                    <w:rPr>
                      <w:rFonts w:ascii="Cambria Math" w:hAnsi="Cambria Math"/>
                    </w:rPr>
                    <w:sym w:font="Symbol" w:char="F073"/>
                  </m:r>
                </m:e>
                <m:sub>
                  <m:r>
                    <m:rPr>
                      <m:sty m:val="p"/>
                    </m:rPr>
                    <w:rPr>
                      <w:rFonts w:ascii="Cambria Math" w:hAnsi="Cambria Math"/>
                      <w:vertAlign w:val="subscript"/>
                    </w:rPr>
                    <m:t>р</m:t>
                  </m:r>
                </m:sub>
              </m:sSub>
              <m:r>
                <m:rPr>
                  <m:sty m:val="p"/>
                </m:rPr>
                <w:rPr>
                  <w:rFonts w:ascii="Cambria Math" w:hAnsi="Cambria Math"/>
                </w:rPr>
                <m:t>=190 МПа</m:t>
              </m:r>
            </m:oMath>
            <w:r w:rsidR="00B062ED">
              <w:t>,</w:t>
            </w:r>
          </w:p>
        </w:tc>
        <w:tc>
          <w:tcPr>
            <w:tcW w:w="532" w:type="dxa"/>
          </w:tcPr>
          <w:p w14:paraId="53516474" w14:textId="0B6156B2" w:rsidR="00B062ED" w:rsidRDefault="00B062ED" w:rsidP="00091D9B">
            <w:r>
              <w:t>(2)</w:t>
            </w:r>
          </w:p>
        </w:tc>
      </w:tr>
    </w:tbl>
    <w:p w14:paraId="69C08AFD" w14:textId="4FA5206D" w:rsidR="00977AF5" w:rsidRDefault="00977AF5" w:rsidP="0002067E">
      <w:pPr>
        <w:ind w:firstLine="0"/>
      </w:pPr>
      <w:r>
        <w:t>примем за рабочие напряжения</w:t>
      </w:r>
      <w:r w:rsidR="00B062ED">
        <w:t xml:space="preserve"> пределов прочности, текучести, ползучести и длительной прочности соответственно:</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3777CEC0" w14:textId="77777777" w:rsidTr="00B062ED">
        <w:tc>
          <w:tcPr>
            <w:tcW w:w="9039" w:type="dxa"/>
          </w:tcPr>
          <w:p w14:paraId="407A15DD" w14:textId="30E2BE3A" w:rsidR="00B062ED" w:rsidRDefault="00F603D5"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в</m:t>
                    </m:r>
                  </m:sub>
                </m:sSub>
                <m:r>
                  <w:rPr>
                    <w:rFonts w:ascii="Cambria Math" w:hAnsi="Cambria Math"/>
                    <w:lang w:val="en-US"/>
                  </w:rPr>
                  <m:t xml:space="preserve">= </m:t>
                </m:r>
                <m:r>
                  <m:rPr>
                    <m:sty m:val="p"/>
                  </m:rPr>
                  <w:rPr>
                    <w:rFonts w:ascii="Cambria Math" w:hAnsi="Cambria Math"/>
                    <w:lang w:val="en-US"/>
                  </w:rPr>
                  <m:t>190·2,5=475 МПа</m:t>
                </m:r>
              </m:oMath>
            </m:oMathPara>
          </w:p>
        </w:tc>
        <w:tc>
          <w:tcPr>
            <w:tcW w:w="532" w:type="dxa"/>
          </w:tcPr>
          <w:p w14:paraId="26A588A4" w14:textId="4A09807A" w:rsidR="00B062ED" w:rsidRDefault="00B062ED" w:rsidP="00B062ED">
            <w:r>
              <w:t>(3)</w:t>
            </w:r>
          </w:p>
        </w:tc>
      </w:tr>
      <w:tr w:rsidR="00B062ED" w14:paraId="236309EC" w14:textId="77777777" w:rsidTr="00B062ED">
        <w:tc>
          <w:tcPr>
            <w:tcW w:w="9039" w:type="dxa"/>
          </w:tcPr>
          <w:p w14:paraId="5791FF43" w14:textId="52C9BA9B" w:rsidR="00B062ED" w:rsidRDefault="00F603D5"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0,2</m:t>
                    </m:r>
                  </m:sub>
                </m:sSub>
                <m:r>
                  <w:rPr>
                    <w:rFonts w:ascii="Cambria Math" w:hAnsi="Cambria Math"/>
                    <w:lang w:val="en-US"/>
                  </w:rPr>
                  <m:t xml:space="preserve">= </m:t>
                </m:r>
                <m:r>
                  <m:rPr>
                    <m:sty m:val="p"/>
                  </m:rPr>
                  <w:rPr>
                    <w:rFonts w:ascii="Cambria Math" w:hAnsi="Cambria Math"/>
                    <w:lang w:val="en-US"/>
                  </w:rPr>
                  <m:t>190·1,5=285 МПа</m:t>
                </m:r>
              </m:oMath>
            </m:oMathPara>
          </w:p>
        </w:tc>
        <w:tc>
          <w:tcPr>
            <w:tcW w:w="532" w:type="dxa"/>
          </w:tcPr>
          <w:p w14:paraId="16FA823D" w14:textId="21C8744D" w:rsidR="00B062ED" w:rsidRDefault="00B062ED" w:rsidP="00B062ED">
            <w:r>
              <w:t>(4)</w:t>
            </w:r>
          </w:p>
        </w:tc>
      </w:tr>
      <w:tr w:rsidR="00B062ED" w14:paraId="4FE91CA5" w14:textId="77777777" w:rsidTr="00B062ED">
        <w:tc>
          <w:tcPr>
            <w:tcW w:w="9039" w:type="dxa"/>
          </w:tcPr>
          <w:p w14:paraId="0A43670E" w14:textId="2650A5CA" w:rsidR="00B062ED" w:rsidRDefault="00F603D5"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пол</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пол</m:t>
                    </m:r>
                  </m:sub>
                </m:sSub>
                <m:r>
                  <w:rPr>
                    <w:rFonts w:ascii="Cambria Math" w:hAnsi="Cambria Math"/>
                    <w:lang w:val="en-US"/>
                  </w:rPr>
                  <m:t>=</m:t>
                </m:r>
                <m:r>
                  <m:rPr>
                    <m:sty m:val="p"/>
                  </m:rPr>
                  <w:rPr>
                    <w:rFonts w:ascii="Cambria Math" w:hAnsi="Cambria Math"/>
                    <w:lang w:val="en-US"/>
                  </w:rPr>
                  <m:t>190·1,2=228 МПа</m:t>
                </m:r>
              </m:oMath>
            </m:oMathPara>
          </w:p>
        </w:tc>
        <w:tc>
          <w:tcPr>
            <w:tcW w:w="532" w:type="dxa"/>
          </w:tcPr>
          <w:p w14:paraId="56D54C9E" w14:textId="3BEB221E" w:rsidR="00B062ED" w:rsidRDefault="00B062ED" w:rsidP="00B062ED">
            <w:r>
              <w:t>(5)</w:t>
            </w:r>
          </w:p>
        </w:tc>
      </w:tr>
      <w:tr w:rsidR="00B062ED" w14:paraId="4E4E01F3" w14:textId="77777777" w:rsidTr="00B062ED">
        <w:tc>
          <w:tcPr>
            <w:tcW w:w="9039" w:type="dxa"/>
          </w:tcPr>
          <w:p w14:paraId="3CFCB837" w14:textId="6D425B35" w:rsidR="00B062ED" w:rsidRDefault="00F603D5"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rPr>
                      <m:t>дп</m:t>
                    </m:r>
                  </m:sub>
                </m:sSub>
                <m:r>
                  <w:rPr>
                    <w:rFonts w:ascii="Cambria Math" w:hAnsi="Cambria Math"/>
                    <w:lang w:val="en-US"/>
                  </w:rPr>
                  <m:t>=</m:t>
                </m:r>
                <m:r>
                  <m:rPr>
                    <m:sty m:val="p"/>
                  </m:rPr>
                  <w:rPr>
                    <w:rFonts w:ascii="Cambria Math" w:hAnsi="Cambria Math"/>
                    <w:lang w:val="en-US"/>
                  </w:rPr>
                  <m:t>190·2,0</m:t>
                </m:r>
                <m:r>
                  <w:rPr>
                    <w:rFonts w:ascii="Cambria Math" w:hAnsi="Cambria Math"/>
                    <w:lang w:val="en-US"/>
                  </w:rPr>
                  <m:t>=380 МПа</m:t>
                </m:r>
              </m:oMath>
            </m:oMathPara>
          </w:p>
        </w:tc>
        <w:tc>
          <w:tcPr>
            <w:tcW w:w="532" w:type="dxa"/>
          </w:tcPr>
          <w:p w14:paraId="4633DA64" w14:textId="0377A2C5" w:rsidR="00B062ED" w:rsidRDefault="00B062ED" w:rsidP="00B062ED">
            <w:r>
              <w:t>(6)</w:t>
            </w:r>
          </w:p>
        </w:tc>
      </w:tr>
    </w:tbl>
    <w:p w14:paraId="0CE07739" w14:textId="7BC81D92" w:rsidR="00726FCF" w:rsidRDefault="00B062ED" w:rsidP="0002067E">
      <w:pPr>
        <w:rPr>
          <w:noProof/>
        </w:rPr>
      </w:pPr>
      <w:r>
        <w:t xml:space="preserve">Для наших рассматриваемых сплавов при рабочей температуре табличные </w:t>
      </w:r>
      <w:r w:rsidR="008040EC">
        <w:t>значения</w:t>
      </w:r>
      <w:r>
        <w:t xml:space="preserve"> показателей (3)-(5)</w:t>
      </w:r>
      <w:r w:rsidR="00911158">
        <w:t xml:space="preserve"> представлены в таблице </w:t>
      </w:r>
      <w:r w:rsidR="00D94AD2">
        <w:rPr>
          <w:noProof/>
        </w:rPr>
        <w:t>2.2.</w:t>
      </w:r>
    </w:p>
    <w:p w14:paraId="472357E2" w14:textId="77777777" w:rsidR="0088238A" w:rsidRDefault="0088238A" w:rsidP="0002067E"/>
    <w:p w14:paraId="0AAEC3A3" w14:textId="18AD38A1" w:rsidR="00911158" w:rsidRPr="00556F55" w:rsidRDefault="00911158" w:rsidP="00911158">
      <w:pPr>
        <w:pStyle w:val="af"/>
      </w:pPr>
      <w:bookmarkStart w:id="24" w:name="_Ref38657257"/>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bookmarkEnd w:id="24"/>
      <w:r w:rsidR="004F6A1B">
        <w:rPr>
          <w:noProof/>
        </w:rPr>
        <w:t xml:space="preserve"> </w:t>
      </w:r>
      <w:r>
        <w:t>Табличные значение прочностных свойств сплавов железо-хром-никель</w:t>
      </w:r>
      <w:r w:rsidR="00BB78E7">
        <w:t xml:space="preserve"> при </w:t>
      </w:r>
      <w:r w:rsidR="00AC227F">
        <w:t>рабочей температуре</w:t>
      </w:r>
      <w:r w:rsidR="00556F55" w:rsidRPr="00556F55">
        <w:t xml:space="preserve"> </w:t>
      </w:r>
      <w:r w:rsidR="00556F55">
        <w:fldChar w:fldCharType="begin" w:fldLock="1"/>
      </w:r>
      <w:r w:rsidR="00D34C65">
        <w:instrText>ADDIN CSL_CITATION {"citationItems":[{"id":"ITEM-1","itemData":{"ISBN":"9782879970646","abstract":"Euro Inox is the European market development association for stainless steel. Members of Euro Inox include: • European stainless steel producers; • national stainless steel development associations; • development associations of the alloying element industries. The prime objectives of Euro Inox are to create awareness of the unique properties of stainless steel and to further its use in existing applications and in new markets. To achieve these objectives, Euro Inox organises conferences and seminars and issues guidance in printed and electronic form, to enable architects , designers, specifiers, fabricators and end users to become more familiar with the material. Euro Inox also supports technical and market research.","author":[{"dropping-particle":"","family":"Series","given":"Applications","non-dropping-particle":"","parse-names":false,"suffix":""}],"container-title":"Journal of Materials Science Letters","id":"ITEM-1","issue":"8","issued":{"date-parts":[["2000"]]},"number-of-pages":"2268-2278","title":"Stainless steels at high temperatures","type":"book","volume":"19"},"uris":["http://www.mendeley.com/documents/?uuid=37ad74e7-515a-49bf-ac4e-ed80ff2a4b1a"]},{"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17]","plainTextFormattedCitation":"[11,17]","previouslyFormattedCitation":"[11,17]"},"properties":{"noteIndex":0},"schema":"https://github.com/citation-style-language/schema/raw/master/csl-citation.json"}</w:instrText>
      </w:r>
      <w:r w:rsidR="00556F55">
        <w:fldChar w:fldCharType="separate"/>
      </w:r>
      <w:r w:rsidR="00556F55" w:rsidRPr="00556F55">
        <w:rPr>
          <w:noProof/>
        </w:rPr>
        <w:t>[11,17]</w:t>
      </w:r>
      <w:r w:rsidR="00556F55">
        <w:fldChar w:fldCharType="end"/>
      </w:r>
    </w:p>
    <w:tbl>
      <w:tblPr>
        <w:tblStyle w:val="a6"/>
        <w:tblW w:w="0" w:type="auto"/>
        <w:tblLook w:val="04A0" w:firstRow="1" w:lastRow="0" w:firstColumn="1" w:lastColumn="0" w:noHBand="0" w:noVBand="1"/>
      </w:tblPr>
      <w:tblGrid>
        <w:gridCol w:w="2235"/>
        <w:gridCol w:w="2550"/>
        <w:gridCol w:w="2393"/>
        <w:gridCol w:w="2393"/>
      </w:tblGrid>
      <w:tr w:rsidR="00AC227F" w14:paraId="589A8CBD" w14:textId="77777777" w:rsidTr="00AC227F">
        <w:tc>
          <w:tcPr>
            <w:tcW w:w="2235" w:type="dxa"/>
            <w:tcBorders>
              <w:tl2br w:val="nil"/>
            </w:tcBorders>
          </w:tcPr>
          <w:p w14:paraId="49DC16E4" w14:textId="6251B872" w:rsidR="00AC227F" w:rsidRDefault="00504DAE" w:rsidP="00911158">
            <w:r>
              <w:t>№</w:t>
            </w:r>
          </w:p>
        </w:tc>
        <w:tc>
          <w:tcPr>
            <w:tcW w:w="2550" w:type="dxa"/>
          </w:tcPr>
          <w:p w14:paraId="1B6712DB" w14:textId="741DE5AC" w:rsidR="00AC227F" w:rsidRPr="00504DAE" w:rsidRDefault="00504DAE" w:rsidP="00911158">
            <w:pPr>
              <w:jc w:val="center"/>
            </w:pPr>
            <w:r>
              <w:t>1</w:t>
            </w:r>
          </w:p>
        </w:tc>
        <w:tc>
          <w:tcPr>
            <w:tcW w:w="2393" w:type="dxa"/>
          </w:tcPr>
          <w:p w14:paraId="5C4B0FDB" w14:textId="3A00E5C8" w:rsidR="00AC227F" w:rsidRPr="00504DAE" w:rsidRDefault="00504DAE" w:rsidP="00911158">
            <w:pPr>
              <w:jc w:val="center"/>
            </w:pPr>
            <w:r>
              <w:t>2</w:t>
            </w:r>
          </w:p>
        </w:tc>
        <w:tc>
          <w:tcPr>
            <w:tcW w:w="2393" w:type="dxa"/>
          </w:tcPr>
          <w:p w14:paraId="46AC3C85" w14:textId="4F7BEB85" w:rsidR="00AC227F" w:rsidRPr="00504DAE" w:rsidRDefault="00504DAE" w:rsidP="00911158">
            <w:pPr>
              <w:jc w:val="center"/>
            </w:pPr>
            <w:r>
              <w:t>3</w:t>
            </w:r>
          </w:p>
        </w:tc>
      </w:tr>
      <w:tr w:rsidR="00911158" w14:paraId="5FC701CC" w14:textId="77777777" w:rsidTr="00AC227F">
        <w:tc>
          <w:tcPr>
            <w:tcW w:w="2235" w:type="dxa"/>
            <w:tcBorders>
              <w:tl2br w:val="nil"/>
            </w:tcBorders>
          </w:tcPr>
          <w:p w14:paraId="25E814CC" w14:textId="527147DE" w:rsidR="00911158" w:rsidRDefault="00504DAE" w:rsidP="00911158">
            <w:r>
              <w:t>Состав</w:t>
            </w:r>
          </w:p>
        </w:tc>
        <w:tc>
          <w:tcPr>
            <w:tcW w:w="2550" w:type="dxa"/>
          </w:tcPr>
          <w:p w14:paraId="5372AF59" w14:textId="078B8156" w:rsidR="00911158" w:rsidRDefault="00911158" w:rsidP="00911158">
            <w:pPr>
              <w:jc w:val="center"/>
            </w:pPr>
            <w:r w:rsidRPr="0045251C">
              <w:rPr>
                <w:lang w:val="en-US"/>
              </w:rPr>
              <w:t>18%</w:t>
            </w:r>
            <w:r w:rsidRPr="00984A7D">
              <w:rPr>
                <w:lang w:val="en-US"/>
              </w:rPr>
              <w:t>Cr</w:t>
            </w:r>
            <w:r w:rsidRPr="0045251C">
              <w:rPr>
                <w:lang w:val="en-US"/>
              </w:rPr>
              <w:t>+10%</w:t>
            </w:r>
            <w:r w:rsidRPr="00984A7D">
              <w:rPr>
                <w:lang w:val="en-US"/>
              </w:rPr>
              <w:t>Ni</w:t>
            </w:r>
          </w:p>
        </w:tc>
        <w:tc>
          <w:tcPr>
            <w:tcW w:w="2393" w:type="dxa"/>
          </w:tcPr>
          <w:p w14:paraId="71BDCFFB" w14:textId="54836AE7" w:rsidR="00911158" w:rsidRDefault="00911158" w:rsidP="00911158">
            <w:pPr>
              <w:jc w:val="center"/>
            </w:pPr>
            <w:r w:rsidRPr="0045251C">
              <w:rPr>
                <w:lang w:val="en-US"/>
              </w:rPr>
              <w:t>23%</w:t>
            </w:r>
            <w:r w:rsidRPr="00984A7D">
              <w:rPr>
                <w:lang w:val="en-US"/>
              </w:rPr>
              <w:t>Cr</w:t>
            </w:r>
            <w:r w:rsidRPr="0045251C">
              <w:rPr>
                <w:lang w:val="en-US"/>
              </w:rPr>
              <w:t>+13%</w:t>
            </w:r>
            <w:r w:rsidRPr="00984A7D">
              <w:rPr>
                <w:lang w:val="en-US"/>
              </w:rPr>
              <w:t>Ni</w:t>
            </w:r>
          </w:p>
        </w:tc>
        <w:tc>
          <w:tcPr>
            <w:tcW w:w="2393" w:type="dxa"/>
          </w:tcPr>
          <w:p w14:paraId="19E0CA8B" w14:textId="013CAE37" w:rsidR="00911158" w:rsidRDefault="00911158" w:rsidP="00911158">
            <w:pPr>
              <w:jc w:val="center"/>
            </w:pPr>
            <w:r w:rsidRPr="0045251C">
              <w:rPr>
                <w:lang w:val="en-US"/>
              </w:rPr>
              <w:t>18%</w:t>
            </w:r>
            <w:r w:rsidRPr="00984A7D">
              <w:rPr>
                <w:lang w:val="en-US"/>
              </w:rPr>
              <w:t>Cr</w:t>
            </w:r>
            <w:r w:rsidRPr="0045251C">
              <w:rPr>
                <w:lang w:val="en-US"/>
              </w:rPr>
              <w:t>+12%</w:t>
            </w:r>
            <w:r w:rsidRPr="00984A7D">
              <w:rPr>
                <w:lang w:val="en-US"/>
              </w:rPr>
              <w:t>Ni</w:t>
            </w:r>
          </w:p>
        </w:tc>
      </w:tr>
      <w:tr w:rsidR="00911158" w14:paraId="39E0F2AA" w14:textId="77777777" w:rsidTr="005F6B7E">
        <w:tc>
          <w:tcPr>
            <w:tcW w:w="2235" w:type="dxa"/>
            <w:vAlign w:val="center"/>
          </w:tcPr>
          <w:p w14:paraId="709CDE00" w14:textId="206BB3DE" w:rsidR="00911158" w:rsidRPr="005F6B7E" w:rsidRDefault="00F603D5" w:rsidP="00911158">
            <w:pPr>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oMath>
            <w:r w:rsidR="00911158" w:rsidRPr="005F6B7E">
              <w:t>, МПа</w:t>
            </w:r>
          </w:p>
        </w:tc>
        <w:tc>
          <w:tcPr>
            <w:tcW w:w="2550" w:type="dxa"/>
          </w:tcPr>
          <w:p w14:paraId="4CFD9F9C" w14:textId="4036D28A" w:rsidR="00911158" w:rsidRPr="005F6B7E" w:rsidRDefault="00BB78E7" w:rsidP="00911158">
            <w:r w:rsidRPr="005F6B7E">
              <w:t>434</w:t>
            </w:r>
          </w:p>
        </w:tc>
        <w:tc>
          <w:tcPr>
            <w:tcW w:w="2393" w:type="dxa"/>
          </w:tcPr>
          <w:p w14:paraId="38E0F605" w14:textId="0503EE4B" w:rsidR="00911158" w:rsidRPr="005F6B7E" w:rsidRDefault="00576902" w:rsidP="00911158">
            <w:r w:rsidRPr="005F6B7E">
              <w:t>517</w:t>
            </w:r>
          </w:p>
        </w:tc>
        <w:tc>
          <w:tcPr>
            <w:tcW w:w="2393" w:type="dxa"/>
          </w:tcPr>
          <w:p w14:paraId="294AE932" w14:textId="68EAC65C" w:rsidR="00911158" w:rsidRPr="00D23A43" w:rsidRDefault="00576902" w:rsidP="00911158">
            <w:r w:rsidRPr="00D23A43">
              <w:t>490</w:t>
            </w:r>
          </w:p>
        </w:tc>
      </w:tr>
      <w:tr w:rsidR="00576902" w14:paraId="5D00D9D7" w14:textId="77777777" w:rsidTr="005F6B7E">
        <w:tc>
          <w:tcPr>
            <w:tcW w:w="2235" w:type="dxa"/>
            <w:vAlign w:val="center"/>
          </w:tcPr>
          <w:p w14:paraId="05CA32E3" w14:textId="01135970" w:rsidR="00576902" w:rsidRPr="005F6B7E" w:rsidRDefault="00F603D5" w:rsidP="00576902">
            <w:pPr>
              <w:jc w:val="center"/>
            </w:pP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oMath>
            <w:r w:rsidR="00576902" w:rsidRPr="005F6B7E">
              <w:t>, МПа</w:t>
            </w:r>
          </w:p>
        </w:tc>
        <w:tc>
          <w:tcPr>
            <w:tcW w:w="2550" w:type="dxa"/>
          </w:tcPr>
          <w:p w14:paraId="390EDAC0" w14:textId="27FA1403" w:rsidR="00576902" w:rsidRPr="005F6B7E" w:rsidRDefault="00576902" w:rsidP="00576902">
            <w:r w:rsidRPr="005F6B7E">
              <w:t>142</w:t>
            </w:r>
          </w:p>
        </w:tc>
        <w:tc>
          <w:tcPr>
            <w:tcW w:w="2393" w:type="dxa"/>
          </w:tcPr>
          <w:p w14:paraId="09EAB8A4" w14:textId="3FDE914E" w:rsidR="00576902" w:rsidRPr="005F6B7E" w:rsidRDefault="00576902" w:rsidP="00576902">
            <w:r w:rsidRPr="005F6B7E">
              <w:t>238</w:t>
            </w:r>
          </w:p>
        </w:tc>
        <w:tc>
          <w:tcPr>
            <w:tcW w:w="2393" w:type="dxa"/>
          </w:tcPr>
          <w:p w14:paraId="0CBA2A99" w14:textId="5239E38B" w:rsidR="00576902" w:rsidRPr="00D23A43" w:rsidRDefault="00576902" w:rsidP="00576902">
            <w:r w:rsidRPr="00D23A43">
              <w:t>234</w:t>
            </w:r>
          </w:p>
        </w:tc>
      </w:tr>
      <w:tr w:rsidR="00911158" w14:paraId="77FD0865" w14:textId="77777777" w:rsidTr="005F6B7E">
        <w:tc>
          <w:tcPr>
            <w:tcW w:w="2235" w:type="dxa"/>
            <w:vAlign w:val="center"/>
          </w:tcPr>
          <w:p w14:paraId="04B1F808" w14:textId="3C3E7D91" w:rsidR="00911158" w:rsidRPr="005F6B7E" w:rsidRDefault="00F603D5" w:rsidP="00911158">
            <w:pPr>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пол</m:t>
                  </m:r>
                </m:sub>
              </m:sSub>
            </m:oMath>
            <w:r w:rsidR="005F6B7E">
              <w:t>(1% за 100 000ч)</w:t>
            </w:r>
            <w:r w:rsidR="00911158" w:rsidRPr="005F6B7E">
              <w:t>, МПа</w:t>
            </w:r>
          </w:p>
        </w:tc>
        <w:tc>
          <w:tcPr>
            <w:tcW w:w="2550" w:type="dxa"/>
          </w:tcPr>
          <w:p w14:paraId="3A85061A" w14:textId="082A21A0" w:rsidR="00911158" w:rsidRPr="00AC227F" w:rsidRDefault="00B24F37" w:rsidP="00911158">
            <w:pPr>
              <w:rPr>
                <w:lang w:val="en-US"/>
              </w:rPr>
            </w:pPr>
            <w:r w:rsidRPr="00AC227F">
              <w:rPr>
                <w:lang w:val="en-US"/>
              </w:rPr>
              <w:t>228</w:t>
            </w:r>
          </w:p>
        </w:tc>
        <w:tc>
          <w:tcPr>
            <w:tcW w:w="2393" w:type="dxa"/>
          </w:tcPr>
          <w:p w14:paraId="1C47D9F5" w14:textId="5239AAA5" w:rsidR="00911158" w:rsidRPr="00AC227F" w:rsidRDefault="00AC227F" w:rsidP="00911158">
            <w:r w:rsidRPr="00AC227F">
              <w:t>370</w:t>
            </w:r>
          </w:p>
        </w:tc>
        <w:tc>
          <w:tcPr>
            <w:tcW w:w="2393" w:type="dxa"/>
          </w:tcPr>
          <w:p w14:paraId="0B813C90" w14:textId="7A3C88CF" w:rsidR="00911158" w:rsidRPr="00AC227F" w:rsidRDefault="00A15CD3" w:rsidP="00911158">
            <w:r w:rsidRPr="00AC227F">
              <w:t>450</w:t>
            </w:r>
          </w:p>
        </w:tc>
      </w:tr>
      <w:tr w:rsidR="00911158" w14:paraId="145C85A4" w14:textId="77777777" w:rsidTr="005F6B7E">
        <w:tc>
          <w:tcPr>
            <w:tcW w:w="2235" w:type="dxa"/>
            <w:vAlign w:val="center"/>
          </w:tcPr>
          <w:p w14:paraId="413811B6" w14:textId="55570D01" w:rsidR="00911158" w:rsidRPr="005F6B7E" w:rsidRDefault="00F603D5" w:rsidP="00911158">
            <w:pPr>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oMath>
            <w:r w:rsidR="00576902" w:rsidRPr="005F6B7E">
              <w:t>(1</w:t>
            </w:r>
            <w:r w:rsidR="005F6B7E" w:rsidRPr="005F6B7E">
              <w:t>0</w:t>
            </w:r>
            <w:r w:rsidR="00576902" w:rsidRPr="005F6B7E">
              <w:t>0</w:t>
            </w:r>
            <w:r w:rsidR="00DF22A3" w:rsidRPr="005F6B7E">
              <w:t xml:space="preserve"> </w:t>
            </w:r>
            <w:r w:rsidR="00576902" w:rsidRPr="005F6B7E">
              <w:t>0</w:t>
            </w:r>
            <w:r w:rsidR="00DF22A3" w:rsidRPr="005F6B7E">
              <w:t>0</w:t>
            </w:r>
            <w:r w:rsidR="00576902" w:rsidRPr="005F6B7E">
              <w:t>0 ч)</w:t>
            </w:r>
            <w:r w:rsidR="00911158" w:rsidRPr="005F6B7E">
              <w:t>, МПа</w:t>
            </w:r>
          </w:p>
        </w:tc>
        <w:tc>
          <w:tcPr>
            <w:tcW w:w="2550" w:type="dxa"/>
          </w:tcPr>
          <w:p w14:paraId="1F0C593F" w14:textId="34DF4EBA" w:rsidR="00911158" w:rsidRPr="00AC227F" w:rsidRDefault="00556F55" w:rsidP="00911158">
            <w:r w:rsidRPr="00AC227F">
              <w:t>2</w:t>
            </w:r>
            <w:r w:rsidR="00A15CD3" w:rsidRPr="00AC227F">
              <w:t>70</w:t>
            </w:r>
          </w:p>
        </w:tc>
        <w:tc>
          <w:tcPr>
            <w:tcW w:w="2393" w:type="dxa"/>
          </w:tcPr>
          <w:p w14:paraId="37C88F78" w14:textId="5CB11AAA" w:rsidR="00911158" w:rsidRPr="00AC227F" w:rsidRDefault="00AC227F" w:rsidP="00911158">
            <w:pPr>
              <w:rPr>
                <w:lang w:val="en-US"/>
              </w:rPr>
            </w:pPr>
            <w:r w:rsidRPr="00AC227F">
              <w:t>415</w:t>
            </w:r>
          </w:p>
        </w:tc>
        <w:tc>
          <w:tcPr>
            <w:tcW w:w="2393" w:type="dxa"/>
          </w:tcPr>
          <w:p w14:paraId="2434B04F" w14:textId="58F56CCC" w:rsidR="00911158" w:rsidRPr="00AC227F" w:rsidRDefault="006A7B39" w:rsidP="00911158">
            <w:r w:rsidRPr="00AC227F">
              <w:t>460</w:t>
            </w:r>
          </w:p>
        </w:tc>
      </w:tr>
    </w:tbl>
    <w:p w14:paraId="5F6160AE" w14:textId="77777777" w:rsidR="00911158" w:rsidRPr="00B062ED" w:rsidRDefault="00911158" w:rsidP="0088238A">
      <w:pPr>
        <w:ind w:firstLine="0"/>
      </w:pPr>
    </w:p>
    <w:p w14:paraId="2454E314" w14:textId="583B6946" w:rsidR="00D34C65" w:rsidRDefault="004D1545" w:rsidP="0002067E">
      <w:r>
        <w:t>Из полученных неравенств можно сделать вывод что</w:t>
      </w:r>
      <w:r w:rsidR="00504DAE">
        <w:t xml:space="preserve"> все</w:t>
      </w:r>
      <w:r>
        <w:t xml:space="preserve"> </w:t>
      </w:r>
      <w:r w:rsidR="00AC227F">
        <w:t>сплавы</w:t>
      </w:r>
      <w:r>
        <w:t xml:space="preserve"> не обеспечива</w:t>
      </w:r>
      <w:r w:rsidR="00504DAE">
        <w:t>ю</w:t>
      </w:r>
      <w:r>
        <w:t xml:space="preserve">т требований </w:t>
      </w:r>
      <w:r w:rsidR="00504DAE">
        <w:t>к пределу упругости</w:t>
      </w:r>
      <w:r>
        <w:t xml:space="preserve"> материала</w:t>
      </w:r>
      <w:r w:rsidR="00504DAE">
        <w:t xml:space="preserve"> при </w:t>
      </w:r>
      <w:r w:rsidR="00504DAE">
        <w:rPr>
          <w:lang w:val="en-US"/>
        </w:rPr>
        <w:t>T</w:t>
      </w:r>
      <w:r w:rsidR="00504DAE" w:rsidRPr="00504DAE">
        <w:t>=320℃</w:t>
      </w:r>
      <w:r>
        <w:t>.</w:t>
      </w:r>
      <w:r w:rsidR="00504DAE">
        <w:t xml:space="preserve"> Более того сплав 1 не удовлетворяет ни одному из требований жаропрочности при рабочей температуре. </w:t>
      </w:r>
    </w:p>
    <w:p w14:paraId="1A4A8553" w14:textId="08251961" w:rsidR="004D1545" w:rsidRDefault="004D1545" w:rsidP="0002067E">
      <w:r>
        <w:t>Для выполнения</w:t>
      </w:r>
      <w:r w:rsidR="00D34C65">
        <w:t xml:space="preserve"> всех</w:t>
      </w:r>
      <w:r>
        <w:t xml:space="preserve"> вышеуказанных требований необходимо провести легирование </w:t>
      </w:r>
      <w:r w:rsidR="00504DAE">
        <w:t>сплавов</w:t>
      </w:r>
      <w:r w:rsidR="0058783E">
        <w:t xml:space="preserve"> при условии дислокационной ползучести</w:t>
      </w:r>
      <w:r>
        <w:t xml:space="preserve">. </w:t>
      </w:r>
      <w:r w:rsidR="00D34C65">
        <w:t xml:space="preserve">Учитывая, что для сплавов необходимо повышение упругих свойств, необходимо вводить углерод и </w:t>
      </w:r>
      <w:proofErr w:type="spellStart"/>
      <w:r w:rsidR="00D34C65">
        <w:t>карбидообразователи</w:t>
      </w:r>
      <w:proofErr w:type="spellEnd"/>
      <w:r w:rsidR="00D34C65">
        <w:t xml:space="preserve"> (</w:t>
      </w:r>
      <w:r w:rsidR="00D34C65">
        <w:rPr>
          <w:lang w:val="en-US"/>
        </w:rPr>
        <w:t>V</w:t>
      </w:r>
      <w:r w:rsidR="00D34C65" w:rsidRPr="00D34C65">
        <w:t xml:space="preserve">, </w:t>
      </w:r>
      <w:r w:rsidR="00D34C65">
        <w:rPr>
          <w:lang w:val="en-US"/>
        </w:rPr>
        <w:t>W</w:t>
      </w:r>
      <w:r w:rsidR="00D34C65" w:rsidRPr="00D34C65">
        <w:t xml:space="preserve">, </w:t>
      </w:r>
      <w:proofErr w:type="spellStart"/>
      <w:r w:rsidR="00D34C65">
        <w:rPr>
          <w:lang w:val="en-US"/>
        </w:rPr>
        <w:t>Ti</w:t>
      </w:r>
      <w:proofErr w:type="spellEnd"/>
      <w:r w:rsidR="00D34C65" w:rsidRPr="00D34C65">
        <w:t xml:space="preserve"> </w:t>
      </w:r>
      <w:r w:rsidR="00D34C65">
        <w:t>и другие)</w:t>
      </w:r>
      <w:r w:rsidR="004F6A1B">
        <w:t xml:space="preserve"> </w:t>
      </w:r>
      <w:r w:rsidR="00D34C65">
        <w:fldChar w:fldCharType="begin" w:fldLock="1"/>
      </w:r>
      <w:r w:rsidR="00E5140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D34C65">
        <w:fldChar w:fldCharType="separate"/>
      </w:r>
      <w:r w:rsidR="00D34C65" w:rsidRPr="00D34C65">
        <w:rPr>
          <w:noProof/>
        </w:rPr>
        <w:t>[3]</w:t>
      </w:r>
      <w:r w:rsidR="00D34C65">
        <w:fldChar w:fldCharType="end"/>
      </w:r>
      <w:r w:rsidR="00D34C65">
        <w:t>. Тогда, при удачно выбранной термообработке, дислокации будут становиться неподвижными при взаимодействии карбидами.</w:t>
      </w:r>
    </w:p>
    <w:p w14:paraId="1D7CA30D" w14:textId="77777777" w:rsidR="009968A1" w:rsidRDefault="00E17A0F" w:rsidP="0002067E">
      <w:r>
        <w:t>Другим способом повышения упругих свой</w:t>
      </w:r>
      <w:r w:rsidR="0058783E">
        <w:t xml:space="preserve">ств является легирование элементами, которые будут образовывать </w:t>
      </w:r>
      <w:proofErr w:type="spellStart"/>
      <w:r w:rsidR="0058783E">
        <w:t>интерметаллиты</w:t>
      </w:r>
      <w:proofErr w:type="spellEnd"/>
      <w:r w:rsidR="0058783E">
        <w:t xml:space="preserve"> в матрице, </w:t>
      </w:r>
      <w:proofErr w:type="spellStart"/>
      <w:r w:rsidR="0058783E">
        <w:t>полукогерентные</w:t>
      </w:r>
      <w:proofErr w:type="spellEnd"/>
      <w:r w:rsidR="0058783E">
        <w:t xml:space="preserve"> с ее кристаллической решеткой. На этих </w:t>
      </w:r>
      <w:r w:rsidR="009968A1">
        <w:t>соединениях</w:t>
      </w:r>
      <w:r w:rsidR="0058783E">
        <w:t xml:space="preserve"> будет также происходить торможение дислокаций.</w:t>
      </w:r>
    </w:p>
    <w:p w14:paraId="7F4E8E97" w14:textId="4ADF1511" w:rsidR="00002F27" w:rsidRDefault="00D34C65" w:rsidP="0002067E">
      <w:r>
        <w:lastRenderedPageBreak/>
        <w:t xml:space="preserve">Для состава основы №1 необходимо повышение всех прочностных свойств, что также может быть достигнуто дисперсным и дисперсионным упрочнением карбидами и </w:t>
      </w:r>
      <w:proofErr w:type="spellStart"/>
      <w:r>
        <w:t>интерметаллитами</w:t>
      </w:r>
      <w:proofErr w:type="spellEnd"/>
      <w:r>
        <w:t xml:space="preserve">, а также снижением концентрации вредных примесей </w:t>
      </w:r>
      <w:r w:rsidR="00DD16AB" w:rsidRPr="00DD16AB">
        <w:t>(</w:t>
      </w:r>
      <w:r w:rsidR="00DD16AB">
        <w:rPr>
          <w:lang w:val="en-US"/>
        </w:rPr>
        <w:t>N</w:t>
      </w:r>
      <w:r w:rsidR="00DD16AB" w:rsidRPr="00DD16AB">
        <w:t xml:space="preserve">, </w:t>
      </w:r>
      <w:r w:rsidR="00DD16AB">
        <w:rPr>
          <w:lang w:val="en-US"/>
        </w:rPr>
        <w:t>O</w:t>
      </w:r>
      <w:r w:rsidR="00DD16AB" w:rsidRPr="00E52AF2">
        <w:rPr>
          <w:vertAlign w:val="subscript"/>
        </w:rPr>
        <w:t>2</w:t>
      </w:r>
      <w:r w:rsidR="00DD16AB" w:rsidRPr="00E52AF2">
        <w:t xml:space="preserve">, </w:t>
      </w:r>
      <w:r w:rsidR="00DD16AB">
        <w:rPr>
          <w:lang w:val="en-US"/>
        </w:rPr>
        <w:t>S</w:t>
      </w:r>
      <w:r w:rsidR="00DD16AB" w:rsidRPr="00DD16AB">
        <w:t xml:space="preserve"> </w:t>
      </w:r>
      <w:r w:rsidR="00DD16AB">
        <w:t>и т.д.</w:t>
      </w:r>
      <w:r w:rsidR="00002F27">
        <w:t>).</w:t>
      </w:r>
    </w:p>
    <w:p w14:paraId="0A41253A" w14:textId="7C15E78B" w:rsidR="004D1545" w:rsidRPr="002B34EB" w:rsidRDefault="004D1545" w:rsidP="00002F27"/>
    <w:p w14:paraId="003DE9F8" w14:textId="03FA8B79" w:rsidR="004D1545" w:rsidRDefault="004D1545" w:rsidP="0002067E">
      <w:pPr>
        <w:pStyle w:val="2"/>
      </w:pPr>
      <w:bookmarkStart w:id="25" w:name="_Toc6869009"/>
      <w:r>
        <w:t xml:space="preserve">Анализ </w:t>
      </w:r>
      <w:r w:rsidRPr="0002067E">
        <w:t>влияние</w:t>
      </w:r>
      <w:r>
        <w:t xml:space="preserve"> облучения на материал</w:t>
      </w:r>
      <w:bookmarkEnd w:id="25"/>
    </w:p>
    <w:p w14:paraId="5B96B147" w14:textId="7A428FAC" w:rsidR="004D1545" w:rsidRPr="003244E7" w:rsidRDefault="004D1545" w:rsidP="0002067E">
      <w:r>
        <w:t xml:space="preserve">Расчёт радиационного повреждения при облучении нейтронами с энергией </w:t>
      </w:r>
      <w:r>
        <w:br/>
      </w:r>
      <w:r>
        <w:rPr>
          <w:lang w:val="en-US"/>
        </w:rPr>
        <w:t>E</w:t>
      </w:r>
      <w:r w:rsidRPr="00AC3612">
        <w:rPr>
          <w:vertAlign w:val="subscript"/>
        </w:rPr>
        <w:t>1</w:t>
      </w:r>
      <w:r w:rsidRPr="00AC3612">
        <w:t xml:space="preserve">=1,9 </w:t>
      </w:r>
      <w:r>
        <w:t xml:space="preserve">МэВ, при известном </w:t>
      </w:r>
      <w:proofErr w:type="spellStart"/>
      <w:r>
        <w:t>флюенсе</w:t>
      </w:r>
      <w:proofErr w:type="spellEnd"/>
      <w:r>
        <w:t xml:space="preserve"> Ф=7*10</w:t>
      </w:r>
      <w:r>
        <w:rPr>
          <w:vertAlign w:val="superscript"/>
        </w:rPr>
        <w:t>22</w:t>
      </w:r>
      <w:r>
        <w:t xml:space="preserve"> </w:t>
      </w:r>
      <w:proofErr w:type="spellStart"/>
      <w:r>
        <w:t>нейтр</w:t>
      </w:r>
      <w:proofErr w:type="spellEnd"/>
      <w:r>
        <w:t>./см</w:t>
      </w:r>
      <w:r>
        <w:rPr>
          <w:vertAlign w:val="superscript"/>
        </w:rPr>
        <w:t>2</w:t>
      </w:r>
      <w:r>
        <w:t xml:space="preserve"> рассчитывается согласно формуле</w:t>
      </w:r>
      <w:r w:rsidR="00E51409">
        <w:t xml:space="preserve"> </w:t>
      </w:r>
      <w:r w:rsidR="00E51409">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51409">
        <w:fldChar w:fldCharType="separate"/>
      </w:r>
      <w:r w:rsidR="00E51409" w:rsidRPr="00E51409">
        <w:rPr>
          <w:noProof/>
        </w:rPr>
        <w:t>[18]</w:t>
      </w:r>
      <w:r w:rsidR="00E51409">
        <w:fldChar w:fldCharType="end"/>
      </w:r>
      <w: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3244E7" w14:paraId="3CAF4F9B" w14:textId="77777777" w:rsidTr="003244E7">
        <w:tc>
          <w:tcPr>
            <w:tcW w:w="9039" w:type="dxa"/>
          </w:tcPr>
          <w:p w14:paraId="05F666A6" w14:textId="52E1C217" w:rsidR="003244E7" w:rsidRPr="003244E7" w:rsidRDefault="00F603D5" w:rsidP="003244E7">
            <w:pPr>
              <w:jc w:val="right"/>
              <w:rPr>
                <w:lang w:val="en-US"/>
              </w:rPr>
            </w:pPr>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 xml:space="preserve"> dσ</m:t>
                      </m:r>
                      <m:d>
                        <m:dPr>
                          <m:ctrlPr>
                            <w:rPr>
                              <w:rFonts w:ascii="Cambria Math" w:hAnsi="Cambria Math"/>
                              <w:lang w:val="en-US"/>
                            </w:rPr>
                          </m:ctrlPr>
                        </m:dPr>
                        <m:e>
                          <m:r>
                            <m:rPr>
                              <m:sty m:val="p"/>
                            </m:rPr>
                            <w:rPr>
                              <w:rFonts w:ascii="Cambria Math" w:hAnsi="Cambria Math"/>
                              <w:lang w:val="en-US"/>
                            </w:rPr>
                            <m:t>E,T</m:t>
                          </m:r>
                        </m:e>
                      </m:d>
                    </m:e>
                  </m:d>
                  <m:r>
                    <m:rPr>
                      <m:sty m:val="p"/>
                    </m:rPr>
                    <w:rPr>
                      <w:rFonts w:ascii="Cambria Math" w:hAnsi="Cambria Math"/>
                      <w:lang w:val="en-US"/>
                    </w:rPr>
                    <m:t>dT</m:t>
                  </m:r>
                </m:e>
              </m:nary>
              <m: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rPr>
                        <m:t xml:space="preserve"> </m:t>
                      </m:r>
                      <m:r>
                        <m:rPr>
                          <m:sty m:val="p"/>
                        </m:rPr>
                        <w:rPr>
                          <w:rFonts w:ascii="Cambria Math" w:hAnsi="Cambria Math"/>
                          <w:lang w:val="en-US"/>
                        </w:rPr>
                        <m:t>dσ</m:t>
                      </m:r>
                      <m:d>
                        <m:dPr>
                          <m:ctrlPr>
                            <w:rPr>
                              <w:rFonts w:ascii="Cambria Math" w:hAnsi="Cambria Math"/>
                              <w:lang w:val="en-US"/>
                            </w:rPr>
                          </m:ctrlPr>
                        </m:dPr>
                        <m:e>
                          <m:r>
                            <m:rPr>
                              <m:sty m:val="p"/>
                            </m:rPr>
                            <w:rPr>
                              <w:rFonts w:ascii="Cambria Math" w:hAnsi="Cambria Math"/>
                              <w:lang w:val="en-US"/>
                            </w:rPr>
                            <m:t>E</m:t>
                          </m:r>
                          <m:r>
                            <m:rPr>
                              <m:sty m:val="p"/>
                            </m:rPr>
                            <w:rPr>
                              <w:rFonts w:ascii="Cambria Math" w:hAnsi="Cambria Math"/>
                            </w:rPr>
                            <m:t>,</m:t>
                          </m:r>
                          <m:r>
                            <m:rPr>
                              <m:sty m:val="p"/>
                            </m:rPr>
                            <w:rPr>
                              <w:rFonts w:ascii="Cambria Math" w:hAnsi="Cambria Math"/>
                              <w:lang w:val="en-US"/>
                            </w:rPr>
                            <m:t>T</m:t>
                          </m:r>
                        </m:e>
                      </m:d>
                    </m:e>
                  </m:d>
                  <m:r>
                    <m:rPr>
                      <m:sty m:val="p"/>
                    </m:rPr>
                    <w:rPr>
                      <w:rFonts w:ascii="Cambria Math" w:hAnsi="Cambria Math"/>
                      <w:lang w:val="en-US"/>
                    </w:rPr>
                    <m:t>dT</m:t>
                  </m:r>
                </m:e>
              </m:nary>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f>
                    <m:fPr>
                      <m:ctrlPr>
                        <w:rPr>
                          <w:rFonts w:ascii="Cambria Math" w:hAnsi="Cambria Math"/>
                          <w:i/>
                          <w:color w:val="auto"/>
                          <w:spacing w:val="0"/>
                          <w:lang w:val="en-US"/>
                        </w:rPr>
                      </m:ctrlPr>
                    </m:fPr>
                    <m:num>
                      <m:r>
                        <m:rPr>
                          <m:sty m:val="p"/>
                        </m:rPr>
                        <w:rPr>
                          <w:rFonts w:ascii="Cambria Math" w:hAnsi="Cambria Math"/>
                          <w:lang w:val="en-US"/>
                        </w:rPr>
                        <m:t>Tπ</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rPr>
                            <m:t>2</m:t>
                          </m:r>
                        </m:sup>
                      </m:sSup>
                    </m:num>
                    <m:den>
                      <m:r>
                        <m:rPr>
                          <m:sty m:val="p"/>
                        </m:rPr>
                        <w:rPr>
                          <w:rFonts w:ascii="Cambria Math" w:hAnsi="Cambria Math"/>
                        </w:rPr>
                        <m:t xml:space="preserve">2 </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den>
                  </m:f>
                  <m:r>
                    <m:rPr>
                      <m:sty m:val="p"/>
                    </m:rPr>
                    <w:rPr>
                      <w:rFonts w:ascii="Cambria Math" w:hAnsi="Cambria Math"/>
                      <w:lang w:val="en-US"/>
                    </w:rPr>
                    <m:t>dT</m:t>
                  </m:r>
                </m:e>
              </m:nary>
              <m:r>
                <m:rPr>
                  <m:sty m:val="p"/>
                </m:rPr>
                <w:rPr>
                  <w:rFonts w:ascii="Cambria Math" w:hAnsi="Cambria Math"/>
                </w:rPr>
                <m:t>≈</m:t>
              </m:r>
              <m:f>
                <m:fPr>
                  <m:ctrlPr>
                    <w:rPr>
                      <w:rFonts w:ascii="Cambria Math" w:hAnsi="Cambria Math"/>
                      <w:i/>
                      <w:color w:val="auto"/>
                      <w:spacing w:val="0"/>
                      <w:lang w:val="en-US"/>
                    </w:rPr>
                  </m:ctrlPr>
                </m:fPr>
                <m:num>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oMath>
            <w:r w:rsidR="003244E7" w:rsidRPr="003244E7">
              <w:rPr>
                <w:i/>
                <w:lang w:val="en-US"/>
              </w:rPr>
              <w:tab/>
            </w:r>
            <w:r w:rsidR="003244E7" w:rsidRPr="003244E7">
              <w:rPr>
                <w:i/>
                <w:lang w:val="en-US"/>
              </w:rPr>
              <w:tab/>
            </w:r>
            <w:r w:rsidR="003244E7" w:rsidRPr="003244E7">
              <w:rPr>
                <w:i/>
                <w:lang w:val="en-US"/>
              </w:rPr>
              <w:tab/>
            </w:r>
            <w:r w:rsidR="003244E7" w:rsidRPr="003244E7">
              <w:rPr>
                <w:i/>
                <w:lang w:val="en-US"/>
              </w:rPr>
              <w:tab/>
            </w:r>
          </w:p>
        </w:tc>
        <w:tc>
          <w:tcPr>
            <w:tcW w:w="532" w:type="dxa"/>
          </w:tcPr>
          <w:p w14:paraId="58CC9CFC" w14:textId="37401052" w:rsidR="003244E7" w:rsidRDefault="003244E7" w:rsidP="004D1545">
            <w:pPr>
              <w:jc w:val="center"/>
            </w:pPr>
            <w:r w:rsidRPr="003244E7">
              <w:rPr>
                <w:lang w:val="en-US"/>
              </w:rPr>
              <w:t>(7)</w:t>
            </w:r>
          </w:p>
        </w:tc>
      </w:tr>
    </w:tbl>
    <w:p w14:paraId="79CAC80A" w14:textId="668EB33E" w:rsidR="003244E7" w:rsidRPr="00EC052C" w:rsidRDefault="003244E7" w:rsidP="0002067E">
      <w:r>
        <w:t>Здесь за максимальную энергию, передаваемую атому основы (с учетом того, что количество железа наибольшее, а значение его атомной массы среднее между никелем и хромом, берем атомную массу железа за массу мишени) нейтроном энергии 1.9 МэВ:</w:t>
      </w:r>
    </w:p>
    <w:p w14:paraId="3F1BE5C2" w14:textId="0EF8AE75" w:rsidR="004D1545" w:rsidRPr="003244E7" w:rsidRDefault="004D1545" w:rsidP="004D1545">
      <w:pPr>
        <w:jc w:val="cente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9"/>
        <w:gridCol w:w="502"/>
      </w:tblGrid>
      <w:tr w:rsidR="003244E7" w14:paraId="72D5828A" w14:textId="77777777" w:rsidTr="00E51409">
        <w:tc>
          <w:tcPr>
            <w:tcW w:w="9069" w:type="dxa"/>
          </w:tcPr>
          <w:p w14:paraId="4C13734C" w14:textId="1FF88E95" w:rsidR="003244E7" w:rsidRDefault="00F603D5" w:rsidP="00E51409">
            <w:pPr>
              <w:jc w:val="center"/>
            </w:pPr>
            <m:oMathPara>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1</m:t>
                        </m:r>
                      </m:sub>
                    </m:s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rPr>
                          <m:t>1</m:t>
                        </m:r>
                      </m:sub>
                    </m:sSub>
                  </m:num>
                  <m:den>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2</m:t>
                        </m:r>
                      </m:sub>
                    </m:sSub>
                  </m:den>
                </m:f>
                <m:r>
                  <m:rPr>
                    <m:sty m:val="p"/>
                  </m:rPr>
                  <w:rPr>
                    <w:rFonts w:ascii="Cambria Math" w:hAnsi="Cambria Math"/>
                  </w:rPr>
                  <m:t>=4·1·</m:t>
                </m:r>
                <m:f>
                  <m:fPr>
                    <m:ctrlPr>
                      <w:rPr>
                        <w:rFonts w:ascii="Cambria Math" w:hAnsi="Cambria Math"/>
                        <w:color w:val="auto"/>
                        <w:spacing w:val="0"/>
                      </w:rPr>
                    </m:ctrlPr>
                  </m:fPr>
                  <m:num>
                    <m:r>
                      <m:rPr>
                        <m:sty m:val="p"/>
                      </m:rPr>
                      <w:rPr>
                        <w:rFonts w:ascii="Cambria Math" w:hAnsi="Cambria Math"/>
                      </w:rPr>
                      <m:t>1,9</m:t>
                    </m:r>
                  </m:num>
                  <m:den>
                    <m:r>
                      <m:rPr>
                        <m:sty m:val="p"/>
                      </m:rPr>
                      <w:rPr>
                        <w:rFonts w:ascii="Cambria Math" w:hAnsi="Cambria Math"/>
                      </w:rPr>
                      <m:t>55,8</m:t>
                    </m:r>
                  </m:den>
                </m:f>
                <m:r>
                  <m:rPr>
                    <m:sty m:val="p"/>
                  </m:rPr>
                  <w:rPr>
                    <w:rFonts w:ascii="Cambria Math" w:hAnsi="Cambria Math"/>
                  </w:rPr>
                  <m:t xml:space="preserve"> =0,14 МэВ</m:t>
                </m:r>
              </m:oMath>
            </m:oMathPara>
          </w:p>
        </w:tc>
        <w:tc>
          <w:tcPr>
            <w:tcW w:w="502" w:type="dxa"/>
          </w:tcPr>
          <w:p w14:paraId="213B165C" w14:textId="3A524C64" w:rsidR="003244E7" w:rsidRDefault="003244E7" w:rsidP="00E51409">
            <w:pPr>
              <w:jc w:val="center"/>
            </w:pPr>
            <w:r w:rsidRPr="003244E7">
              <w:rPr>
                <w:lang w:val="en-US"/>
              </w:rPr>
              <w:t>(</w:t>
            </w:r>
            <w:r>
              <w:t>8</w:t>
            </w:r>
            <w:r w:rsidRPr="003244E7">
              <w:rPr>
                <w:lang w:val="en-US"/>
              </w:rPr>
              <w:t>)</w:t>
            </w:r>
          </w:p>
        </w:tc>
      </w:tr>
      <w:tr w:rsidR="00E51409" w14:paraId="08CCA8B5" w14:textId="77777777" w:rsidTr="00E51409">
        <w:tc>
          <w:tcPr>
            <w:tcW w:w="9069" w:type="dxa"/>
          </w:tcPr>
          <w:p w14:paraId="2CD85B69" w14:textId="3F8C6D93" w:rsidR="00E51409" w:rsidRDefault="00F603D5" w:rsidP="00E51409">
            <w:pPr>
              <w:jc w:val="cente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rPr>
                      <m:t>ф</m:t>
                    </m:r>
                  </m:sub>
                </m:sSub>
                <m:sSup>
                  <m:sSupPr>
                    <m:ctrlPr>
                      <w:rPr>
                        <w:rFonts w:ascii="Cambria Math" w:hAnsi="Cambria Math"/>
                        <w:lang w:val="en-US"/>
                      </w:rPr>
                    </m:ctrlPr>
                  </m:sSupPr>
                  <m:e>
                    <m:r>
                      <m:rPr>
                        <m:sty m:val="p"/>
                      </m:rPr>
                      <w:rPr>
                        <w:rFonts w:ascii="Cambria Math" w:hAnsi="Cambria Math"/>
                      </w:rPr>
                      <m:t>А</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1,23·</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55,8</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 xml:space="preserve"> м</m:t>
                </m:r>
              </m:oMath>
            </m:oMathPara>
          </w:p>
        </w:tc>
        <w:tc>
          <w:tcPr>
            <w:tcW w:w="502" w:type="dxa"/>
          </w:tcPr>
          <w:p w14:paraId="0337A54A" w14:textId="739F75D6" w:rsidR="00E51409" w:rsidRDefault="00E51409" w:rsidP="00E51409">
            <w:r w:rsidRPr="003244E7">
              <w:rPr>
                <w:lang w:val="en-US"/>
              </w:rPr>
              <w:t>(</w:t>
            </w:r>
            <w:r>
              <w:t>9</w:t>
            </w:r>
            <w:r w:rsidRPr="003244E7">
              <w:rPr>
                <w:lang w:val="en-US"/>
              </w:rPr>
              <w:t>)</w:t>
            </w:r>
          </w:p>
        </w:tc>
      </w:tr>
    </w:tbl>
    <w:p w14:paraId="621E58F3" w14:textId="04CC3C7D" w:rsidR="00E51409" w:rsidRDefault="00E51409" w:rsidP="00E51409">
      <w:r>
        <w:tab/>
        <w:t>В итоге получае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E51409" w14:paraId="1F6AE13D" w14:textId="77777777" w:rsidTr="00E51409">
        <w:tc>
          <w:tcPr>
            <w:tcW w:w="9180" w:type="dxa"/>
          </w:tcPr>
          <w:p w14:paraId="701C93B1" w14:textId="4E392F51" w:rsidR="00E51409" w:rsidRPr="00EB5206" w:rsidRDefault="00F603D5" w:rsidP="00E51409">
            <w:pPr>
              <w:rPr>
                <w:lang w:val="en-US"/>
              </w:rPr>
            </w:pPr>
            <m:oMathPara>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lang w:val="en-US"/>
                          </w:rPr>
                          <m:t>2</m:t>
                        </m:r>
                      </m:sup>
                    </m:s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r>
                  <m:rPr>
                    <m:sty m:val="p"/>
                  </m:rPr>
                  <w:rPr>
                    <w:rFonts w:ascii="Cambria Math" w:hAnsi="Cambria Math"/>
                  </w:rPr>
                  <m:t>=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6</m:t>
                    </m:r>
                  </m:sup>
                </m:sSup>
                <m:r>
                  <m:rPr>
                    <m:sty m:val="p"/>
                  </m:rPr>
                  <w:rPr>
                    <w:rFonts w:ascii="Cambria Math" w:hAnsi="Cambria Math"/>
                  </w:rPr>
                  <m:t>·3.14·</m:t>
                </m:r>
                <m:sSup>
                  <m:sSupPr>
                    <m:ctrlPr>
                      <w:rPr>
                        <w:rFonts w:ascii="Cambria Math" w:hAnsi="Cambria Math"/>
                        <w:lang w:val="en-US"/>
                      </w:rPr>
                    </m:ctrlPr>
                  </m:sSupPr>
                  <m:e>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lang w:val="en-US"/>
                      </w:rPr>
                      <m:t xml:space="preserve"> )</m:t>
                    </m:r>
                  </m:e>
                  <m:sup>
                    <m:r>
                      <m:rPr>
                        <m:sty m:val="p"/>
                      </m:rPr>
                      <w:rPr>
                        <w:rFonts w:ascii="Cambria Math" w:hAnsi="Cambria Math"/>
                        <w:lang w:val="en-US"/>
                      </w:rPr>
                      <m:t>2</m:t>
                    </m:r>
                  </m:sup>
                </m:sSup>
                <m:r>
                  <w:rPr>
                    <w:rFonts w:ascii="Cambria Math" w:hAnsi="Cambria Math"/>
                    <w:lang w:val="en-US"/>
                  </w:rPr>
                  <m:t>·</m:t>
                </m:r>
                <m:f>
                  <m:fPr>
                    <m:ctrlPr>
                      <w:rPr>
                        <w:rFonts w:ascii="Cambria Math" w:hAnsi="Cambria Math"/>
                        <w:color w:val="auto"/>
                        <w:spacing w:val="0"/>
                        <w:lang w:val="en-US"/>
                      </w:rPr>
                    </m:ctrlPr>
                  </m:fPr>
                  <m:num>
                    <m:r>
                      <m:rPr>
                        <m:sty m:val="p"/>
                      </m:rPr>
                      <w:rPr>
                        <w:rFonts w:ascii="Cambria Math" w:hAnsi="Cambria Math"/>
                        <w:lang w:val="en-US"/>
                      </w:rPr>
                      <m:t>0,14·</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6</m:t>
                        </m:r>
                      </m:sup>
                    </m:sSup>
                  </m:num>
                  <m:den>
                    <m:r>
                      <w:rPr>
                        <w:rFonts w:ascii="Cambria Math" w:hAnsi="Cambria Math"/>
                        <w:lang w:val="en-US"/>
                      </w:rPr>
                      <m:t>4·30</m:t>
                    </m:r>
                  </m:den>
                </m:f>
                <m:r>
                  <w:rPr>
                    <w:rFonts w:ascii="Cambria Math" w:hAnsi="Cambria Math"/>
                    <w:lang w:val="en-US"/>
                  </w:rPr>
                  <m:t>=55.6</m:t>
                </m:r>
                <m:r>
                  <m:rPr>
                    <m:sty m:val="p"/>
                  </m:rPr>
                  <w:rPr>
                    <w:rFonts w:ascii="Cambria Math" w:hAnsi="Cambria Math"/>
                  </w:rPr>
                  <m:t xml:space="preserve"> сна</m:t>
                </m:r>
              </m:oMath>
            </m:oMathPara>
          </w:p>
        </w:tc>
        <w:tc>
          <w:tcPr>
            <w:tcW w:w="391" w:type="dxa"/>
          </w:tcPr>
          <w:p w14:paraId="135ADA06" w14:textId="28599823" w:rsidR="00E51409" w:rsidRDefault="00E51409" w:rsidP="00E51409">
            <w:r w:rsidRPr="003244E7">
              <w:rPr>
                <w:lang w:val="en-US"/>
              </w:rPr>
              <w:t>(</w:t>
            </w:r>
            <w:r>
              <w:t>10</w:t>
            </w:r>
            <w:r w:rsidRPr="003244E7">
              <w:rPr>
                <w:lang w:val="en-US"/>
              </w:rPr>
              <w:t>)</w:t>
            </w:r>
          </w:p>
        </w:tc>
      </w:tr>
    </w:tbl>
    <w:p w14:paraId="6B37F93A" w14:textId="0B7F31CF" w:rsidR="00002F27" w:rsidRDefault="004D1545" w:rsidP="0002067E">
      <w:r>
        <w:t xml:space="preserve">Воздействие нейтронного облучение может привести к таким эффектам как: радиационное упрочнение, </w:t>
      </w:r>
      <w:proofErr w:type="spellStart"/>
      <w:r>
        <w:t>охрупчивание</w:t>
      </w:r>
      <w:proofErr w:type="spellEnd"/>
      <w:r>
        <w:t>, распухание, рост, ползучесть. Эти эффекты</w:t>
      </w:r>
      <w:r w:rsidR="00E51409">
        <w:t xml:space="preserve"> влияют на механические свойства разрабатываемого материала, поэтому</w:t>
      </w:r>
      <w:r>
        <w:t xml:space="preserve"> будут рассмотрены далее</w:t>
      </w:r>
      <w:r w:rsidR="00E51409">
        <w:t xml:space="preserve"> подробнее</w:t>
      </w:r>
      <w:r>
        <w:t>.</w:t>
      </w:r>
      <w:r w:rsidR="00002F27" w:rsidRPr="00002F27">
        <w:t xml:space="preserve"> </w:t>
      </w:r>
    </w:p>
    <w:p w14:paraId="5D610DEB" w14:textId="729478A3" w:rsidR="00002F27" w:rsidRDefault="00002F27" w:rsidP="0002067E">
      <w:r>
        <w:t>Также стоит отметить, что из-за близких свойств сплавов 2 и 3 представленных в таблице 2.2, а также высокой стоимости сплава 2 (по причине повышенного содержания никеля), дальнейшее рассмотрение свойств сплава 2 нецелесообразно.</w:t>
      </w:r>
    </w:p>
    <w:p w14:paraId="53AF29FA" w14:textId="67C28116" w:rsidR="004D1545" w:rsidRPr="00B705F6" w:rsidRDefault="004D1545" w:rsidP="00E51409"/>
    <w:p w14:paraId="01EA50F0" w14:textId="6200BCA1" w:rsidR="004D1545" w:rsidRDefault="004D1545" w:rsidP="0002067E">
      <w:pPr>
        <w:pStyle w:val="2"/>
      </w:pPr>
      <w:bookmarkStart w:id="26" w:name="_Toc6869010"/>
      <w:r w:rsidRPr="0002067E">
        <w:t>Радиационное</w:t>
      </w:r>
      <w:r w:rsidRPr="00665010">
        <w:t xml:space="preserve"> упрочнение</w:t>
      </w:r>
      <w:bookmarkEnd w:id="26"/>
    </w:p>
    <w:p w14:paraId="4F291733" w14:textId="29A69556" w:rsidR="00306942" w:rsidRDefault="004D1545" w:rsidP="0002067E">
      <w:r>
        <w:t xml:space="preserve">Под действием облучения в материале происходит накопление радиационных дефектов, а также сегрегация дефектов в комплексы. Для </w:t>
      </w:r>
      <w:proofErr w:type="spellStart"/>
      <w:r w:rsidR="00002F27">
        <w:t>аустенитных</w:t>
      </w:r>
      <w:proofErr w:type="spellEnd"/>
      <w:r>
        <w:t xml:space="preserve"> сплавов характерно </w:t>
      </w:r>
      <w:r w:rsidR="00002F27">
        <w:t>образование повышенного числа дислокаций</w:t>
      </w:r>
      <w:r w:rsidR="00EE124D">
        <w:t xml:space="preserve"> и их петель </w:t>
      </w:r>
      <w:r w:rsidR="00EE124D">
        <w:fldChar w:fldCharType="begin" w:fldLock="1"/>
      </w:r>
      <w:r w:rsidR="00A20E50">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EE124D">
        <w:fldChar w:fldCharType="separate"/>
      </w:r>
      <w:r w:rsidR="00EE124D" w:rsidRPr="00EE124D">
        <w:rPr>
          <w:noProof/>
        </w:rPr>
        <w:t>[19]</w:t>
      </w:r>
      <w:r w:rsidR="00EE124D">
        <w:fldChar w:fldCharType="end"/>
      </w:r>
      <w:r w:rsidR="00EE124D">
        <w:t xml:space="preserve">, </w:t>
      </w:r>
      <w:r w:rsidR="00640A50">
        <w:t>дефектов-барьеров</w:t>
      </w:r>
      <w:r w:rsidR="00EE124D">
        <w:t xml:space="preserve"> </w:t>
      </w:r>
      <w:r w:rsidR="00EE124D">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E124D">
        <w:fldChar w:fldCharType="separate"/>
      </w:r>
      <w:r w:rsidR="00EE124D" w:rsidRPr="00EE124D">
        <w:rPr>
          <w:noProof/>
        </w:rPr>
        <w:t>[18]</w:t>
      </w:r>
      <w:r w:rsidR="00EE124D">
        <w:fldChar w:fldCharType="end"/>
      </w:r>
      <w:r w:rsidR="00EE124D">
        <w:t xml:space="preserve"> и </w:t>
      </w:r>
      <w:r w:rsidR="00EE124D">
        <w:lastRenderedPageBreak/>
        <w:t>пор при облучении данных материалов нейтронами.</w:t>
      </w:r>
      <w:r w:rsidR="00EE124D" w:rsidRPr="00EE124D">
        <w:t xml:space="preserve"> </w:t>
      </w:r>
      <w:r w:rsidR="00306942">
        <w:t>Со временем, п</w:t>
      </w:r>
      <w:r w:rsidR="00EE124D">
        <w:t>роисходит</w:t>
      </w:r>
      <w:r w:rsidR="00306942">
        <w:t xml:space="preserve"> перенасыщение дефектами и</w:t>
      </w:r>
      <w:r w:rsidR="00EE124D">
        <w:t xml:space="preserve"> уменьшение подвижности дислокаций и, как следствие, упрочнение материала.</w:t>
      </w:r>
      <w:r w:rsidR="00306942">
        <w:t xml:space="preserve"> </w:t>
      </w:r>
    </w:p>
    <w:p w14:paraId="4A3EC483" w14:textId="2F6176FF" w:rsidR="00B104B2" w:rsidRDefault="00306942" w:rsidP="0002067E">
      <w:r>
        <w:t>Зависимост</w:t>
      </w:r>
      <w:r w:rsidR="00D83B2C">
        <w:t>ь</w:t>
      </w:r>
      <w:r>
        <w:t xml:space="preserve"> </w:t>
      </w:r>
      <w:r w:rsidR="00D83B2C">
        <w:t>числа</w:t>
      </w:r>
      <w:r>
        <w:t xml:space="preserve"> </w:t>
      </w:r>
      <w:r w:rsidR="00A20E50">
        <w:t>дислокаций</w:t>
      </w:r>
      <w:r>
        <w:t xml:space="preserve"> от дозы облучения приведен</w:t>
      </w:r>
      <w:r w:rsidR="00D83B2C">
        <w:t>а</w:t>
      </w:r>
      <w:r>
        <w:t xml:space="preserve"> на рисунке</w:t>
      </w:r>
      <w:r w:rsidR="004C6C58">
        <w:t xml:space="preserve"> 2.2</w:t>
      </w:r>
      <w:r w:rsidR="00A20E50">
        <w:t>, причем он</w:t>
      </w:r>
      <w:r w:rsidR="00D83B2C">
        <w:t>а</w:t>
      </w:r>
      <w:r w:rsidR="00A20E50">
        <w:t xml:space="preserve"> одинаковы для сплавов </w:t>
      </w:r>
      <w:r w:rsidR="00A20E50" w:rsidRPr="00A20E50">
        <w:t>18%</w:t>
      </w:r>
      <w:r w:rsidR="00A20E50" w:rsidRPr="00984A7D">
        <w:rPr>
          <w:lang w:val="en-US"/>
        </w:rPr>
        <w:t>Cr</w:t>
      </w:r>
      <w:r w:rsidR="00A20E50" w:rsidRPr="00A20E50">
        <w:t>+10%</w:t>
      </w:r>
      <w:r w:rsidR="00A20E50" w:rsidRPr="00984A7D">
        <w:rPr>
          <w:lang w:val="en-US"/>
        </w:rPr>
        <w:t>Ni</w:t>
      </w:r>
      <w:r w:rsidR="00A20E50">
        <w:t xml:space="preserve"> и </w:t>
      </w:r>
      <w:r w:rsidR="00A20E50" w:rsidRPr="00A20E50">
        <w:t>18%</w:t>
      </w:r>
      <w:r w:rsidR="00A20E50" w:rsidRPr="00984A7D">
        <w:rPr>
          <w:lang w:val="en-US"/>
        </w:rPr>
        <w:t>Cr</w:t>
      </w:r>
      <w:r w:rsidR="00A20E50" w:rsidRPr="00A20E50">
        <w:t>+12%</w:t>
      </w:r>
      <w:r w:rsidR="00A20E50" w:rsidRPr="00984A7D">
        <w:rPr>
          <w:lang w:val="en-US"/>
        </w:rPr>
        <w:t>Ni</w:t>
      </w:r>
      <w:r w:rsidR="00A20E50">
        <w:t xml:space="preserve"> </w:t>
      </w:r>
      <w:r w:rsidR="00A20E50">
        <w:fldChar w:fldCharType="begin" w:fldLock="1"/>
      </w:r>
      <w:r w:rsidR="00B22E81">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A20E50">
        <w:fldChar w:fldCharType="separate"/>
      </w:r>
      <w:r w:rsidR="00A20E50" w:rsidRPr="00A20E50">
        <w:rPr>
          <w:noProof/>
        </w:rPr>
        <w:t>[19]</w:t>
      </w:r>
      <w:r w:rsidR="00A20E50">
        <w:fldChar w:fldCharType="end"/>
      </w:r>
      <w:r w:rsidR="00A20E50" w:rsidRPr="00A20E50">
        <w:t>.</w:t>
      </w:r>
      <w:r w:rsidR="00A20E50">
        <w:t xml:space="preserve"> </w:t>
      </w:r>
      <w:r w:rsidR="00D83B2C">
        <w:t>К</w:t>
      </w:r>
      <w:r w:rsidR="00A20E50">
        <w:t>ривые показыва</w:t>
      </w:r>
      <w:r w:rsidR="00D83B2C">
        <w:t>е</w:t>
      </w:r>
      <w:r w:rsidR="00A20E50">
        <w:t>т</w:t>
      </w:r>
      <w:r w:rsidR="00D83B2C">
        <w:t xml:space="preserve">, что упрочнение </w:t>
      </w:r>
      <w:r w:rsidR="000B1F0A">
        <w:t xml:space="preserve">может </w:t>
      </w:r>
      <w:r w:rsidR="00D83B2C">
        <w:t>возника</w:t>
      </w:r>
      <w:r w:rsidR="000B1F0A">
        <w:t>ть уже даже при малых значениях сна.</w:t>
      </w:r>
    </w:p>
    <w:p w14:paraId="52B91355" w14:textId="336E46B9" w:rsidR="00A20E50" w:rsidRDefault="00D94DB4" w:rsidP="00D94DB4">
      <w:pPr>
        <w:keepNext/>
        <w:jc w:val="center"/>
      </w:pPr>
      <w:r>
        <w:rPr>
          <w:noProof/>
        </w:rPr>
        <w:drawing>
          <wp:inline distT="0" distB="0" distL="0" distR="0" wp14:anchorId="289BF150" wp14:editId="32D180CC">
            <wp:extent cx="3165491" cy="274320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72967" cy="2749679"/>
                    </a:xfrm>
                    <a:prstGeom prst="rect">
                      <a:avLst/>
                    </a:prstGeom>
                  </pic:spPr>
                </pic:pic>
              </a:graphicData>
            </a:graphic>
          </wp:inline>
        </w:drawing>
      </w:r>
    </w:p>
    <w:p w14:paraId="533AF381" w14:textId="65E2D05F" w:rsidR="00306942" w:rsidRPr="00ED233E" w:rsidRDefault="00A20E50" w:rsidP="00A20E50">
      <w:pPr>
        <w:pStyle w:val="ad"/>
      </w:pPr>
      <w:bookmarkStart w:id="27" w:name="_Ref38745767"/>
      <w:bookmarkStart w:id="28" w:name="_Ref38745743"/>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bookmarkEnd w:id="27"/>
      <w:r>
        <w:t xml:space="preserve">. </w:t>
      </w:r>
      <w:r w:rsidR="000B1F0A">
        <w:t>Моделирование числа</w:t>
      </w:r>
      <w:r w:rsidR="00BB6B4B">
        <w:t xml:space="preserve"> </w:t>
      </w:r>
      <w:r w:rsidR="00BB6B4B">
        <w:rPr>
          <w:noProof/>
        </w:rPr>
        <w:t xml:space="preserve">дислокационных петель в </w:t>
      </w:r>
      <w:bookmarkEnd w:id="28"/>
      <w:r>
        <w:rPr>
          <w:noProof/>
        </w:rPr>
        <w:t xml:space="preserve">сплавах </w:t>
      </w:r>
      <w:r w:rsidRPr="00A20E50">
        <w:t>18%</w:t>
      </w:r>
      <w:r w:rsidRPr="00984A7D">
        <w:rPr>
          <w:lang w:val="en-US"/>
        </w:rPr>
        <w:t>Cr</w:t>
      </w:r>
      <w:r w:rsidRPr="00A20E50">
        <w:t>+10%</w:t>
      </w:r>
      <w:r w:rsidRPr="00984A7D">
        <w:rPr>
          <w:lang w:val="en-US"/>
        </w:rPr>
        <w:t>Ni</w:t>
      </w:r>
      <w:r>
        <w:rPr>
          <w:noProof/>
        </w:rPr>
        <w:t xml:space="preserve"> и </w:t>
      </w:r>
      <w:r w:rsidRPr="00A20E50">
        <w:t>18%</w:t>
      </w:r>
      <w:r w:rsidRPr="00984A7D">
        <w:rPr>
          <w:lang w:val="en-US"/>
        </w:rPr>
        <w:t>Cr</w:t>
      </w:r>
      <w:r w:rsidRPr="00A20E50">
        <w:t>+12%</w:t>
      </w:r>
      <w:r w:rsidRPr="00984A7D">
        <w:rPr>
          <w:lang w:val="en-US"/>
        </w:rPr>
        <w:t>Ni</w:t>
      </w:r>
      <w:r>
        <w:rPr>
          <w:noProof/>
        </w:rPr>
        <w:t>.</w:t>
      </w:r>
      <w:r w:rsidR="00ED233E" w:rsidRPr="00ED233E">
        <w:rPr>
          <w:noProof/>
        </w:rPr>
        <w:t xml:space="preserve"> </w:t>
      </w:r>
      <w:r w:rsidR="00586BC7">
        <w:rPr>
          <w:noProof/>
        </w:rPr>
        <w:fldChar w:fldCharType="begin" w:fldLock="1"/>
      </w:r>
      <w:r w:rsidR="00586BC7">
        <w:rPr>
          <w:noProof/>
        </w:rPr>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586BC7">
        <w:rPr>
          <w:noProof/>
        </w:rPr>
        <w:fldChar w:fldCharType="separate"/>
      </w:r>
      <w:r w:rsidR="00586BC7" w:rsidRPr="00586BC7">
        <w:rPr>
          <w:noProof/>
        </w:rPr>
        <w:t>[19]</w:t>
      </w:r>
      <w:r w:rsidR="00586BC7">
        <w:rPr>
          <w:noProof/>
        </w:rPr>
        <w:fldChar w:fldCharType="end"/>
      </w:r>
    </w:p>
    <w:p w14:paraId="694241B7" w14:textId="76BBD47D" w:rsidR="00306942" w:rsidRDefault="000B1F0A" w:rsidP="0002067E">
      <w:r>
        <w:t xml:space="preserve">Экспериментальные данные, свидетельствующие о наличии упрочнения приведены на рисунке </w:t>
      </w:r>
      <w:r w:rsidR="004C6C58">
        <w:t>2.3</w:t>
      </w:r>
      <w:r>
        <w:t>.</w:t>
      </w:r>
      <w:r w:rsidR="00DB6BD1">
        <w:t xml:space="preserve"> Как видно, даже при небольших облучениях наблюдается упрочнение материала основы</w:t>
      </w:r>
      <w:r w:rsidR="00743C58" w:rsidRPr="00743C58">
        <w:t xml:space="preserve"> (</w:t>
      </w:r>
      <w:r w:rsidR="00743C58">
        <w:t xml:space="preserve">для </w:t>
      </w:r>
      <w:r w:rsidR="006A2CE7">
        <w:t>многих</w:t>
      </w:r>
      <w:r w:rsidR="00743C58">
        <w:t xml:space="preserve"> известных на данный момент </w:t>
      </w:r>
      <w:r w:rsidR="006A2CE7">
        <w:t>астеничных</w:t>
      </w:r>
      <w:r w:rsidR="00743C58">
        <w:t xml:space="preserve"> сплаво</w:t>
      </w:r>
      <w:r w:rsidR="006A2CE7">
        <w:t xml:space="preserve">в железо-хром-никель, насыщение точно происходит при облучении более 10 сна </w:t>
      </w:r>
      <w:r w:rsidR="006A2CE7">
        <w:fldChar w:fldCharType="begin" w:fldLock="1"/>
      </w:r>
      <w:r w:rsidR="006E0E59">
        <w:instrText>ADDIN CSL_CITATION {"citationItems":[{"id":"ITEM-1","itemData":{"DOI":"10.1016/j.jnucmat.2010.12.172","ISSN":"00223115","abstract":"Radiation hardening of pure metals has been adequately investigated. Of interest is to compare the radiation hardening of a number of FCC metals having different melting temperature. This makes it possible to estimate to what extent the homologous irradiation temperature affects the radiation hardening. This study investigated the radiation hardening of pure Al, Ni and Cu. These metals were irradiated in the RBT-6 reactor to doses producing 10-3, 10 -2 and 10-1dpa at irr = 200 and 300 °C. Comparative analysis of the irradiation temperature effect on the hardening of pure Ni and pure Cu revealed that qualitatively these pure metals have similar temperature dependence of the radiation hardening, providing the homologous temperature is used as the parameter for the comparison. © 2010 Elsevier B.V. All rights reserved.","author":[{"dropping-particle":"","family":"Fabritsiev","given":"S. A.","non-dropping-particle":"","parse-names":false,"suffix":""},{"dropping-particle":"","family":"Pokrovsky","given":"A. S.","non-dropping-particle":"","parse-names":false,"suffix":""}],"container-title":"Journal of Nuclear Materials","id":"ITEM-1","issue":"1-3","issued":{"date-parts":[["2011"]]},"page":"940-943","publisher":"Elsevier B.V.","title":"Effect of irradiation temperature and dose on radiation hardening of some pure metals","type":"article-journal","volume":"417"},"uris":["http://www.mendeley.com/documents/?uuid=99d6ba05-0c5c-405d-a349-31ed90544530"]}],"mendeley":{"formattedCitation":"[20]","plainTextFormattedCitation":"[20]","previouslyFormattedCitation":"[20]"},"properties":{"noteIndex":0},"schema":"https://github.com/citation-style-language/schema/raw/master/csl-citation.json"}</w:instrText>
      </w:r>
      <w:r w:rsidR="006A2CE7">
        <w:fldChar w:fldCharType="separate"/>
      </w:r>
      <w:r w:rsidR="006A2CE7" w:rsidRPr="006A2CE7">
        <w:rPr>
          <w:noProof/>
        </w:rPr>
        <w:t>[20]</w:t>
      </w:r>
      <w:r w:rsidR="006A2CE7">
        <w:fldChar w:fldCharType="end"/>
      </w:r>
      <w:r w:rsidR="006A2CE7">
        <w:t>)</w:t>
      </w:r>
      <w:r w:rsidR="00DB6BD1">
        <w:t xml:space="preserve">. Это является положительным фактором, так как в главе 2.2 мы выяснили, что в обычных условиях значение предела упругости неудовлетворительно, однако после облучения </w:t>
      </w: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rPr>
              <m:t>0,2</m:t>
            </m:r>
          </m:sub>
        </m:sSub>
        <m:r>
          <w:rPr>
            <w:rFonts w:ascii="Cambria Math" w:hAnsi="Cambria Math"/>
          </w:rPr>
          <m:t xml:space="preserve">&gt; </m:t>
        </m:r>
        <m:r>
          <m:rPr>
            <m:sty m:val="p"/>
          </m:rPr>
          <w:rPr>
            <w:rFonts w:ascii="Cambria Math" w:hAnsi="Cambria Math"/>
          </w:rPr>
          <m:t>285 МПа</m:t>
        </m:r>
      </m:oMath>
      <w:r w:rsidR="00DB6BD1" w:rsidRPr="00DB6BD1">
        <w:t xml:space="preserve"> </w:t>
      </w:r>
      <w:r w:rsidR="00DB6BD1">
        <w:t>в обоих случаях, как и требуется.</w:t>
      </w:r>
    </w:p>
    <w:p w14:paraId="164EB2D3" w14:textId="52DC7CDD" w:rsidR="00F45C24" w:rsidRDefault="00F45C24" w:rsidP="00EE124D"/>
    <w:p w14:paraId="6FAF0984" w14:textId="5098AF22" w:rsidR="00F45C24" w:rsidRDefault="00F45C24" w:rsidP="00EE124D"/>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7"/>
        <w:gridCol w:w="4754"/>
      </w:tblGrid>
      <w:tr w:rsidR="00EA4E56" w14:paraId="05CF9B30" w14:textId="77777777" w:rsidTr="00AF1ACE">
        <w:tc>
          <w:tcPr>
            <w:tcW w:w="5178" w:type="dxa"/>
          </w:tcPr>
          <w:p w14:paraId="09A71BB7" w14:textId="2805DFC4" w:rsidR="002B7917" w:rsidRDefault="00EA4E56" w:rsidP="00465A1A">
            <w:pPr>
              <w:jc w:val="center"/>
            </w:pPr>
            <w:r>
              <w:rPr>
                <w:noProof/>
              </w:rPr>
              <w:lastRenderedPageBreak/>
              <w:drawing>
                <wp:inline distT="0" distB="0" distL="0" distR="0" wp14:anchorId="04662053" wp14:editId="78C6FF50">
                  <wp:extent cx="2875069" cy="2110740"/>
                  <wp:effectExtent l="0" t="0" r="1905" b="381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12187" cy="2137990"/>
                          </a:xfrm>
                          <a:prstGeom prst="rect">
                            <a:avLst/>
                          </a:prstGeom>
                        </pic:spPr>
                      </pic:pic>
                    </a:graphicData>
                  </a:graphic>
                </wp:inline>
              </w:drawing>
            </w:r>
            <w:r w:rsidR="00465A1A">
              <w:t>а</w:t>
            </w:r>
          </w:p>
        </w:tc>
        <w:tc>
          <w:tcPr>
            <w:tcW w:w="4393" w:type="dxa"/>
          </w:tcPr>
          <w:p w14:paraId="6ADEF0FA" w14:textId="7E4C6237" w:rsidR="00F45C24" w:rsidRDefault="00EA4E56" w:rsidP="00AA26CC">
            <w:pPr>
              <w:jc w:val="center"/>
            </w:pPr>
            <w:r>
              <w:rPr>
                <w:noProof/>
              </w:rPr>
              <w:drawing>
                <wp:inline distT="0" distB="0" distL="0" distR="0" wp14:anchorId="5360CEE4" wp14:editId="765ACEDF">
                  <wp:extent cx="2882005" cy="20955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94357" cy="2104481"/>
                          </a:xfrm>
                          <a:prstGeom prst="rect">
                            <a:avLst/>
                          </a:prstGeom>
                        </pic:spPr>
                      </pic:pic>
                    </a:graphicData>
                  </a:graphic>
                </wp:inline>
              </w:drawing>
            </w:r>
            <w:r w:rsidR="00465A1A">
              <w:t>б</w:t>
            </w:r>
          </w:p>
        </w:tc>
      </w:tr>
      <w:tr w:rsidR="00AA26CC" w14:paraId="37A37545" w14:textId="77777777" w:rsidTr="00AF1ACE">
        <w:tc>
          <w:tcPr>
            <w:tcW w:w="9571" w:type="dxa"/>
            <w:gridSpan w:val="2"/>
          </w:tcPr>
          <w:p w14:paraId="69766777" w14:textId="64AE795C" w:rsidR="00465A1A" w:rsidRPr="00465A1A" w:rsidRDefault="00EA4E56" w:rsidP="00AA26CC">
            <w:pPr>
              <w:jc w:val="center"/>
            </w:pPr>
            <w:r>
              <w:rPr>
                <w:noProof/>
              </w:rPr>
              <w:drawing>
                <wp:inline distT="0" distB="0" distL="0" distR="0" wp14:anchorId="14729EEF" wp14:editId="210ED0ED">
                  <wp:extent cx="3936365" cy="2406001"/>
                  <wp:effectExtent l="0" t="0" r="698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46164" cy="2411991"/>
                          </a:xfrm>
                          <a:prstGeom prst="rect">
                            <a:avLst/>
                          </a:prstGeom>
                        </pic:spPr>
                      </pic:pic>
                    </a:graphicData>
                  </a:graphic>
                </wp:inline>
              </w:drawing>
            </w:r>
          </w:p>
          <w:p w14:paraId="092DFE01" w14:textId="3315E170" w:rsidR="00F45C24" w:rsidRDefault="00465A1A" w:rsidP="00AA26CC">
            <w:pPr>
              <w:jc w:val="center"/>
              <w:rPr>
                <w:noProof/>
              </w:rPr>
            </w:pPr>
            <w:r>
              <w:rPr>
                <w:noProof/>
              </w:rPr>
              <w:t>в</w:t>
            </w:r>
          </w:p>
          <w:p w14:paraId="4261A92A" w14:textId="19916426" w:rsidR="00F45C24" w:rsidRDefault="00F45C24" w:rsidP="00AA26CC">
            <w:pPr>
              <w:jc w:val="center"/>
            </w:pPr>
          </w:p>
        </w:tc>
      </w:tr>
    </w:tbl>
    <w:p w14:paraId="4B60578F" w14:textId="0887B997" w:rsidR="000B1F0A" w:rsidRDefault="00B22E81" w:rsidP="00DB6BD1">
      <w:pPr>
        <w:jc w:val="center"/>
        <w:rPr>
          <w:sz w:val="20"/>
          <w:szCs w:val="20"/>
        </w:rPr>
      </w:pPr>
      <w:r w:rsidRPr="00DB6BD1">
        <w:rPr>
          <w:sz w:val="20"/>
          <w:szCs w:val="20"/>
        </w:rPr>
        <w:t xml:space="preserve">а - зависимость предела упругости от дозы облучения для основы 18% </w:t>
      </w:r>
      <w:r w:rsidRPr="00DB6BD1">
        <w:rPr>
          <w:sz w:val="20"/>
          <w:szCs w:val="20"/>
          <w:lang w:val="en-US"/>
        </w:rPr>
        <w:t>Cr</w:t>
      </w:r>
      <w:r w:rsidRPr="00DB6BD1">
        <w:rPr>
          <w:sz w:val="20"/>
          <w:szCs w:val="20"/>
        </w:rPr>
        <w:t xml:space="preserve">+10% </w:t>
      </w:r>
      <w:r w:rsidRPr="00DB6BD1">
        <w:rPr>
          <w:sz w:val="20"/>
          <w:szCs w:val="20"/>
          <w:lang w:val="en-US"/>
        </w:rPr>
        <w:t>Ni</w:t>
      </w:r>
      <w:r w:rsidR="00E21134">
        <w:rPr>
          <w:sz w:val="20"/>
          <w:szCs w:val="20"/>
        </w:rPr>
        <w:t xml:space="preserve"> при </w:t>
      </w:r>
      <w:r w:rsidR="00E21134">
        <w:rPr>
          <w:sz w:val="20"/>
          <w:szCs w:val="20"/>
          <w:lang w:val="en-US"/>
        </w:rPr>
        <w:t>T</w:t>
      </w:r>
      <w:r w:rsidR="00E21134" w:rsidRPr="00E21134">
        <w:rPr>
          <w:sz w:val="20"/>
          <w:szCs w:val="20"/>
        </w:rPr>
        <w:t>=371÷390℃</w:t>
      </w:r>
      <w:r w:rsidRPr="00DB6BD1">
        <w:rPr>
          <w:sz w:val="20"/>
          <w:szCs w:val="20"/>
        </w:rPr>
        <w:t xml:space="preserve"> </w:t>
      </w:r>
      <w:r w:rsidRPr="00DB6BD1">
        <w:rPr>
          <w:sz w:val="20"/>
          <w:szCs w:val="20"/>
          <w:lang w:val="en-US"/>
        </w:rPr>
        <w:fldChar w:fldCharType="begin" w:fldLock="1"/>
      </w:r>
      <w:r w:rsidR="006E0E59">
        <w:rPr>
          <w:sz w:val="20"/>
          <w:szCs w:val="20"/>
          <w:lang w:val="en-US"/>
        </w:rPr>
        <w:instrText>ADDIN</w:instrText>
      </w:r>
      <w:r w:rsidR="006E0E59" w:rsidRPr="006E0E59">
        <w:rPr>
          <w:sz w:val="20"/>
          <w:szCs w:val="20"/>
        </w:rPr>
        <w:instrText xml:space="preserve"> </w:instrText>
      </w:r>
      <w:r w:rsidR="006E0E59">
        <w:rPr>
          <w:sz w:val="20"/>
          <w:szCs w:val="20"/>
          <w:lang w:val="en-US"/>
        </w:rPr>
        <w:instrText>CSL</w:instrText>
      </w:r>
      <w:r w:rsidR="006E0E59" w:rsidRPr="006E0E59">
        <w:rPr>
          <w:sz w:val="20"/>
          <w:szCs w:val="20"/>
        </w:rPr>
        <w:instrText>_</w:instrText>
      </w:r>
      <w:r w:rsidR="006E0E59">
        <w:rPr>
          <w:sz w:val="20"/>
          <w:szCs w:val="20"/>
          <w:lang w:val="en-US"/>
        </w:rPr>
        <w:instrText>CITATION</w:instrText>
      </w:r>
      <w:r w:rsidR="006E0E59" w:rsidRPr="006E0E59">
        <w:rPr>
          <w:sz w:val="20"/>
          <w:szCs w:val="20"/>
        </w:rPr>
        <w:instrText xml:space="preserve"> {"</w:instrText>
      </w:r>
      <w:r w:rsidR="006E0E59">
        <w:rPr>
          <w:sz w:val="20"/>
          <w:szCs w:val="20"/>
          <w:lang w:val="en-US"/>
        </w:rPr>
        <w:instrText>citationItem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temData</w:instrText>
      </w:r>
      <w:r w:rsidR="006E0E59" w:rsidRPr="006E0E59">
        <w:rPr>
          <w:sz w:val="20"/>
          <w:szCs w:val="20"/>
        </w:rPr>
        <w:instrText>":{"</w:instrText>
      </w:r>
      <w:r w:rsidR="006E0E59">
        <w:rPr>
          <w:sz w:val="20"/>
          <w:szCs w:val="20"/>
          <w:lang w:val="en-US"/>
        </w:rPr>
        <w:instrText>DOI</w:instrText>
      </w:r>
      <w:r w:rsidR="006E0E59" w:rsidRPr="006E0E59">
        <w:rPr>
          <w:sz w:val="20"/>
          <w:szCs w:val="20"/>
        </w:rPr>
        <w:instrText>":"10.1016/</w:instrText>
      </w:r>
      <w:r w:rsidR="006E0E59">
        <w:rPr>
          <w:sz w:val="20"/>
          <w:szCs w:val="20"/>
          <w:lang w:val="en-US"/>
        </w:rPr>
        <w:instrText>j</w:instrText>
      </w:r>
      <w:r w:rsidR="006E0E59" w:rsidRPr="006E0E59">
        <w:rPr>
          <w:sz w:val="20"/>
          <w:szCs w:val="20"/>
        </w:rPr>
        <w:instrText>.</w:instrText>
      </w:r>
      <w:r w:rsidR="006E0E59">
        <w:rPr>
          <w:sz w:val="20"/>
          <w:szCs w:val="20"/>
          <w:lang w:val="en-US"/>
        </w:rPr>
        <w:instrText>jnucmat</w:instrText>
      </w:r>
      <w:r w:rsidR="006E0E59" w:rsidRPr="006E0E59">
        <w:rPr>
          <w:sz w:val="20"/>
          <w:szCs w:val="20"/>
        </w:rPr>
        <w:instrText>.2005.09.011","</w:instrText>
      </w:r>
      <w:r w:rsidR="006E0E59">
        <w:rPr>
          <w:sz w:val="20"/>
          <w:szCs w:val="20"/>
          <w:lang w:val="en-US"/>
        </w:rPr>
        <w:instrText>ISSN</w:instrText>
      </w:r>
      <w:r w:rsidR="006E0E59" w:rsidRPr="006E0E59">
        <w:rPr>
          <w:sz w:val="20"/>
          <w:szCs w:val="20"/>
        </w:rPr>
        <w:instrText>":"00223115","</w:instrText>
      </w:r>
      <w:r w:rsidR="006E0E59">
        <w:rPr>
          <w:sz w:val="20"/>
          <w:szCs w:val="20"/>
          <w:lang w:val="en-US"/>
        </w:rPr>
        <w:instrText>abstract</w:instrText>
      </w:r>
      <w:r w:rsidR="006E0E59" w:rsidRPr="006E0E59">
        <w:rPr>
          <w:sz w:val="20"/>
          <w:szCs w:val="20"/>
        </w:rPr>
        <w:instrText>":"</w:instrText>
      </w:r>
      <w:r w:rsidR="006E0E59">
        <w:rPr>
          <w:sz w:val="20"/>
          <w:szCs w:val="20"/>
          <w:lang w:val="en-US"/>
        </w:rPr>
        <w:instrText>Depending</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desig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ocatio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may</w:instrText>
      </w:r>
      <w:r w:rsidR="006E0E59" w:rsidRPr="006E0E59">
        <w:rPr>
          <w:sz w:val="20"/>
          <w:szCs w:val="20"/>
        </w:rPr>
        <w:instrText xml:space="preserve"> </w:instrText>
      </w:r>
      <w:r w:rsidR="006E0E59">
        <w:rPr>
          <w:sz w:val="20"/>
          <w:szCs w:val="20"/>
          <w:lang w:val="en-US"/>
        </w:rPr>
        <w:instrText>experience</w:instrText>
      </w:r>
      <w:r w:rsidR="006E0E59" w:rsidRPr="006E0E59">
        <w:rPr>
          <w:sz w:val="20"/>
          <w:szCs w:val="20"/>
        </w:rPr>
        <w:instrText xml:space="preserve"> </w:instrText>
      </w:r>
      <w:r w:rsidR="006E0E59">
        <w:rPr>
          <w:sz w:val="20"/>
          <w:szCs w:val="20"/>
          <w:lang w:val="en-US"/>
        </w:rPr>
        <w:instrText>significantly</w:instrText>
      </w:r>
      <w:r w:rsidR="006E0E59" w:rsidRPr="006E0E59">
        <w:rPr>
          <w:sz w:val="20"/>
          <w:szCs w:val="20"/>
        </w:rPr>
        <w:instrText xml:space="preserve"> </w:instrText>
      </w:r>
      <w:r w:rsidR="006E0E59">
        <w:rPr>
          <w:sz w:val="20"/>
          <w:szCs w:val="20"/>
          <w:lang w:val="en-US"/>
        </w:rPr>
        <w:instrText>different</w:instrText>
      </w:r>
      <w:r w:rsidR="006E0E59" w:rsidRPr="006E0E59">
        <w:rPr>
          <w:sz w:val="20"/>
          <w:szCs w:val="20"/>
        </w:rPr>
        <w:instrText xml:space="preserve"> </w:instrText>
      </w:r>
      <w:r w:rsidR="006E0E59">
        <w:rPr>
          <w:sz w:val="20"/>
          <w:szCs w:val="20"/>
          <w:lang w:val="en-US"/>
        </w:rPr>
        <w:instrText>irradiation</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ame</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Understanding</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 xml:space="preserve"> </w:instrText>
      </w:r>
      <w:r w:rsidR="006E0E59">
        <w:rPr>
          <w:sz w:val="20"/>
          <w:szCs w:val="20"/>
          <w:lang w:val="en-US"/>
        </w:rPr>
        <w:instrText>performance</w:instrText>
      </w:r>
      <w:r w:rsidR="006E0E59" w:rsidRPr="006E0E59">
        <w:rPr>
          <w:sz w:val="20"/>
          <w:szCs w:val="20"/>
        </w:rPr>
        <w:instrText xml:space="preserve"> </w:instrText>
      </w:r>
      <w:r w:rsidR="006E0E59">
        <w:rPr>
          <w:sz w:val="20"/>
          <w:szCs w:val="20"/>
          <w:lang w:val="en-US"/>
        </w:rPr>
        <w:instrText>is</w:instrText>
      </w:r>
      <w:r w:rsidR="006E0E59" w:rsidRPr="006E0E59">
        <w:rPr>
          <w:sz w:val="20"/>
          <w:szCs w:val="20"/>
        </w:rPr>
        <w:instrText xml:space="preserve"> </w:instrText>
      </w:r>
      <w:r w:rsidR="006E0E59">
        <w:rPr>
          <w:sz w:val="20"/>
          <w:szCs w:val="20"/>
          <w:lang w:val="en-US"/>
        </w:rPr>
        <w:instrText>important</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predicting</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ifetime</w:instrText>
      </w:r>
      <w:r w:rsidR="006E0E59" w:rsidRPr="006E0E59">
        <w:rPr>
          <w:sz w:val="20"/>
          <w:szCs w:val="20"/>
        </w:rPr>
        <w:instrText xml:space="preserve">. </w:instrText>
      </w:r>
      <w:r w:rsidR="006E0E59">
        <w:rPr>
          <w:sz w:val="20"/>
          <w:szCs w:val="20"/>
          <w:lang w:val="en-US"/>
        </w:rPr>
        <w:instrText>This</w:instrText>
      </w:r>
      <w:r w:rsidR="006E0E59" w:rsidRPr="006E0E59">
        <w:rPr>
          <w:sz w:val="20"/>
          <w:szCs w:val="20"/>
        </w:rPr>
        <w:instrText xml:space="preserve"> </w:instrText>
      </w:r>
      <w:r w:rsidR="006E0E59">
        <w:rPr>
          <w:sz w:val="20"/>
          <w:szCs w:val="20"/>
          <w:lang w:val="en-US"/>
        </w:rPr>
        <w:instrText>study</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hr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amination</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components</w:instrText>
      </w:r>
      <w:r w:rsidR="006E0E59" w:rsidRPr="006E0E59">
        <w:rPr>
          <w:sz w:val="20"/>
          <w:szCs w:val="20"/>
        </w:rPr>
        <w:instrText xml:space="preserve"> </w:instrText>
      </w:r>
      <w:r w:rsidR="006E0E59">
        <w:rPr>
          <w:sz w:val="20"/>
          <w:szCs w:val="20"/>
          <w:lang w:val="en-US"/>
        </w:rPr>
        <w:instrText>retrieved</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perimental</w:instrText>
      </w:r>
      <w:r w:rsidR="006E0E59" w:rsidRPr="006E0E59">
        <w:rPr>
          <w:sz w:val="20"/>
          <w:szCs w:val="20"/>
        </w:rPr>
        <w:instrText xml:space="preserve"> </w:instrText>
      </w:r>
      <w:r w:rsidR="006E0E59">
        <w:rPr>
          <w:sz w:val="20"/>
          <w:szCs w:val="20"/>
          <w:lang w:val="en-US"/>
        </w:rPr>
        <w:instrText>Breeder</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EB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following</w:instrText>
      </w:r>
      <w:r w:rsidR="006E0E59" w:rsidRPr="006E0E59">
        <w:rPr>
          <w:sz w:val="20"/>
          <w:szCs w:val="20"/>
        </w:rPr>
        <w:instrText xml:space="preserve"> </w:instrText>
      </w:r>
      <w:r w:rsidR="006E0E59">
        <w:rPr>
          <w:sz w:val="20"/>
          <w:szCs w:val="20"/>
          <w:lang w:val="en-US"/>
        </w:rPr>
        <w:instrText>its</w:instrText>
      </w:r>
      <w:r w:rsidR="006E0E59" w:rsidRPr="006E0E59">
        <w:rPr>
          <w:sz w:val="20"/>
          <w:szCs w:val="20"/>
        </w:rPr>
        <w:instrText xml:space="preserve"> </w:instrText>
      </w:r>
      <w:r w:rsidR="006E0E59">
        <w:rPr>
          <w:sz w:val="20"/>
          <w:szCs w:val="20"/>
          <w:lang w:val="en-US"/>
        </w:rPr>
        <w:instrText>shutdown</w:instrText>
      </w:r>
      <w:r w:rsidR="006E0E59" w:rsidRPr="006E0E59">
        <w:rPr>
          <w:sz w:val="20"/>
          <w:szCs w:val="20"/>
        </w:rPr>
        <w:instrText xml:space="preserve">. </w:instrText>
      </w:r>
      <w:r w:rsidR="006E0E59">
        <w:rPr>
          <w:sz w:val="20"/>
          <w:szCs w:val="20"/>
          <w:lang w:val="en-US"/>
        </w:rPr>
        <w:instrText>Anneal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tress</w:instrText>
      </w:r>
      <w:r w:rsidR="006E0E59" w:rsidRPr="006E0E59">
        <w:rPr>
          <w:sz w:val="20"/>
          <w:szCs w:val="20"/>
        </w:rPr>
        <w:instrText>-</w:instrText>
      </w:r>
      <w:r w:rsidR="006E0E59">
        <w:rPr>
          <w:sz w:val="20"/>
          <w:szCs w:val="20"/>
          <w:lang w:val="en-US"/>
        </w:rPr>
        <w:instrText>reliev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12%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20%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irradiated</w:instrText>
      </w:r>
      <w:r w:rsidR="006E0E59" w:rsidRPr="006E0E59">
        <w:rPr>
          <w:sz w:val="20"/>
          <w:szCs w:val="20"/>
        </w:rPr>
        <w:instrText xml:space="preserve"> </w:instrText>
      </w:r>
      <w:r w:rsidR="006E0E59">
        <w:rPr>
          <w:sz w:val="20"/>
          <w:szCs w:val="20"/>
          <w:lang w:val="en-US"/>
        </w:rPr>
        <w:instrText>over</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1-56 </w:instrText>
      </w:r>
      <w:r w:rsidR="006E0E59">
        <w:rPr>
          <w:sz w:val="20"/>
          <w:szCs w:val="20"/>
          <w:lang w:val="en-US"/>
        </w:rPr>
        <w:instrText>dpa</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temperatur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371 </w:instrText>
      </w:r>
      <w:r w:rsidR="006E0E59">
        <w:rPr>
          <w:sz w:val="20"/>
          <w:szCs w:val="20"/>
          <w:lang w:val="en-US"/>
        </w:rPr>
        <w:instrText>to</w:instrText>
      </w:r>
      <w:r w:rsidR="006E0E59" w:rsidRPr="006E0E59">
        <w:rPr>
          <w:sz w:val="20"/>
          <w:szCs w:val="20"/>
        </w:rPr>
        <w:instrText xml:space="preserve"> 440 °</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0.5 </w:instrText>
      </w:r>
      <w:r w:rsidR="006E0E59">
        <w:rPr>
          <w:sz w:val="20"/>
          <w:szCs w:val="20"/>
          <w:lang w:val="en-US"/>
        </w:rPr>
        <w:instrText>to</w:instrText>
      </w:r>
      <w:r w:rsidR="006E0E59" w:rsidRPr="006E0E59">
        <w:rPr>
          <w:sz w:val="20"/>
          <w:szCs w:val="20"/>
        </w:rPr>
        <w:instrText xml:space="preserve"> 5.8 × 10-7 </w:instrText>
      </w:r>
      <w:r w:rsidR="006E0E59">
        <w:rPr>
          <w:sz w:val="20"/>
          <w:szCs w:val="20"/>
          <w:lang w:val="en-US"/>
        </w:rPr>
        <w:instrText>dpa</w:instrText>
      </w:r>
      <w:r w:rsidR="006E0E59" w:rsidRPr="006E0E59">
        <w:rPr>
          <w:sz w:val="20"/>
          <w:szCs w:val="20"/>
        </w:rPr>
        <w:instrText>/</w:instrText>
      </w:r>
      <w:r w:rsidR="006E0E59">
        <w:rPr>
          <w:sz w:val="20"/>
          <w:szCs w:val="20"/>
          <w:lang w:val="en-US"/>
        </w:rPr>
        <w:instrText>s</w:instrText>
      </w:r>
      <w:r w:rsidR="006E0E59" w:rsidRPr="006E0E59">
        <w:rPr>
          <w:sz w:val="20"/>
          <w:szCs w:val="20"/>
        </w:rPr>
        <w:instrText xml:space="preserve">. </w:instrText>
      </w:r>
      <w:r w:rsidR="006E0E59">
        <w:rPr>
          <w:sz w:val="20"/>
          <w:szCs w:val="20"/>
          <w:lang w:val="en-US"/>
        </w:rPr>
        <w:instrText>Density</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measur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Chang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composition</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both</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lth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w:instrText>
      </w:r>
      <w:r w:rsidR="006E0E59" w:rsidRPr="006E0E59">
        <w:rPr>
          <w:sz w:val="20"/>
          <w:szCs w:val="20"/>
        </w:rPr>
        <w:instrText xml:space="preserve"> </w:instrText>
      </w:r>
      <w:r w:rsidR="006E0E59">
        <w:rPr>
          <w:sz w:val="20"/>
          <w:szCs w:val="20"/>
          <w:lang w:val="en-US"/>
        </w:rPr>
        <w:instrText>always</w:instrText>
      </w:r>
      <w:r w:rsidR="006E0E59" w:rsidRPr="006E0E59">
        <w:rPr>
          <w:sz w:val="20"/>
          <w:szCs w:val="20"/>
        </w:rPr>
        <w:instrText xml:space="preserve"> </w:instrText>
      </w:r>
      <w:r w:rsidR="006E0E59">
        <w:rPr>
          <w:sz w:val="20"/>
          <w:szCs w:val="20"/>
          <w:lang w:val="en-US"/>
        </w:rPr>
        <w:instrText>statistically</w:instrText>
      </w:r>
      <w:r w:rsidR="006E0E59" w:rsidRPr="006E0E59">
        <w:rPr>
          <w:sz w:val="20"/>
          <w:szCs w:val="20"/>
        </w:rPr>
        <w:instrText xml:space="preserve"> </w:instrText>
      </w:r>
      <w:r w:rsidR="006E0E59">
        <w:rPr>
          <w:sz w:val="20"/>
          <w:szCs w:val="20"/>
          <w:lang w:val="en-US"/>
        </w:rPr>
        <w:instrText>significant</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lso</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no</w:instrText>
      </w:r>
      <w:r w:rsidR="006E0E59" w:rsidRPr="006E0E59">
        <w:rPr>
          <w:sz w:val="20"/>
          <w:szCs w:val="20"/>
        </w:rPr>
        <w:instrText xml:space="preserve"> </w:instrText>
      </w:r>
      <w:r w:rsidR="006E0E59">
        <w:rPr>
          <w:sz w:val="20"/>
          <w:szCs w:val="20"/>
          <w:lang w:val="en-US"/>
        </w:rPr>
        <w:instrText>measurable</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any</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 2005 </w:instrText>
      </w:r>
      <w:r w:rsidR="006E0E59">
        <w:rPr>
          <w:sz w:val="20"/>
          <w:szCs w:val="20"/>
          <w:lang w:val="en-US"/>
        </w:rPr>
        <w:instrText>Elsevier</w:instrText>
      </w:r>
      <w:r w:rsidR="006E0E59" w:rsidRPr="006E0E59">
        <w:rPr>
          <w:sz w:val="20"/>
          <w:szCs w:val="20"/>
        </w:rPr>
        <w:instrText xml:space="preserve"> </w:instrText>
      </w:r>
      <w:r w:rsidR="006E0E59">
        <w:rPr>
          <w:sz w:val="20"/>
          <w:szCs w:val="20"/>
          <w:lang w:val="en-US"/>
        </w:rPr>
        <w:instrText>B</w:instrText>
      </w:r>
      <w:r w:rsidR="006E0E59" w:rsidRPr="006E0E59">
        <w:rPr>
          <w:sz w:val="20"/>
          <w:szCs w:val="20"/>
        </w:rPr>
        <w:instrText>.</w:instrText>
      </w:r>
      <w:r w:rsidR="006E0E59">
        <w:rPr>
          <w:sz w:val="20"/>
          <w:szCs w:val="20"/>
          <w:lang w:val="en-US"/>
        </w:rPr>
        <w:instrText>V</w:instrText>
      </w:r>
      <w:r w:rsidR="006E0E59" w:rsidRPr="006E0E59">
        <w:rPr>
          <w:sz w:val="20"/>
          <w:szCs w:val="20"/>
        </w:rPr>
        <w:instrText xml:space="preserve">. </w:instrText>
      </w:r>
      <w:r w:rsidR="006E0E59">
        <w:rPr>
          <w:sz w:val="20"/>
          <w:szCs w:val="20"/>
          <w:lang w:val="en-US"/>
        </w:rPr>
        <w:instrText>All</w:instrText>
      </w:r>
      <w:r w:rsidR="006E0E59" w:rsidRPr="006E0E59">
        <w:rPr>
          <w:sz w:val="20"/>
          <w:szCs w:val="20"/>
        </w:rPr>
        <w:instrText xml:space="preserve"> </w:instrText>
      </w:r>
      <w:r w:rsidR="006E0E59">
        <w:rPr>
          <w:sz w:val="20"/>
          <w:szCs w:val="20"/>
          <w:lang w:val="en-US"/>
        </w:rPr>
        <w:instrText>rights</w:instrText>
      </w:r>
      <w:r w:rsidR="006E0E59" w:rsidRPr="006E0E59">
        <w:rPr>
          <w:sz w:val="20"/>
          <w:szCs w:val="20"/>
        </w:rPr>
        <w:instrText xml:space="preserve"> </w:instrText>
      </w:r>
      <w:r w:rsidR="006E0E59">
        <w:rPr>
          <w:sz w:val="20"/>
          <w:szCs w:val="20"/>
          <w:lang w:val="en-US"/>
        </w:rPr>
        <w:instrText>reserved</w:instrText>
      </w:r>
      <w:r w:rsidR="006E0E59" w:rsidRPr="006E0E59">
        <w:rPr>
          <w:sz w:val="20"/>
          <w:szCs w:val="20"/>
        </w:rPr>
        <w:instrText>.","</w:instrText>
      </w:r>
      <w:r w:rsidR="006E0E59">
        <w:rPr>
          <w:sz w:val="20"/>
          <w:szCs w:val="20"/>
          <w:lang w:val="en-US"/>
        </w:rPr>
        <w:instrText>author</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Allen</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 xml:space="preserve">. </w:instrText>
      </w:r>
      <w:r w:rsidR="006E0E59">
        <w:rPr>
          <w:sz w:val="20"/>
          <w:szCs w:val="20"/>
          <w:lang w:val="en-US"/>
        </w:rPr>
        <w:instrText>R</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Col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w:instrText>
      </w:r>
      <w:r w:rsidR="006E0E59" w:rsidRPr="006E0E59">
        <w:rPr>
          <w:sz w:val="20"/>
          <w:szCs w:val="20"/>
        </w:rPr>
        <w:instrText xml:space="preserve">. </w:instrText>
      </w:r>
      <w:r w:rsidR="006E0E59">
        <w:rPr>
          <w:sz w:val="20"/>
          <w:szCs w:val="20"/>
          <w:lang w:val="en-US"/>
        </w:rPr>
        <w:instrText>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rybus</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Port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D</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sai</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H</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Garn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F</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Kenik</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E</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Yoshitak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Ohta</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oj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container</w:instrText>
      </w:r>
      <w:r w:rsidR="006E0E59" w:rsidRPr="006E0E59">
        <w:rPr>
          <w:sz w:val="20"/>
          <w:szCs w:val="20"/>
        </w:rPr>
        <w:instrText>-</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Nuclear</w:instrText>
      </w:r>
      <w:r w:rsidR="006E0E59" w:rsidRPr="006E0E59">
        <w:rPr>
          <w:sz w:val="20"/>
          <w:szCs w:val="20"/>
        </w:rPr>
        <w:instrText xml:space="preserve"> </w:instrText>
      </w:r>
      <w:r w:rsidR="006E0E59">
        <w:rPr>
          <w:sz w:val="20"/>
          <w:szCs w:val="20"/>
          <w:lang w:val="en-US"/>
        </w:rPr>
        <w:instrText>Material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ssued</w:instrText>
      </w:r>
      <w:r w:rsidR="006E0E59" w:rsidRPr="006E0E59">
        <w:rPr>
          <w:sz w:val="20"/>
          <w:szCs w:val="20"/>
        </w:rPr>
        <w:instrText>":{"</w:instrText>
      </w:r>
      <w:r w:rsidR="006E0E59">
        <w:rPr>
          <w:sz w:val="20"/>
          <w:szCs w:val="20"/>
          <w:lang w:val="en-US"/>
        </w:rPr>
        <w:instrText>date</w:instrText>
      </w:r>
      <w:r w:rsidR="006E0E59" w:rsidRPr="006E0E59">
        <w:rPr>
          <w:sz w:val="20"/>
          <w:szCs w:val="20"/>
        </w:rPr>
        <w:instrText>-</w:instrText>
      </w:r>
      <w:r w:rsidR="006E0E59">
        <w:rPr>
          <w:sz w:val="20"/>
          <w:szCs w:val="20"/>
          <w:lang w:val="en-US"/>
        </w:rPr>
        <w:instrText>parts</w:instrText>
      </w:r>
      <w:r w:rsidR="006E0E59" w:rsidRPr="006E0E59">
        <w:rPr>
          <w:sz w:val="20"/>
          <w:szCs w:val="20"/>
        </w:rPr>
        <w:instrText>":[["2006"]]},"</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espons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neutr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w:instrText>
      </w:r>
      <w:r w:rsidR="006E0E59">
        <w:rPr>
          <w:sz w:val="20"/>
          <w:szCs w:val="20"/>
          <w:lang w:val="en-US"/>
        </w:rPr>
        <w:instrText>type</w:instrText>
      </w:r>
      <w:r w:rsidR="006E0E59" w:rsidRPr="006E0E59">
        <w:rPr>
          <w:sz w:val="20"/>
          <w:szCs w:val="20"/>
        </w:rPr>
        <w:instrText>":"</w:instrText>
      </w:r>
      <w:r w:rsidR="006E0E59">
        <w:rPr>
          <w:sz w:val="20"/>
          <w:szCs w:val="20"/>
          <w:lang w:val="en-US"/>
        </w:rPr>
        <w:instrText>artic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w:instrText>
      </w:r>
      <w:r w:rsidR="006E0E59">
        <w:rPr>
          <w:sz w:val="20"/>
          <w:szCs w:val="20"/>
          <w:lang w:val="en-US"/>
        </w:rPr>
        <w:instrText>uris</w:instrText>
      </w:r>
      <w:r w:rsidR="006E0E59" w:rsidRPr="006E0E59">
        <w:rPr>
          <w:sz w:val="20"/>
          <w:szCs w:val="20"/>
        </w:rPr>
        <w:instrText>":["</w:instrText>
      </w:r>
      <w:r w:rsidR="006E0E59">
        <w:rPr>
          <w:sz w:val="20"/>
          <w:szCs w:val="20"/>
          <w:lang w:val="en-US"/>
        </w:rPr>
        <w:instrText>http</w:instrText>
      </w:r>
      <w:r w:rsidR="006E0E59" w:rsidRPr="006E0E59">
        <w:rPr>
          <w:sz w:val="20"/>
          <w:szCs w:val="20"/>
        </w:rPr>
        <w:instrText>://</w:instrText>
      </w:r>
      <w:r w:rsidR="006E0E59">
        <w:rPr>
          <w:sz w:val="20"/>
          <w:szCs w:val="20"/>
          <w:lang w:val="en-US"/>
        </w:rPr>
        <w:instrText>www</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documents</w:instrText>
      </w:r>
      <w:r w:rsidR="006E0E59" w:rsidRPr="006E0E59">
        <w:rPr>
          <w:sz w:val="20"/>
          <w:szCs w:val="20"/>
        </w:rPr>
        <w:instrText>/?</w:instrText>
      </w:r>
      <w:r w:rsidR="006E0E59">
        <w:rPr>
          <w:sz w:val="20"/>
          <w:szCs w:val="20"/>
          <w:lang w:val="en-US"/>
        </w:rPr>
        <w:instrText>uuid</w:instrText>
      </w:r>
      <w:r w:rsidR="006E0E59" w:rsidRPr="006E0E59">
        <w:rPr>
          <w:sz w:val="20"/>
          <w:szCs w:val="20"/>
        </w:rPr>
        <w:instrText>=31</w:instrText>
      </w:r>
      <w:r w:rsidR="006E0E59">
        <w:rPr>
          <w:sz w:val="20"/>
          <w:szCs w:val="20"/>
          <w:lang w:val="en-US"/>
        </w:rPr>
        <w:instrText>cf</w:instrText>
      </w:r>
      <w:r w:rsidR="006E0E59" w:rsidRPr="006E0E59">
        <w:rPr>
          <w:sz w:val="20"/>
          <w:szCs w:val="20"/>
        </w:rPr>
        <w:instrText>12</w:instrText>
      </w:r>
      <w:r w:rsidR="006E0E59">
        <w:rPr>
          <w:sz w:val="20"/>
          <w:szCs w:val="20"/>
          <w:lang w:val="en-US"/>
        </w:rPr>
        <w:instrText>e</w:instrText>
      </w:r>
      <w:r w:rsidR="006E0E59" w:rsidRPr="006E0E59">
        <w:rPr>
          <w:sz w:val="20"/>
          <w:szCs w:val="20"/>
        </w:rPr>
        <w:instrText>9-5693-4</w:instrText>
      </w:r>
      <w:r w:rsidR="006E0E59">
        <w:rPr>
          <w:sz w:val="20"/>
          <w:szCs w:val="20"/>
          <w:lang w:val="en-US"/>
        </w:rPr>
        <w:instrText>cfe</w:instrText>
      </w:r>
      <w:r w:rsidR="006E0E59" w:rsidRPr="006E0E59">
        <w:rPr>
          <w:sz w:val="20"/>
          <w:szCs w:val="20"/>
        </w:rPr>
        <w:instrText>-</w:instrText>
      </w:r>
      <w:r w:rsidR="006E0E59">
        <w:rPr>
          <w:sz w:val="20"/>
          <w:szCs w:val="20"/>
          <w:lang w:val="en-US"/>
        </w:rPr>
        <w:instrText>b</w:instrText>
      </w:r>
      <w:r w:rsidR="006E0E59" w:rsidRPr="006E0E59">
        <w:rPr>
          <w:sz w:val="20"/>
          <w:szCs w:val="20"/>
        </w:rPr>
        <w:instrText>9</w:instrText>
      </w:r>
      <w:r w:rsidR="006E0E59">
        <w:rPr>
          <w:sz w:val="20"/>
          <w:szCs w:val="20"/>
          <w:lang w:val="en-US"/>
        </w:rPr>
        <w:instrText>c</w:instrText>
      </w:r>
      <w:r w:rsidR="006E0E59" w:rsidRPr="006E0E59">
        <w:rPr>
          <w:sz w:val="20"/>
          <w:szCs w:val="20"/>
        </w:rPr>
        <w:instrText>2-8204</w:instrText>
      </w:r>
      <w:r w:rsidR="006E0E59">
        <w:rPr>
          <w:sz w:val="20"/>
          <w:szCs w:val="20"/>
          <w:lang w:val="en-US"/>
        </w:rPr>
        <w:instrText>c</w:instrText>
      </w:r>
      <w:r w:rsidR="006E0E59" w:rsidRPr="006E0E59">
        <w:rPr>
          <w:sz w:val="20"/>
          <w:szCs w:val="20"/>
        </w:rPr>
        <w:instrText>2</w:instrText>
      </w:r>
      <w:r w:rsidR="006E0E59">
        <w:rPr>
          <w:sz w:val="20"/>
          <w:szCs w:val="20"/>
          <w:lang w:val="en-US"/>
        </w:rPr>
        <w:instrText>e</w:instrText>
      </w:r>
      <w:r w:rsidR="006E0E59" w:rsidRPr="006E0E59">
        <w:rPr>
          <w:sz w:val="20"/>
          <w:szCs w:val="20"/>
        </w:rPr>
        <w:instrText>46</w:instrText>
      </w:r>
      <w:r w:rsidR="006E0E59">
        <w:rPr>
          <w:sz w:val="20"/>
          <w:szCs w:val="20"/>
          <w:lang w:val="en-US"/>
        </w:rPr>
        <w:instrText>deb</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formattedCitation</w:instrText>
      </w:r>
      <w:r w:rsidR="006E0E59" w:rsidRPr="006E0E59">
        <w:rPr>
          <w:sz w:val="20"/>
          <w:szCs w:val="20"/>
        </w:rPr>
        <w:instrText>":"[21]","</w:instrText>
      </w:r>
      <w:r w:rsidR="006E0E59">
        <w:rPr>
          <w:sz w:val="20"/>
          <w:szCs w:val="20"/>
          <w:lang w:val="en-US"/>
        </w:rPr>
        <w:instrText>plainTextFormattedCitation</w:instrText>
      </w:r>
      <w:r w:rsidR="006E0E59" w:rsidRPr="006E0E59">
        <w:rPr>
          <w:sz w:val="20"/>
          <w:szCs w:val="20"/>
        </w:rPr>
        <w:instrText>":"[21]","</w:instrText>
      </w:r>
      <w:r w:rsidR="006E0E59">
        <w:rPr>
          <w:sz w:val="20"/>
          <w:szCs w:val="20"/>
          <w:lang w:val="en-US"/>
        </w:rPr>
        <w:instrText>previouslyFormattedCitation</w:instrText>
      </w:r>
      <w:r w:rsidR="006E0E59" w:rsidRPr="006E0E59">
        <w:rPr>
          <w:sz w:val="20"/>
          <w:szCs w:val="20"/>
        </w:rPr>
        <w:instrText>":"[21]"},"</w:instrText>
      </w:r>
      <w:r w:rsidR="006E0E59">
        <w:rPr>
          <w:sz w:val="20"/>
          <w:szCs w:val="20"/>
          <w:lang w:val="en-US"/>
        </w:rPr>
        <w:instrText>properties</w:instrText>
      </w:r>
      <w:r w:rsidR="006E0E59" w:rsidRPr="006E0E59">
        <w:rPr>
          <w:sz w:val="20"/>
          <w:szCs w:val="20"/>
        </w:rPr>
        <w:instrText>":{"</w:instrText>
      </w:r>
      <w:r w:rsidR="006E0E59">
        <w:rPr>
          <w:sz w:val="20"/>
          <w:szCs w:val="20"/>
          <w:lang w:val="en-US"/>
        </w:rPr>
        <w:instrText>noteIndex</w:instrText>
      </w:r>
      <w:r w:rsidR="006E0E59" w:rsidRPr="006E0E59">
        <w:rPr>
          <w:sz w:val="20"/>
          <w:szCs w:val="20"/>
        </w:rPr>
        <w:instrText>":0},"</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https</w:instrText>
      </w:r>
      <w:r w:rsidR="006E0E59" w:rsidRPr="006E0E59">
        <w:rPr>
          <w:sz w:val="20"/>
          <w:szCs w:val="20"/>
        </w:rPr>
        <w:instrText>://</w:instrText>
      </w:r>
      <w:r w:rsidR="006E0E59">
        <w:rPr>
          <w:sz w:val="20"/>
          <w:szCs w:val="20"/>
          <w:lang w:val="en-US"/>
        </w:rPr>
        <w:instrText>github</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style</w:instrText>
      </w:r>
      <w:r w:rsidR="006E0E59" w:rsidRPr="006E0E59">
        <w:rPr>
          <w:sz w:val="20"/>
          <w:szCs w:val="20"/>
        </w:rPr>
        <w:instrText>-</w:instrText>
      </w:r>
      <w:r w:rsidR="006E0E59">
        <w:rPr>
          <w:sz w:val="20"/>
          <w:szCs w:val="20"/>
          <w:lang w:val="en-US"/>
        </w:rPr>
        <w:instrText>language</w:instrText>
      </w:r>
      <w:r w:rsidR="006E0E59" w:rsidRPr="006E0E59">
        <w:rPr>
          <w:sz w:val="20"/>
          <w:szCs w:val="20"/>
        </w:rPr>
        <w:instrText>/</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raw</w:instrText>
      </w:r>
      <w:r w:rsidR="006E0E59" w:rsidRPr="006E0E59">
        <w:rPr>
          <w:sz w:val="20"/>
          <w:szCs w:val="20"/>
        </w:rPr>
        <w:instrText>/</w:instrText>
      </w:r>
      <w:r w:rsidR="006E0E59">
        <w:rPr>
          <w:sz w:val="20"/>
          <w:szCs w:val="20"/>
          <w:lang w:val="en-US"/>
        </w:rPr>
        <w:instrText>master</w:instrText>
      </w:r>
      <w:r w:rsidR="006E0E59" w:rsidRPr="006E0E59">
        <w:rPr>
          <w:sz w:val="20"/>
          <w:szCs w:val="20"/>
        </w:rPr>
        <w:instrText>/</w:instrText>
      </w:r>
      <w:r w:rsidR="006E0E59">
        <w:rPr>
          <w:sz w:val="20"/>
          <w:szCs w:val="20"/>
          <w:lang w:val="en-US"/>
        </w:rPr>
        <w:instrText>csl</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json</w:instrText>
      </w:r>
      <w:r w:rsidR="006E0E59" w:rsidRPr="006E0E59">
        <w:rPr>
          <w:sz w:val="20"/>
          <w:szCs w:val="20"/>
        </w:rPr>
        <w:instrText>"}</w:instrText>
      </w:r>
      <w:r w:rsidRPr="00DB6BD1">
        <w:rPr>
          <w:sz w:val="20"/>
          <w:szCs w:val="20"/>
          <w:lang w:val="en-US"/>
        </w:rPr>
        <w:fldChar w:fldCharType="separate"/>
      </w:r>
      <w:r w:rsidR="006A2CE7" w:rsidRPr="006A2CE7">
        <w:rPr>
          <w:noProof/>
          <w:sz w:val="20"/>
          <w:szCs w:val="20"/>
        </w:rPr>
        <w:t>[21]</w:t>
      </w:r>
      <w:r w:rsidRPr="00DB6BD1">
        <w:rPr>
          <w:sz w:val="20"/>
          <w:szCs w:val="20"/>
          <w:lang w:val="en-US"/>
        </w:rPr>
        <w:fldChar w:fldCharType="end"/>
      </w:r>
      <w:r w:rsidR="00DB6BD1" w:rsidRPr="00DB6BD1">
        <w:rPr>
          <w:sz w:val="20"/>
          <w:szCs w:val="20"/>
        </w:rPr>
        <w:t>;</w:t>
      </w:r>
    </w:p>
    <w:p w14:paraId="36ADE9CC" w14:textId="4B657701" w:rsidR="00AA26CC" w:rsidRPr="00DB6BD1" w:rsidRDefault="00AA26CC" w:rsidP="00AA26CC">
      <w:pPr>
        <w:jc w:val="center"/>
        <w:rPr>
          <w:sz w:val="20"/>
          <w:szCs w:val="20"/>
        </w:rPr>
      </w:pPr>
      <w:r>
        <w:rPr>
          <w:sz w:val="20"/>
          <w:szCs w:val="20"/>
        </w:rPr>
        <w:t>б</w:t>
      </w:r>
      <w:r w:rsidRPr="00DB6BD1">
        <w:rPr>
          <w:sz w:val="20"/>
          <w:szCs w:val="20"/>
        </w:rPr>
        <w:t xml:space="preserve"> - зависимость предела упругости </w:t>
      </w:r>
      <w:r w:rsidR="004F6A1B">
        <w:rPr>
          <w:sz w:val="20"/>
          <w:szCs w:val="20"/>
        </w:rPr>
        <w:t xml:space="preserve">от </w:t>
      </w:r>
      <w:proofErr w:type="spellStart"/>
      <w:r w:rsidRPr="00DB6BD1">
        <w:rPr>
          <w:sz w:val="20"/>
          <w:szCs w:val="20"/>
        </w:rPr>
        <w:t>флюенса</w:t>
      </w:r>
      <w:proofErr w:type="spellEnd"/>
      <w:r w:rsidRPr="00DB6BD1">
        <w:rPr>
          <w:sz w:val="20"/>
          <w:szCs w:val="20"/>
        </w:rPr>
        <w:t xml:space="preserve"> (&gt;</w:t>
      </w:r>
      <w:r>
        <w:rPr>
          <w:sz w:val="20"/>
          <w:szCs w:val="20"/>
        </w:rPr>
        <w:t xml:space="preserve">0,1 </w:t>
      </w:r>
      <w:r w:rsidRPr="00DB6BD1">
        <w:rPr>
          <w:sz w:val="20"/>
          <w:szCs w:val="20"/>
        </w:rPr>
        <w:t xml:space="preserve">МэВ) для основы 18% </w:t>
      </w:r>
      <w:r w:rsidRPr="00DB6BD1">
        <w:rPr>
          <w:sz w:val="20"/>
          <w:szCs w:val="20"/>
          <w:lang w:val="en-US"/>
        </w:rPr>
        <w:t>Cr</w:t>
      </w:r>
      <w:r w:rsidRPr="00DB6BD1">
        <w:rPr>
          <w:sz w:val="20"/>
          <w:szCs w:val="20"/>
        </w:rPr>
        <w:t xml:space="preserve">+10% </w:t>
      </w:r>
      <w:r w:rsidRPr="00DB6BD1">
        <w:rPr>
          <w:sz w:val="20"/>
          <w:szCs w:val="20"/>
          <w:lang w:val="en-US"/>
        </w:rPr>
        <w:t>Ni</w:t>
      </w:r>
      <w:r w:rsidRPr="00DB6BD1">
        <w:rPr>
          <w:sz w:val="20"/>
          <w:szCs w:val="20"/>
        </w:rPr>
        <w:t xml:space="preserve"> </w:t>
      </w:r>
      <w:r w:rsidRPr="00DB6BD1">
        <w:rPr>
          <w:sz w:val="20"/>
          <w:szCs w:val="20"/>
          <w:lang w:val="en-US"/>
        </w:rPr>
        <w:fldChar w:fldCharType="begin" w:fldLock="1"/>
      </w:r>
      <w:r>
        <w:rPr>
          <w:sz w:val="20"/>
          <w:szCs w:val="20"/>
          <w:lang w:val="en-US"/>
        </w:rPr>
        <w:instrText>ADDIN</w:instrText>
      </w:r>
      <w:r w:rsidRPr="006E0E59">
        <w:rPr>
          <w:sz w:val="20"/>
          <w:szCs w:val="20"/>
        </w:rPr>
        <w:instrText xml:space="preserve"> </w:instrText>
      </w:r>
      <w:r>
        <w:rPr>
          <w:sz w:val="20"/>
          <w:szCs w:val="20"/>
          <w:lang w:val="en-US"/>
        </w:rPr>
        <w:instrText>CSL</w:instrText>
      </w:r>
      <w:r w:rsidRPr="006E0E59">
        <w:rPr>
          <w:sz w:val="20"/>
          <w:szCs w:val="20"/>
        </w:rPr>
        <w:instrText>_</w:instrText>
      </w:r>
      <w:r>
        <w:rPr>
          <w:sz w:val="20"/>
          <w:szCs w:val="20"/>
          <w:lang w:val="en-US"/>
        </w:rPr>
        <w:instrText>CITATION</w:instrText>
      </w:r>
      <w:r w:rsidRPr="006E0E59">
        <w:rPr>
          <w:sz w:val="20"/>
          <w:szCs w:val="20"/>
        </w:rPr>
        <w:instrText xml:space="preserve"> {"</w:instrText>
      </w:r>
      <w:r>
        <w:rPr>
          <w:sz w:val="20"/>
          <w:szCs w:val="20"/>
          <w:lang w:val="en-US"/>
        </w:rPr>
        <w:instrText>citationItem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temData</w:instrText>
      </w:r>
      <w:r w:rsidRPr="006E0E59">
        <w:rPr>
          <w:sz w:val="20"/>
          <w:szCs w:val="20"/>
        </w:rPr>
        <w:instrText>":{"</w:instrText>
      </w:r>
      <w:r>
        <w:rPr>
          <w:sz w:val="20"/>
          <w:szCs w:val="20"/>
          <w:lang w:val="en-US"/>
        </w:rPr>
        <w:instrText>DOI</w:instrText>
      </w:r>
      <w:r w:rsidRPr="006E0E59">
        <w:rPr>
          <w:sz w:val="20"/>
          <w:szCs w:val="20"/>
        </w:rPr>
        <w:instrText>":"10.1016/</w:instrText>
      </w:r>
      <w:r>
        <w:rPr>
          <w:sz w:val="20"/>
          <w:szCs w:val="20"/>
          <w:lang w:val="en-US"/>
        </w:rPr>
        <w:instrText>j</w:instrText>
      </w:r>
      <w:r w:rsidRPr="006E0E59">
        <w:rPr>
          <w:sz w:val="20"/>
          <w:szCs w:val="20"/>
        </w:rPr>
        <w:instrText>.</w:instrText>
      </w:r>
      <w:r>
        <w:rPr>
          <w:sz w:val="20"/>
          <w:szCs w:val="20"/>
          <w:lang w:val="en-US"/>
        </w:rPr>
        <w:instrText>jnucmat</w:instrText>
      </w:r>
      <w:r w:rsidRPr="006E0E59">
        <w:rPr>
          <w:sz w:val="20"/>
          <w:szCs w:val="20"/>
        </w:rPr>
        <w:instrText>.2005.09.011","</w:instrText>
      </w:r>
      <w:r>
        <w:rPr>
          <w:sz w:val="20"/>
          <w:szCs w:val="20"/>
          <w:lang w:val="en-US"/>
        </w:rPr>
        <w:instrText>ISSN</w:instrText>
      </w:r>
      <w:r w:rsidRPr="006E0E59">
        <w:rPr>
          <w:sz w:val="20"/>
          <w:szCs w:val="20"/>
        </w:rPr>
        <w:instrText>":"00223115","</w:instrText>
      </w:r>
      <w:r>
        <w:rPr>
          <w:sz w:val="20"/>
          <w:szCs w:val="20"/>
          <w:lang w:val="en-US"/>
        </w:rPr>
        <w:instrText>abstract</w:instrText>
      </w:r>
      <w:r w:rsidRPr="006E0E59">
        <w:rPr>
          <w:sz w:val="20"/>
          <w:szCs w:val="20"/>
        </w:rPr>
        <w:instrText>":"</w:instrText>
      </w:r>
      <w:r>
        <w:rPr>
          <w:sz w:val="20"/>
          <w:szCs w:val="20"/>
          <w:lang w:val="en-US"/>
        </w:rPr>
        <w:instrText>Depending</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desig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ocatio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may</w:instrText>
      </w:r>
      <w:r w:rsidRPr="006E0E59">
        <w:rPr>
          <w:sz w:val="20"/>
          <w:szCs w:val="20"/>
        </w:rPr>
        <w:instrText xml:space="preserve"> </w:instrText>
      </w:r>
      <w:r>
        <w:rPr>
          <w:sz w:val="20"/>
          <w:szCs w:val="20"/>
          <w:lang w:val="en-US"/>
        </w:rPr>
        <w:instrText>experience</w:instrText>
      </w:r>
      <w:r w:rsidRPr="006E0E59">
        <w:rPr>
          <w:sz w:val="20"/>
          <w:szCs w:val="20"/>
        </w:rPr>
        <w:instrText xml:space="preserve"> </w:instrText>
      </w:r>
      <w:r>
        <w:rPr>
          <w:sz w:val="20"/>
          <w:szCs w:val="20"/>
          <w:lang w:val="en-US"/>
        </w:rPr>
        <w:instrText>significantly</w:instrText>
      </w:r>
      <w:r w:rsidRPr="006E0E59">
        <w:rPr>
          <w:sz w:val="20"/>
          <w:szCs w:val="20"/>
        </w:rPr>
        <w:instrText xml:space="preserve"> </w:instrText>
      </w:r>
      <w:r>
        <w:rPr>
          <w:sz w:val="20"/>
          <w:szCs w:val="20"/>
          <w:lang w:val="en-US"/>
        </w:rPr>
        <w:instrText>different</w:instrText>
      </w:r>
      <w:r w:rsidRPr="006E0E59">
        <w:rPr>
          <w:sz w:val="20"/>
          <w:szCs w:val="20"/>
        </w:rPr>
        <w:instrText xml:space="preserve"> </w:instrText>
      </w:r>
      <w:r>
        <w:rPr>
          <w:sz w:val="20"/>
          <w:szCs w:val="20"/>
          <w:lang w:val="en-US"/>
        </w:rPr>
        <w:instrText>irradiation</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ame</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Understanding</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adiation</w:instrText>
      </w:r>
      <w:r w:rsidRPr="006E0E59">
        <w:rPr>
          <w:sz w:val="20"/>
          <w:szCs w:val="20"/>
        </w:rPr>
        <w:instrText xml:space="preserve"> </w:instrText>
      </w:r>
      <w:r>
        <w:rPr>
          <w:sz w:val="20"/>
          <w:szCs w:val="20"/>
          <w:lang w:val="en-US"/>
        </w:rPr>
        <w:instrText>performance</w:instrText>
      </w:r>
      <w:r w:rsidRPr="006E0E59">
        <w:rPr>
          <w:sz w:val="20"/>
          <w:szCs w:val="20"/>
        </w:rPr>
        <w:instrText xml:space="preserve"> </w:instrText>
      </w:r>
      <w:r>
        <w:rPr>
          <w:sz w:val="20"/>
          <w:szCs w:val="20"/>
          <w:lang w:val="en-US"/>
        </w:rPr>
        <w:instrText>is</w:instrText>
      </w:r>
      <w:r w:rsidRPr="006E0E59">
        <w:rPr>
          <w:sz w:val="20"/>
          <w:szCs w:val="20"/>
        </w:rPr>
        <w:instrText xml:space="preserve"> </w:instrText>
      </w:r>
      <w:r>
        <w:rPr>
          <w:sz w:val="20"/>
          <w:szCs w:val="20"/>
          <w:lang w:val="en-US"/>
        </w:rPr>
        <w:instrText>important</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predicting</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ifetime</w:instrText>
      </w:r>
      <w:r w:rsidRPr="006E0E59">
        <w:rPr>
          <w:sz w:val="20"/>
          <w:szCs w:val="20"/>
        </w:rPr>
        <w:instrText xml:space="preserve">. </w:instrText>
      </w:r>
      <w:r>
        <w:rPr>
          <w:sz w:val="20"/>
          <w:szCs w:val="20"/>
          <w:lang w:val="en-US"/>
        </w:rPr>
        <w:instrText>This</w:instrText>
      </w:r>
      <w:r w:rsidRPr="006E0E59">
        <w:rPr>
          <w:sz w:val="20"/>
          <w:szCs w:val="20"/>
        </w:rPr>
        <w:instrText xml:space="preserve"> </w:instrText>
      </w:r>
      <w:r>
        <w:rPr>
          <w:sz w:val="20"/>
          <w:szCs w:val="20"/>
          <w:lang w:val="en-US"/>
        </w:rPr>
        <w:instrText>study</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hr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amination</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components</w:instrText>
      </w:r>
      <w:r w:rsidRPr="006E0E59">
        <w:rPr>
          <w:sz w:val="20"/>
          <w:szCs w:val="20"/>
        </w:rPr>
        <w:instrText xml:space="preserve"> </w:instrText>
      </w:r>
      <w:r>
        <w:rPr>
          <w:sz w:val="20"/>
          <w:szCs w:val="20"/>
          <w:lang w:val="en-US"/>
        </w:rPr>
        <w:instrText>retrieved</w:instrText>
      </w:r>
      <w:r w:rsidRPr="006E0E59">
        <w:rPr>
          <w:sz w:val="20"/>
          <w:szCs w:val="20"/>
        </w:rPr>
        <w:instrText xml:space="preserve"> </w:instrText>
      </w:r>
      <w:r>
        <w:rPr>
          <w:sz w:val="20"/>
          <w:szCs w:val="20"/>
          <w:lang w:val="en-US"/>
        </w:rPr>
        <w:instrText>from</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perimental</w:instrText>
      </w:r>
      <w:r w:rsidRPr="006E0E59">
        <w:rPr>
          <w:sz w:val="20"/>
          <w:szCs w:val="20"/>
        </w:rPr>
        <w:instrText xml:space="preserve"> </w:instrText>
      </w:r>
      <w:r>
        <w:rPr>
          <w:sz w:val="20"/>
          <w:szCs w:val="20"/>
          <w:lang w:val="en-US"/>
        </w:rPr>
        <w:instrText>Breeder</w:instrText>
      </w:r>
      <w:r w:rsidRPr="006E0E59">
        <w:rPr>
          <w:sz w:val="20"/>
          <w:szCs w:val="20"/>
        </w:rPr>
        <w:instrText xml:space="preserve"> </w:instrText>
      </w:r>
      <w:r>
        <w:rPr>
          <w:sz w:val="20"/>
          <w:szCs w:val="20"/>
          <w:lang w:val="en-US"/>
        </w:rPr>
        <w:instrText>Reacto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EB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following</w:instrText>
      </w:r>
      <w:r w:rsidRPr="006E0E59">
        <w:rPr>
          <w:sz w:val="20"/>
          <w:szCs w:val="20"/>
        </w:rPr>
        <w:instrText xml:space="preserve"> </w:instrText>
      </w:r>
      <w:r>
        <w:rPr>
          <w:sz w:val="20"/>
          <w:szCs w:val="20"/>
          <w:lang w:val="en-US"/>
        </w:rPr>
        <w:instrText>its</w:instrText>
      </w:r>
      <w:r w:rsidRPr="006E0E59">
        <w:rPr>
          <w:sz w:val="20"/>
          <w:szCs w:val="20"/>
        </w:rPr>
        <w:instrText xml:space="preserve"> </w:instrText>
      </w:r>
      <w:r>
        <w:rPr>
          <w:sz w:val="20"/>
          <w:szCs w:val="20"/>
          <w:lang w:val="en-US"/>
        </w:rPr>
        <w:instrText>shutdown</w:instrText>
      </w:r>
      <w:r w:rsidRPr="006E0E59">
        <w:rPr>
          <w:sz w:val="20"/>
          <w:szCs w:val="20"/>
        </w:rPr>
        <w:instrText xml:space="preserve">. </w:instrText>
      </w:r>
      <w:r>
        <w:rPr>
          <w:sz w:val="20"/>
          <w:szCs w:val="20"/>
          <w:lang w:val="en-US"/>
        </w:rPr>
        <w:instrText>Anneal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tress</w:instrText>
      </w:r>
      <w:r w:rsidRPr="006E0E59">
        <w:rPr>
          <w:sz w:val="20"/>
          <w:szCs w:val="20"/>
        </w:rPr>
        <w:instrText>-</w:instrText>
      </w:r>
      <w:r>
        <w:rPr>
          <w:sz w:val="20"/>
          <w:szCs w:val="20"/>
          <w:lang w:val="en-US"/>
        </w:rPr>
        <w:instrText>reliev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12%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nd</w:instrText>
      </w:r>
      <w:r w:rsidRPr="006E0E59">
        <w:rPr>
          <w:sz w:val="20"/>
          <w:szCs w:val="20"/>
        </w:rPr>
        <w:instrText xml:space="preserve"> 20%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irradiated</w:instrText>
      </w:r>
      <w:r w:rsidRPr="006E0E59">
        <w:rPr>
          <w:sz w:val="20"/>
          <w:szCs w:val="20"/>
        </w:rPr>
        <w:instrText xml:space="preserve"> </w:instrText>
      </w:r>
      <w:r>
        <w:rPr>
          <w:sz w:val="20"/>
          <w:szCs w:val="20"/>
          <w:lang w:val="en-US"/>
        </w:rPr>
        <w:instrText>over</w:instrText>
      </w:r>
      <w:r w:rsidRPr="006E0E59">
        <w:rPr>
          <w:sz w:val="20"/>
          <w:szCs w:val="20"/>
        </w:rPr>
        <w:instrText xml:space="preserve"> </w:instrText>
      </w:r>
      <w:r>
        <w:rPr>
          <w:sz w:val="20"/>
          <w:szCs w:val="20"/>
          <w:lang w:val="en-US"/>
        </w:rPr>
        <w:instrText>a</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1-56 </w:instrText>
      </w:r>
      <w:r>
        <w:rPr>
          <w:sz w:val="20"/>
          <w:szCs w:val="20"/>
          <w:lang w:val="en-US"/>
        </w:rPr>
        <w:instrText>dpa</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temperatures</w:instrText>
      </w:r>
      <w:r w:rsidRPr="006E0E59">
        <w:rPr>
          <w:sz w:val="20"/>
          <w:szCs w:val="20"/>
        </w:rPr>
        <w:instrText xml:space="preserve"> </w:instrText>
      </w:r>
      <w:r>
        <w:rPr>
          <w:sz w:val="20"/>
          <w:szCs w:val="20"/>
          <w:lang w:val="en-US"/>
        </w:rPr>
        <w:instrText>from</w:instrText>
      </w:r>
      <w:r w:rsidRPr="006E0E59">
        <w:rPr>
          <w:sz w:val="20"/>
          <w:szCs w:val="20"/>
        </w:rPr>
        <w:instrText xml:space="preserve"> 371 </w:instrText>
      </w:r>
      <w:r>
        <w:rPr>
          <w:sz w:val="20"/>
          <w:szCs w:val="20"/>
          <w:lang w:val="en-US"/>
        </w:rPr>
        <w:instrText>to</w:instrText>
      </w:r>
      <w:r w:rsidRPr="006E0E59">
        <w:rPr>
          <w:sz w:val="20"/>
          <w:szCs w:val="20"/>
        </w:rPr>
        <w:instrText xml:space="preserve"> 440 °</w:instrText>
      </w:r>
      <w:r>
        <w:rPr>
          <w:sz w:val="20"/>
          <w:szCs w:val="20"/>
          <w:lang w:val="en-US"/>
        </w:rPr>
        <w:instrText>C</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from</w:instrText>
      </w:r>
      <w:r w:rsidRPr="006E0E59">
        <w:rPr>
          <w:sz w:val="20"/>
          <w:szCs w:val="20"/>
        </w:rPr>
        <w:instrText xml:space="preserve"> 0.5 </w:instrText>
      </w:r>
      <w:r>
        <w:rPr>
          <w:sz w:val="20"/>
          <w:szCs w:val="20"/>
          <w:lang w:val="en-US"/>
        </w:rPr>
        <w:instrText>to</w:instrText>
      </w:r>
      <w:r w:rsidRPr="006E0E59">
        <w:rPr>
          <w:sz w:val="20"/>
          <w:szCs w:val="20"/>
        </w:rPr>
        <w:instrText xml:space="preserve"> 5.8 × 10-7 </w:instrText>
      </w:r>
      <w:r>
        <w:rPr>
          <w:sz w:val="20"/>
          <w:szCs w:val="20"/>
          <w:lang w:val="en-US"/>
        </w:rPr>
        <w:instrText>dpa</w:instrText>
      </w:r>
      <w:r w:rsidRPr="006E0E59">
        <w:rPr>
          <w:sz w:val="20"/>
          <w:szCs w:val="20"/>
        </w:rPr>
        <w:instrText>/</w:instrText>
      </w:r>
      <w:r>
        <w:rPr>
          <w:sz w:val="20"/>
          <w:szCs w:val="20"/>
          <w:lang w:val="en-US"/>
        </w:rPr>
        <w:instrText>s</w:instrText>
      </w:r>
      <w:r w:rsidRPr="006E0E59">
        <w:rPr>
          <w:sz w:val="20"/>
          <w:szCs w:val="20"/>
        </w:rPr>
        <w:instrText xml:space="preserve">. </w:instrText>
      </w:r>
      <w:r>
        <w:rPr>
          <w:sz w:val="20"/>
          <w:szCs w:val="20"/>
          <w:lang w:val="en-US"/>
        </w:rPr>
        <w:instrText>Density</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measur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Chang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composition</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both</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lth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w:instrText>
      </w:r>
      <w:r w:rsidRPr="006E0E59">
        <w:rPr>
          <w:sz w:val="20"/>
          <w:szCs w:val="20"/>
        </w:rPr>
        <w:instrText xml:space="preserve"> </w:instrText>
      </w:r>
      <w:r>
        <w:rPr>
          <w:sz w:val="20"/>
          <w:szCs w:val="20"/>
          <w:lang w:val="en-US"/>
        </w:rPr>
        <w:instrText>always</w:instrText>
      </w:r>
      <w:r w:rsidRPr="006E0E59">
        <w:rPr>
          <w:sz w:val="20"/>
          <w:szCs w:val="20"/>
        </w:rPr>
        <w:instrText xml:space="preserve"> </w:instrText>
      </w:r>
      <w:r>
        <w:rPr>
          <w:sz w:val="20"/>
          <w:szCs w:val="20"/>
          <w:lang w:val="en-US"/>
        </w:rPr>
        <w:instrText>statistically</w:instrText>
      </w:r>
      <w:r w:rsidRPr="006E0E59">
        <w:rPr>
          <w:sz w:val="20"/>
          <w:szCs w:val="20"/>
        </w:rPr>
        <w:instrText xml:space="preserve"> </w:instrText>
      </w:r>
      <w:r>
        <w:rPr>
          <w:sz w:val="20"/>
          <w:szCs w:val="20"/>
          <w:lang w:val="en-US"/>
        </w:rPr>
        <w:instrText>significant</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lso</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in</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no</w:instrText>
      </w:r>
      <w:r w:rsidRPr="006E0E59">
        <w:rPr>
          <w:sz w:val="20"/>
          <w:szCs w:val="20"/>
        </w:rPr>
        <w:instrText xml:space="preserve"> </w:instrText>
      </w:r>
      <w:r>
        <w:rPr>
          <w:sz w:val="20"/>
          <w:szCs w:val="20"/>
          <w:lang w:val="en-US"/>
        </w:rPr>
        <w:instrText>measurable</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ed</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any</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teels</w:instrText>
      </w:r>
      <w:r w:rsidRPr="006E0E59">
        <w:rPr>
          <w:sz w:val="20"/>
          <w:szCs w:val="20"/>
        </w:rPr>
        <w:instrText xml:space="preserve">. © 2005 </w:instrText>
      </w:r>
      <w:r>
        <w:rPr>
          <w:sz w:val="20"/>
          <w:szCs w:val="20"/>
          <w:lang w:val="en-US"/>
        </w:rPr>
        <w:instrText>Elsevier</w:instrText>
      </w:r>
      <w:r w:rsidRPr="006E0E59">
        <w:rPr>
          <w:sz w:val="20"/>
          <w:szCs w:val="20"/>
        </w:rPr>
        <w:instrText xml:space="preserve"> </w:instrText>
      </w:r>
      <w:r>
        <w:rPr>
          <w:sz w:val="20"/>
          <w:szCs w:val="20"/>
          <w:lang w:val="en-US"/>
        </w:rPr>
        <w:instrText>B</w:instrText>
      </w:r>
      <w:r w:rsidRPr="006E0E59">
        <w:rPr>
          <w:sz w:val="20"/>
          <w:szCs w:val="20"/>
        </w:rPr>
        <w:instrText>.</w:instrText>
      </w:r>
      <w:r>
        <w:rPr>
          <w:sz w:val="20"/>
          <w:szCs w:val="20"/>
          <w:lang w:val="en-US"/>
        </w:rPr>
        <w:instrText>V</w:instrText>
      </w:r>
      <w:r w:rsidRPr="006E0E59">
        <w:rPr>
          <w:sz w:val="20"/>
          <w:szCs w:val="20"/>
        </w:rPr>
        <w:instrText xml:space="preserve">. </w:instrText>
      </w:r>
      <w:r>
        <w:rPr>
          <w:sz w:val="20"/>
          <w:szCs w:val="20"/>
          <w:lang w:val="en-US"/>
        </w:rPr>
        <w:instrText>All</w:instrText>
      </w:r>
      <w:r w:rsidRPr="006E0E59">
        <w:rPr>
          <w:sz w:val="20"/>
          <w:szCs w:val="20"/>
        </w:rPr>
        <w:instrText xml:space="preserve"> </w:instrText>
      </w:r>
      <w:r>
        <w:rPr>
          <w:sz w:val="20"/>
          <w:szCs w:val="20"/>
          <w:lang w:val="en-US"/>
        </w:rPr>
        <w:instrText>rights</w:instrText>
      </w:r>
      <w:r w:rsidRPr="006E0E59">
        <w:rPr>
          <w:sz w:val="20"/>
          <w:szCs w:val="20"/>
        </w:rPr>
        <w:instrText xml:space="preserve"> </w:instrText>
      </w:r>
      <w:r>
        <w:rPr>
          <w:sz w:val="20"/>
          <w:szCs w:val="20"/>
          <w:lang w:val="en-US"/>
        </w:rPr>
        <w:instrText>reserved</w:instrText>
      </w:r>
      <w:r w:rsidRPr="006E0E59">
        <w:rPr>
          <w:sz w:val="20"/>
          <w:szCs w:val="20"/>
        </w:rPr>
        <w:instrText>.","</w:instrText>
      </w:r>
      <w:r>
        <w:rPr>
          <w:sz w:val="20"/>
          <w:szCs w:val="20"/>
          <w:lang w:val="en-US"/>
        </w:rPr>
        <w:instrText>author</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Allen</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 xml:space="preserve">. </w:instrText>
      </w:r>
      <w:r>
        <w:rPr>
          <w:sz w:val="20"/>
          <w:szCs w:val="20"/>
          <w:lang w:val="en-US"/>
        </w:rPr>
        <w:instrText>R</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Col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w:instrText>
      </w:r>
      <w:r w:rsidRPr="006E0E59">
        <w:rPr>
          <w:sz w:val="20"/>
          <w:szCs w:val="20"/>
        </w:rPr>
        <w:instrText xml:space="preserve">. </w:instrText>
      </w:r>
      <w:r>
        <w:rPr>
          <w:sz w:val="20"/>
          <w:szCs w:val="20"/>
          <w:lang w:val="en-US"/>
        </w:rPr>
        <w:instrText>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rybus</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C</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Port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D</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sai</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H</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Garn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F</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Kenik</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E</w:instrText>
      </w:r>
      <w:r w:rsidRPr="006E0E59">
        <w:rPr>
          <w:sz w:val="20"/>
          <w:szCs w:val="20"/>
        </w:rPr>
        <w:instrText xml:space="preserve">. </w:instrText>
      </w:r>
      <w:r>
        <w:rPr>
          <w:sz w:val="20"/>
          <w:szCs w:val="20"/>
          <w:lang w:val="en-US"/>
        </w:rPr>
        <w:instrText>A</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Yoshitak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Ohta</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oj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container</w:instrText>
      </w:r>
      <w:r w:rsidRPr="006E0E59">
        <w:rPr>
          <w:sz w:val="20"/>
          <w:szCs w:val="20"/>
        </w:rPr>
        <w:instrText>-</w:instrText>
      </w:r>
      <w:r>
        <w:rPr>
          <w:sz w:val="20"/>
          <w:szCs w:val="20"/>
          <w:lang w:val="en-US"/>
        </w:rPr>
        <w:instrText>title</w:instrText>
      </w:r>
      <w:r w:rsidRPr="006E0E59">
        <w:rPr>
          <w:sz w:val="20"/>
          <w:szCs w:val="20"/>
        </w:rPr>
        <w:instrText>":"</w:instrText>
      </w:r>
      <w:r>
        <w:rPr>
          <w:sz w:val="20"/>
          <w:szCs w:val="20"/>
          <w:lang w:val="en-US"/>
        </w:rPr>
        <w:instrText>Journal</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Nuclear</w:instrText>
      </w:r>
      <w:r w:rsidRPr="006E0E59">
        <w:rPr>
          <w:sz w:val="20"/>
          <w:szCs w:val="20"/>
        </w:rPr>
        <w:instrText xml:space="preserve"> </w:instrText>
      </w:r>
      <w:r>
        <w:rPr>
          <w:sz w:val="20"/>
          <w:szCs w:val="20"/>
          <w:lang w:val="en-US"/>
        </w:rPr>
        <w:instrText>Material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ssued</w:instrText>
      </w:r>
      <w:r w:rsidRPr="006E0E59">
        <w:rPr>
          <w:sz w:val="20"/>
          <w:szCs w:val="20"/>
        </w:rPr>
        <w:instrText>":{"</w:instrText>
      </w:r>
      <w:r>
        <w:rPr>
          <w:sz w:val="20"/>
          <w:szCs w:val="20"/>
          <w:lang w:val="en-US"/>
        </w:rPr>
        <w:instrText>date</w:instrText>
      </w:r>
      <w:r w:rsidRPr="006E0E59">
        <w:rPr>
          <w:sz w:val="20"/>
          <w:szCs w:val="20"/>
        </w:rPr>
        <w:instrText>-</w:instrText>
      </w:r>
      <w:r>
        <w:rPr>
          <w:sz w:val="20"/>
          <w:szCs w:val="20"/>
          <w:lang w:val="en-US"/>
        </w:rPr>
        <w:instrText>parts</w:instrText>
      </w:r>
      <w:r w:rsidRPr="006E0E59">
        <w:rPr>
          <w:sz w:val="20"/>
          <w:szCs w:val="20"/>
        </w:rPr>
        <w:instrText>":[["2006"]]},"</w:instrText>
      </w:r>
      <w:r>
        <w:rPr>
          <w:sz w:val="20"/>
          <w:szCs w:val="20"/>
          <w:lang w:val="en-US"/>
        </w:rPr>
        <w:instrText>title</w:instrText>
      </w:r>
      <w:r w:rsidRPr="006E0E59">
        <w:rPr>
          <w:sz w:val="20"/>
          <w:szCs w:val="20"/>
        </w:rPr>
        <w:instrText>":"</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espons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neutron</w:instrText>
      </w:r>
      <w:r w:rsidRPr="006E0E59">
        <w:rPr>
          <w:sz w:val="20"/>
          <w:szCs w:val="20"/>
        </w:rPr>
        <w:instrText xml:space="preserve"> </w:instrText>
      </w:r>
      <w:r>
        <w:rPr>
          <w:sz w:val="20"/>
          <w:szCs w:val="20"/>
          <w:lang w:val="en-US"/>
        </w:rPr>
        <w:instrText>radiation</w:instrText>
      </w:r>
      <w:r w:rsidRPr="006E0E59">
        <w:rPr>
          <w:sz w:val="20"/>
          <w:szCs w:val="20"/>
        </w:rPr>
        <w:instrText>","</w:instrText>
      </w:r>
      <w:r>
        <w:rPr>
          <w:sz w:val="20"/>
          <w:szCs w:val="20"/>
          <w:lang w:val="en-US"/>
        </w:rPr>
        <w:instrText>type</w:instrText>
      </w:r>
      <w:r w:rsidRPr="006E0E59">
        <w:rPr>
          <w:sz w:val="20"/>
          <w:szCs w:val="20"/>
        </w:rPr>
        <w:instrText>":"</w:instrText>
      </w:r>
      <w:r>
        <w:rPr>
          <w:sz w:val="20"/>
          <w:szCs w:val="20"/>
          <w:lang w:val="en-US"/>
        </w:rPr>
        <w:instrText>article</w:instrText>
      </w:r>
      <w:r w:rsidRPr="006E0E59">
        <w:rPr>
          <w:sz w:val="20"/>
          <w:szCs w:val="20"/>
        </w:rPr>
        <w:instrText>-</w:instrText>
      </w:r>
      <w:r>
        <w:rPr>
          <w:sz w:val="20"/>
          <w:szCs w:val="20"/>
          <w:lang w:val="en-US"/>
        </w:rPr>
        <w:instrText>journal</w:instrText>
      </w:r>
      <w:r w:rsidRPr="006E0E59">
        <w:rPr>
          <w:sz w:val="20"/>
          <w:szCs w:val="20"/>
        </w:rPr>
        <w:instrText>"},"</w:instrText>
      </w:r>
      <w:r>
        <w:rPr>
          <w:sz w:val="20"/>
          <w:szCs w:val="20"/>
          <w:lang w:val="en-US"/>
        </w:rPr>
        <w:instrText>uris</w:instrText>
      </w:r>
      <w:r w:rsidRPr="006E0E59">
        <w:rPr>
          <w:sz w:val="20"/>
          <w:szCs w:val="20"/>
        </w:rPr>
        <w:instrText>":["</w:instrText>
      </w:r>
      <w:r>
        <w:rPr>
          <w:sz w:val="20"/>
          <w:szCs w:val="20"/>
          <w:lang w:val="en-US"/>
        </w:rPr>
        <w:instrText>http</w:instrText>
      </w:r>
      <w:r w:rsidRPr="006E0E59">
        <w:rPr>
          <w:sz w:val="20"/>
          <w:szCs w:val="20"/>
        </w:rPr>
        <w:instrText>://</w:instrText>
      </w:r>
      <w:r>
        <w:rPr>
          <w:sz w:val="20"/>
          <w:szCs w:val="20"/>
          <w:lang w:val="en-US"/>
        </w:rPr>
        <w:instrText>www</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documents</w:instrText>
      </w:r>
      <w:r w:rsidRPr="006E0E59">
        <w:rPr>
          <w:sz w:val="20"/>
          <w:szCs w:val="20"/>
        </w:rPr>
        <w:instrText>/?</w:instrText>
      </w:r>
      <w:r>
        <w:rPr>
          <w:sz w:val="20"/>
          <w:szCs w:val="20"/>
          <w:lang w:val="en-US"/>
        </w:rPr>
        <w:instrText>uuid</w:instrText>
      </w:r>
      <w:r w:rsidRPr="006E0E59">
        <w:rPr>
          <w:sz w:val="20"/>
          <w:szCs w:val="20"/>
        </w:rPr>
        <w:instrText>=31</w:instrText>
      </w:r>
      <w:r>
        <w:rPr>
          <w:sz w:val="20"/>
          <w:szCs w:val="20"/>
          <w:lang w:val="en-US"/>
        </w:rPr>
        <w:instrText>cf</w:instrText>
      </w:r>
      <w:r w:rsidRPr="006E0E59">
        <w:rPr>
          <w:sz w:val="20"/>
          <w:szCs w:val="20"/>
        </w:rPr>
        <w:instrText>12</w:instrText>
      </w:r>
      <w:r>
        <w:rPr>
          <w:sz w:val="20"/>
          <w:szCs w:val="20"/>
          <w:lang w:val="en-US"/>
        </w:rPr>
        <w:instrText>e</w:instrText>
      </w:r>
      <w:r w:rsidRPr="006E0E59">
        <w:rPr>
          <w:sz w:val="20"/>
          <w:szCs w:val="20"/>
        </w:rPr>
        <w:instrText>9-5693-4</w:instrText>
      </w:r>
      <w:r>
        <w:rPr>
          <w:sz w:val="20"/>
          <w:szCs w:val="20"/>
          <w:lang w:val="en-US"/>
        </w:rPr>
        <w:instrText>cfe</w:instrText>
      </w:r>
      <w:r w:rsidRPr="006E0E59">
        <w:rPr>
          <w:sz w:val="20"/>
          <w:szCs w:val="20"/>
        </w:rPr>
        <w:instrText>-</w:instrText>
      </w:r>
      <w:r>
        <w:rPr>
          <w:sz w:val="20"/>
          <w:szCs w:val="20"/>
          <w:lang w:val="en-US"/>
        </w:rPr>
        <w:instrText>b</w:instrText>
      </w:r>
      <w:r w:rsidRPr="006E0E59">
        <w:rPr>
          <w:sz w:val="20"/>
          <w:szCs w:val="20"/>
        </w:rPr>
        <w:instrText>9</w:instrText>
      </w:r>
      <w:r>
        <w:rPr>
          <w:sz w:val="20"/>
          <w:szCs w:val="20"/>
          <w:lang w:val="en-US"/>
        </w:rPr>
        <w:instrText>c</w:instrText>
      </w:r>
      <w:r w:rsidRPr="006E0E59">
        <w:rPr>
          <w:sz w:val="20"/>
          <w:szCs w:val="20"/>
        </w:rPr>
        <w:instrText>2-8204</w:instrText>
      </w:r>
      <w:r>
        <w:rPr>
          <w:sz w:val="20"/>
          <w:szCs w:val="20"/>
          <w:lang w:val="en-US"/>
        </w:rPr>
        <w:instrText>c</w:instrText>
      </w:r>
      <w:r w:rsidRPr="006E0E59">
        <w:rPr>
          <w:sz w:val="20"/>
          <w:szCs w:val="20"/>
        </w:rPr>
        <w:instrText>2</w:instrText>
      </w:r>
      <w:r>
        <w:rPr>
          <w:sz w:val="20"/>
          <w:szCs w:val="20"/>
          <w:lang w:val="en-US"/>
        </w:rPr>
        <w:instrText>e</w:instrText>
      </w:r>
      <w:r w:rsidRPr="006E0E59">
        <w:rPr>
          <w:sz w:val="20"/>
          <w:szCs w:val="20"/>
        </w:rPr>
        <w:instrText>46</w:instrText>
      </w:r>
      <w:r>
        <w:rPr>
          <w:sz w:val="20"/>
          <w:szCs w:val="20"/>
          <w:lang w:val="en-US"/>
        </w:rPr>
        <w:instrText>deb</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formattedCitation</w:instrText>
      </w:r>
      <w:r w:rsidRPr="006E0E59">
        <w:rPr>
          <w:sz w:val="20"/>
          <w:szCs w:val="20"/>
        </w:rPr>
        <w:instrText>":"[21]","</w:instrText>
      </w:r>
      <w:r>
        <w:rPr>
          <w:sz w:val="20"/>
          <w:szCs w:val="20"/>
          <w:lang w:val="en-US"/>
        </w:rPr>
        <w:instrText>plainTextFormattedCitation</w:instrText>
      </w:r>
      <w:r w:rsidRPr="006E0E59">
        <w:rPr>
          <w:sz w:val="20"/>
          <w:szCs w:val="20"/>
        </w:rPr>
        <w:instrText>":"[21]","</w:instrText>
      </w:r>
      <w:r>
        <w:rPr>
          <w:sz w:val="20"/>
          <w:szCs w:val="20"/>
          <w:lang w:val="en-US"/>
        </w:rPr>
        <w:instrText>previouslyFormattedCitation</w:instrText>
      </w:r>
      <w:r w:rsidRPr="006E0E59">
        <w:rPr>
          <w:sz w:val="20"/>
          <w:szCs w:val="20"/>
        </w:rPr>
        <w:instrText>":"[21]"},"</w:instrText>
      </w:r>
      <w:r>
        <w:rPr>
          <w:sz w:val="20"/>
          <w:szCs w:val="20"/>
          <w:lang w:val="en-US"/>
        </w:rPr>
        <w:instrText>properties</w:instrText>
      </w:r>
      <w:r w:rsidRPr="006E0E59">
        <w:rPr>
          <w:sz w:val="20"/>
          <w:szCs w:val="20"/>
        </w:rPr>
        <w:instrText>":{"</w:instrText>
      </w:r>
      <w:r>
        <w:rPr>
          <w:sz w:val="20"/>
          <w:szCs w:val="20"/>
          <w:lang w:val="en-US"/>
        </w:rPr>
        <w:instrText>noteIndex</w:instrText>
      </w:r>
      <w:r w:rsidRPr="006E0E59">
        <w:rPr>
          <w:sz w:val="20"/>
          <w:szCs w:val="20"/>
        </w:rPr>
        <w:instrText>":0},"</w:instrText>
      </w:r>
      <w:r>
        <w:rPr>
          <w:sz w:val="20"/>
          <w:szCs w:val="20"/>
          <w:lang w:val="en-US"/>
        </w:rPr>
        <w:instrText>schema</w:instrText>
      </w:r>
      <w:r w:rsidRPr="006E0E59">
        <w:rPr>
          <w:sz w:val="20"/>
          <w:szCs w:val="20"/>
        </w:rPr>
        <w:instrText>":"</w:instrText>
      </w:r>
      <w:r>
        <w:rPr>
          <w:sz w:val="20"/>
          <w:szCs w:val="20"/>
          <w:lang w:val="en-US"/>
        </w:rPr>
        <w:instrText>https</w:instrText>
      </w:r>
      <w:r w:rsidRPr="006E0E59">
        <w:rPr>
          <w:sz w:val="20"/>
          <w:szCs w:val="20"/>
        </w:rPr>
        <w:instrText>://</w:instrText>
      </w:r>
      <w:r>
        <w:rPr>
          <w:sz w:val="20"/>
          <w:szCs w:val="20"/>
          <w:lang w:val="en-US"/>
        </w:rPr>
        <w:instrText>github</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style</w:instrText>
      </w:r>
      <w:r w:rsidRPr="006E0E59">
        <w:rPr>
          <w:sz w:val="20"/>
          <w:szCs w:val="20"/>
        </w:rPr>
        <w:instrText>-</w:instrText>
      </w:r>
      <w:r>
        <w:rPr>
          <w:sz w:val="20"/>
          <w:szCs w:val="20"/>
          <w:lang w:val="en-US"/>
        </w:rPr>
        <w:instrText>language</w:instrText>
      </w:r>
      <w:r w:rsidRPr="006E0E59">
        <w:rPr>
          <w:sz w:val="20"/>
          <w:szCs w:val="20"/>
        </w:rPr>
        <w:instrText>/</w:instrText>
      </w:r>
      <w:r>
        <w:rPr>
          <w:sz w:val="20"/>
          <w:szCs w:val="20"/>
          <w:lang w:val="en-US"/>
        </w:rPr>
        <w:instrText>schema</w:instrText>
      </w:r>
      <w:r w:rsidRPr="006E0E59">
        <w:rPr>
          <w:sz w:val="20"/>
          <w:szCs w:val="20"/>
        </w:rPr>
        <w:instrText>/</w:instrText>
      </w:r>
      <w:r>
        <w:rPr>
          <w:sz w:val="20"/>
          <w:szCs w:val="20"/>
          <w:lang w:val="en-US"/>
        </w:rPr>
        <w:instrText>raw</w:instrText>
      </w:r>
      <w:r w:rsidRPr="006E0E59">
        <w:rPr>
          <w:sz w:val="20"/>
          <w:szCs w:val="20"/>
        </w:rPr>
        <w:instrText>/</w:instrText>
      </w:r>
      <w:r>
        <w:rPr>
          <w:sz w:val="20"/>
          <w:szCs w:val="20"/>
          <w:lang w:val="en-US"/>
        </w:rPr>
        <w:instrText>master</w:instrText>
      </w:r>
      <w:r w:rsidRPr="006E0E59">
        <w:rPr>
          <w:sz w:val="20"/>
          <w:szCs w:val="20"/>
        </w:rPr>
        <w:instrText>/</w:instrText>
      </w:r>
      <w:r>
        <w:rPr>
          <w:sz w:val="20"/>
          <w:szCs w:val="20"/>
          <w:lang w:val="en-US"/>
        </w:rPr>
        <w:instrText>csl</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json</w:instrText>
      </w:r>
      <w:r w:rsidRPr="006E0E59">
        <w:rPr>
          <w:sz w:val="20"/>
          <w:szCs w:val="20"/>
        </w:rPr>
        <w:instrText>"}</w:instrText>
      </w:r>
      <w:r w:rsidRPr="00DB6BD1">
        <w:rPr>
          <w:sz w:val="20"/>
          <w:szCs w:val="20"/>
          <w:lang w:val="en-US"/>
        </w:rPr>
        <w:fldChar w:fldCharType="separate"/>
      </w:r>
      <w:r w:rsidRPr="006A2CE7">
        <w:rPr>
          <w:noProof/>
          <w:sz w:val="20"/>
          <w:szCs w:val="20"/>
        </w:rPr>
        <w:t>[21]</w:t>
      </w:r>
      <w:r w:rsidRPr="00DB6BD1">
        <w:rPr>
          <w:sz w:val="20"/>
          <w:szCs w:val="20"/>
          <w:lang w:val="en-US"/>
        </w:rPr>
        <w:fldChar w:fldCharType="end"/>
      </w:r>
      <w:r w:rsidRPr="00DB6BD1">
        <w:rPr>
          <w:sz w:val="20"/>
          <w:szCs w:val="20"/>
        </w:rPr>
        <w:t>;</w:t>
      </w:r>
    </w:p>
    <w:p w14:paraId="363FEEDE" w14:textId="69557E77" w:rsidR="00B22E81" w:rsidRPr="00DB6BD1" w:rsidRDefault="00AA26CC" w:rsidP="00DB6BD1">
      <w:pPr>
        <w:jc w:val="center"/>
        <w:rPr>
          <w:sz w:val="20"/>
          <w:szCs w:val="20"/>
        </w:rPr>
      </w:pPr>
      <w:r>
        <w:rPr>
          <w:sz w:val="20"/>
          <w:szCs w:val="20"/>
        </w:rPr>
        <w:t>в</w:t>
      </w:r>
      <w:r w:rsidR="00B22E81" w:rsidRPr="00DB6BD1">
        <w:rPr>
          <w:sz w:val="20"/>
          <w:szCs w:val="20"/>
        </w:rPr>
        <w:t xml:space="preserve"> - зависимость предела упругости от </w:t>
      </w:r>
      <w:proofErr w:type="spellStart"/>
      <w:r w:rsidR="00B22E81" w:rsidRPr="00DB6BD1">
        <w:rPr>
          <w:sz w:val="20"/>
          <w:szCs w:val="20"/>
        </w:rPr>
        <w:t>флюенса</w:t>
      </w:r>
      <w:proofErr w:type="spellEnd"/>
      <w:r w:rsidR="00B22E81" w:rsidRPr="00DB6BD1">
        <w:rPr>
          <w:sz w:val="20"/>
          <w:szCs w:val="20"/>
        </w:rPr>
        <w:t xml:space="preserve"> (&gt;</w:t>
      </w:r>
      <w:r>
        <w:rPr>
          <w:sz w:val="20"/>
          <w:szCs w:val="20"/>
        </w:rPr>
        <w:t xml:space="preserve">1 </w:t>
      </w:r>
      <w:r w:rsidR="00B22E81" w:rsidRPr="00DB6BD1">
        <w:rPr>
          <w:sz w:val="20"/>
          <w:szCs w:val="20"/>
        </w:rPr>
        <w:t xml:space="preserve">МэВ) для основы 18% </w:t>
      </w:r>
      <w:r w:rsidR="00B22E81" w:rsidRPr="00DB6BD1">
        <w:rPr>
          <w:sz w:val="20"/>
          <w:szCs w:val="20"/>
          <w:lang w:val="en-US"/>
        </w:rPr>
        <w:t>Cr</w:t>
      </w:r>
      <w:r w:rsidR="00B22E81" w:rsidRPr="00DB6BD1">
        <w:rPr>
          <w:sz w:val="20"/>
          <w:szCs w:val="20"/>
        </w:rPr>
        <w:t xml:space="preserve">+12% </w:t>
      </w:r>
      <w:r w:rsidR="00B22E81" w:rsidRPr="00DB6BD1">
        <w:rPr>
          <w:sz w:val="20"/>
          <w:szCs w:val="20"/>
          <w:lang w:val="en-US"/>
        </w:rPr>
        <w:t>Ni</w:t>
      </w:r>
      <w:r w:rsidR="00B22E81" w:rsidRPr="00DB6BD1">
        <w:rPr>
          <w:sz w:val="20"/>
          <w:szCs w:val="20"/>
        </w:rPr>
        <w:t xml:space="preserve"> </w:t>
      </w:r>
      <w:r w:rsidR="00B22E81" w:rsidRPr="00DB6BD1">
        <w:rPr>
          <w:sz w:val="20"/>
          <w:szCs w:val="20"/>
        </w:rPr>
        <w:fldChar w:fldCharType="begin" w:fldLock="1"/>
      </w:r>
      <w:r w:rsidR="006E0E59">
        <w:rPr>
          <w:sz w:val="20"/>
          <w:szCs w:val="20"/>
        </w:rPr>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B22E81" w:rsidRPr="00DB6BD1">
        <w:rPr>
          <w:sz w:val="20"/>
          <w:szCs w:val="20"/>
        </w:rPr>
        <w:fldChar w:fldCharType="separate"/>
      </w:r>
      <w:r w:rsidR="006A2CE7" w:rsidRPr="006A2CE7">
        <w:rPr>
          <w:noProof/>
          <w:sz w:val="20"/>
          <w:szCs w:val="20"/>
        </w:rPr>
        <w:t>[22]</w:t>
      </w:r>
      <w:r w:rsidR="00B22E81" w:rsidRPr="00DB6BD1">
        <w:rPr>
          <w:sz w:val="20"/>
          <w:szCs w:val="20"/>
        </w:rPr>
        <w:fldChar w:fldCharType="end"/>
      </w:r>
    </w:p>
    <w:p w14:paraId="20679945" w14:textId="64DCF21A" w:rsidR="00B22E81" w:rsidRPr="00E50B16" w:rsidRDefault="00B22E81" w:rsidP="00E21134">
      <w:pPr>
        <w:jc w:val="center"/>
      </w:pPr>
    </w:p>
    <w:p w14:paraId="76C35590" w14:textId="2031569C" w:rsidR="00B22E81" w:rsidRPr="00B22E81" w:rsidRDefault="00DB6BD1" w:rsidP="00DB6BD1">
      <w:pPr>
        <w:pStyle w:val="ad"/>
      </w:pPr>
      <w:bookmarkStart w:id="29" w:name="_Ref3874968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3</w:t>
      </w:r>
      <w:r w:rsidR="0011249B">
        <w:rPr>
          <w:noProof/>
        </w:rPr>
        <w:fldChar w:fldCharType="end"/>
      </w:r>
      <w:bookmarkEnd w:id="29"/>
      <w:r>
        <w:t xml:space="preserve"> – З</w:t>
      </w:r>
      <w:r w:rsidR="00B22E81">
        <w:t>ависимость предела упругости и прочности</w:t>
      </w:r>
      <w:r>
        <w:t xml:space="preserve"> от облучения</w:t>
      </w:r>
      <w:r w:rsidR="00B22E81">
        <w:t xml:space="preserve"> для материалов основы при температуре</w:t>
      </w:r>
      <w:r w:rsidR="00176E6A">
        <w:t xml:space="preserve"> 370℃</w:t>
      </w:r>
    </w:p>
    <w:p w14:paraId="03653857" w14:textId="1ED3ADDB" w:rsidR="00306942" w:rsidRDefault="006A2CE7" w:rsidP="0002067E">
      <w:r>
        <w:t>Усредненное значение предела упругости сплавов до и после радиационного</w:t>
      </w:r>
      <w:r w:rsidR="006E0E59">
        <w:t xml:space="preserve"> </w:t>
      </w:r>
      <w:r>
        <w:t>воздействия</w:t>
      </w:r>
      <w:r w:rsidR="006E0E59">
        <w:t xml:space="preserve"> 56 сна</w:t>
      </w:r>
      <w:r>
        <w:t xml:space="preserve"> приведены на рисунке </w:t>
      </w:r>
      <w:r w:rsidR="004C6C58">
        <w:t>2.4</w:t>
      </w:r>
      <w:r w:rsidR="006E0E59">
        <w:t xml:space="preserve">. Из него видно, что материалы </w:t>
      </w:r>
      <w:r w:rsidR="001D55FE">
        <w:t xml:space="preserve">крайне эффективно </w:t>
      </w:r>
      <w:r w:rsidR="006E0E59">
        <w:t xml:space="preserve">упрочняются облучением при рабочей температуре </w:t>
      </w:r>
      <w:r w:rsidR="006E0E59">
        <w:rPr>
          <w:lang w:val="en-US"/>
        </w:rPr>
        <w:t>T</w:t>
      </w:r>
      <w:r w:rsidR="006E0E59" w:rsidRPr="006E0E59">
        <w:t>=320</w:t>
      </w:r>
      <w:r w:rsidR="006E0E59">
        <w:t>℃</w:t>
      </w:r>
      <w:r w:rsidR="006E0E59" w:rsidRPr="006E0E59">
        <w:t xml:space="preserve"> </w:t>
      </w:r>
      <w:r w:rsidR="006E0E59">
        <w:t xml:space="preserve">примерно в 4 раза, и основной причиной тому является образование дислокационных петель, пор и выпадение вторичных фаз (например, </w:t>
      </w:r>
      <m:oMath>
        <m:r>
          <w:rPr>
            <w:rFonts w:ascii="Cambria Math" w:hAnsi="Cambria Math"/>
          </w:rPr>
          <m:t>σ</m:t>
        </m:r>
      </m:oMath>
      <w:r w:rsidR="006E0E59">
        <w:t xml:space="preserve"> фазы).</w:t>
      </w:r>
    </w:p>
    <w:p w14:paraId="12D953AF" w14:textId="77777777" w:rsidR="003E3451" w:rsidRPr="006E0E59" w:rsidRDefault="003E3451" w:rsidP="00EE124D"/>
    <w:p w14:paraId="43F3FDF3" w14:textId="300712EF" w:rsidR="00D94DB4" w:rsidRDefault="003E3451" w:rsidP="006A2CE7">
      <w:pPr>
        <w:jc w:val="center"/>
      </w:pPr>
      <w:r>
        <w:rPr>
          <w:noProof/>
        </w:rPr>
        <w:lastRenderedPageBreak/>
        <w:drawing>
          <wp:inline distT="0" distB="0" distL="0" distR="0" wp14:anchorId="1A6E1665" wp14:editId="320F849C">
            <wp:extent cx="3491907" cy="2498272"/>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04268" cy="2507116"/>
                    </a:xfrm>
                    <a:prstGeom prst="rect">
                      <a:avLst/>
                    </a:prstGeom>
                  </pic:spPr>
                </pic:pic>
              </a:graphicData>
            </a:graphic>
          </wp:inline>
        </w:drawing>
      </w:r>
    </w:p>
    <w:p w14:paraId="62C9A5C8" w14:textId="4F12423D" w:rsidR="004D1545" w:rsidRPr="006E0E59" w:rsidRDefault="006A2CE7" w:rsidP="006E0E59">
      <w:pPr>
        <w:pStyle w:val="ad"/>
      </w:pPr>
      <w:bookmarkStart w:id="30" w:name="_Ref3875322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4</w:t>
      </w:r>
      <w:r w:rsidR="0011249B">
        <w:rPr>
          <w:noProof/>
        </w:rPr>
        <w:fldChar w:fldCharType="end"/>
      </w:r>
      <w:bookmarkEnd w:id="30"/>
      <w:r>
        <w:t xml:space="preserve"> - Усредненное радиационное упрочнение </w:t>
      </w:r>
      <w:proofErr w:type="spellStart"/>
      <w:r>
        <w:t>аустенитных</w:t>
      </w:r>
      <w:proofErr w:type="spellEnd"/>
      <w:r>
        <w:t xml:space="preserve"> хромоникелевых сплавов</w:t>
      </w:r>
      <w:r>
        <w:rPr>
          <w:noProof/>
        </w:rPr>
        <w:t>, при разных температурах облучения</w:t>
      </w:r>
      <w:r w:rsidR="006E0E59">
        <w:rPr>
          <w:noProof/>
        </w:rPr>
        <w:t xml:space="preserve"> </w:t>
      </w:r>
      <w:r w:rsidR="006E0E59">
        <w:rPr>
          <w:noProof/>
        </w:rPr>
        <w:fldChar w:fldCharType="begin" w:fldLock="1"/>
      </w:r>
      <w:r w:rsidR="001D55FE">
        <w:rPr>
          <w:noProof/>
        </w:rPr>
        <w:instrText>ADDIN CSL_CITATION {"citationItems":[{"id":"ITEM-1","itemData":{"author":[{"dropping-particle":"","family":"Pawel","given":"J. P.","non-dropping-particle":"","parse-names":false,"suffix":""},{"dropping-particle":"","family":"Ioka","given":"I.","non-dropping-particle":"","parse-names":false,"suffix":""},{"dropping-particle":"","family":"Rowcliffe","given":"A. F.","non-dropping-particle":"","parse-names":false,"suffix":""},{"dropping-particle":"","family":"Grossbeck","given":"M. L.","non-dropping-particle":"","parse-names":false,"suffix":""},{"dropping-particle":"","family":"Jitsukawa","given":"S.","non-dropping-particle":"","parse-names":false,"suffix":""}],"id":"ITEM-1","issued":{"date-parts":[["1999"]]},"page":"pp 671–688","publisher":"ASTM STP 1325","title":"In Effects of Radiation on Materials: 18th International Symposium","type":"paper-conference"},"uris":["http://www.mendeley.com/documents/?uuid=23bafb43-a8e6-4fec-8437-33caa8f88d62"]}],"mendeley":{"formattedCitation":"[23]","plainTextFormattedCitation":"[23]","previouslyFormattedCitation":"[23]"},"properties":{"noteIndex":0},"schema":"https://github.com/citation-style-language/schema/raw/master/csl-citation.json"}</w:instrText>
      </w:r>
      <w:r w:rsidR="006E0E59">
        <w:rPr>
          <w:noProof/>
        </w:rPr>
        <w:fldChar w:fldCharType="separate"/>
      </w:r>
      <w:r w:rsidR="006E0E59" w:rsidRPr="006E0E59">
        <w:rPr>
          <w:noProof/>
        </w:rPr>
        <w:t>[23]</w:t>
      </w:r>
      <w:r w:rsidR="006E0E59">
        <w:rPr>
          <w:noProof/>
        </w:rPr>
        <w:fldChar w:fldCharType="end"/>
      </w:r>
    </w:p>
    <w:p w14:paraId="6CE9C331" w14:textId="39C17A82" w:rsidR="004D1545" w:rsidRDefault="006E0E59" w:rsidP="0002067E">
      <w:pPr>
        <w:rPr>
          <w:rFonts w:eastAsiaTheme="minorHAnsi"/>
        </w:rPr>
      </w:pPr>
      <w:r>
        <w:rPr>
          <w:rFonts w:eastAsiaTheme="minorHAnsi"/>
        </w:rPr>
        <w:t xml:space="preserve">Таким образом, радиационное упрочнение эффективно в нашем диапазоне температур и необходимо для нормального функционирования материала. </w:t>
      </w:r>
    </w:p>
    <w:p w14:paraId="5B0D041F" w14:textId="77777777" w:rsidR="00485834" w:rsidRPr="006E0E59" w:rsidRDefault="00485834" w:rsidP="006E0E59">
      <w:pPr>
        <w:rPr>
          <w:rFonts w:eastAsiaTheme="minorHAnsi"/>
        </w:rPr>
      </w:pPr>
    </w:p>
    <w:p w14:paraId="5EF23153" w14:textId="3488EAFD" w:rsidR="004D1545" w:rsidRPr="000F45CC" w:rsidRDefault="004D1545" w:rsidP="0002067E">
      <w:pPr>
        <w:pStyle w:val="2"/>
      </w:pPr>
      <w:bookmarkStart w:id="31" w:name="_Toc6869011"/>
      <w:r w:rsidRPr="0002067E">
        <w:t>Радиационное</w:t>
      </w:r>
      <w:r w:rsidRPr="000F45CC">
        <w:t xml:space="preserve"> </w:t>
      </w:r>
      <w:proofErr w:type="spellStart"/>
      <w:r w:rsidRPr="000F45CC">
        <w:t>охрупчивание</w:t>
      </w:r>
      <w:bookmarkEnd w:id="31"/>
      <w:proofErr w:type="spellEnd"/>
    </w:p>
    <w:p w14:paraId="0C5B272E" w14:textId="4E859FCC" w:rsidR="004D1545" w:rsidRDefault="004D1545" w:rsidP="0002067E">
      <w:pPr>
        <w:rPr>
          <w:rFonts w:eastAsiaTheme="minorHAnsi"/>
        </w:rPr>
      </w:pPr>
      <w:r>
        <w:rPr>
          <w:rFonts w:eastAsiaTheme="minorHAnsi"/>
        </w:rPr>
        <w:t xml:space="preserve">Для </w:t>
      </w:r>
      <w:proofErr w:type="spellStart"/>
      <w:r w:rsidR="00A206DE">
        <w:rPr>
          <w:rFonts w:eastAsiaTheme="minorHAnsi"/>
        </w:rPr>
        <w:t>ау</w:t>
      </w:r>
      <w:r w:rsidR="00D85A27">
        <w:rPr>
          <w:rFonts w:eastAsiaTheme="minorHAnsi"/>
        </w:rPr>
        <w:t>стенитных</w:t>
      </w:r>
      <w:proofErr w:type="spellEnd"/>
      <w:r w:rsidR="00D85A27">
        <w:rPr>
          <w:rFonts w:eastAsiaTheme="minorHAnsi"/>
        </w:rPr>
        <w:t xml:space="preserve"> хромоникелевых</w:t>
      </w:r>
      <w:r>
        <w:rPr>
          <w:rFonts w:eastAsiaTheme="minorHAnsi"/>
        </w:rPr>
        <w:t xml:space="preserve"> сплавов характерно явление ВТРО, проявляющиеся при температурах испытаний выше 0,5Т</w:t>
      </w:r>
      <w:r>
        <w:rPr>
          <w:rFonts w:eastAsiaTheme="minorHAnsi"/>
          <w:vertAlign w:val="subscript"/>
        </w:rPr>
        <w:t>пл</w:t>
      </w:r>
      <w:r w:rsidR="00D85A27" w:rsidRPr="00D85A27">
        <w:rPr>
          <w:rFonts w:eastAsiaTheme="minorHAnsi"/>
        </w:rPr>
        <w:t>=600-700</w:t>
      </w:r>
      <w:r w:rsidR="00D85A27">
        <w:rPr>
          <w:rFonts w:eastAsiaTheme="minorHAnsi"/>
        </w:rPr>
        <w:t>℃. При рабочей температуре в 320</w:t>
      </w:r>
      <w:r w:rsidR="00D85A27" w:rsidRPr="00D85A27">
        <w:rPr>
          <w:rFonts w:eastAsiaTheme="minorHAnsi"/>
        </w:rPr>
        <w:t xml:space="preserve"> </w:t>
      </w:r>
      <w:r w:rsidR="00D85A27">
        <w:rPr>
          <w:rFonts w:eastAsiaTheme="minorHAnsi"/>
        </w:rPr>
        <w:t>℃</w:t>
      </w:r>
      <w:r w:rsidR="000D5FB0">
        <w:rPr>
          <w:rFonts w:eastAsiaTheme="minorHAnsi"/>
        </w:rPr>
        <w:t xml:space="preserve"> </w:t>
      </w:r>
      <w:r w:rsidR="00D85A27">
        <w:rPr>
          <w:rFonts w:eastAsiaTheme="minorHAnsi"/>
        </w:rPr>
        <w:t>будет происходить обычное радиационное упрочнение, которые также будут влиять на пластичные свойства сплавов</w:t>
      </w:r>
      <w:r w:rsidR="000D5FB0">
        <w:rPr>
          <w:rFonts w:eastAsiaTheme="minorHAnsi"/>
        </w:rPr>
        <w:t xml:space="preserve"> </w:t>
      </w:r>
      <w:r w:rsidR="000D5FB0">
        <w:rPr>
          <w:rFonts w:eastAsiaTheme="minorHAnsi"/>
        </w:rPr>
        <w:fldChar w:fldCharType="begin" w:fldLock="1"/>
      </w:r>
      <w:r w:rsidR="00ED233E">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0D5FB0">
        <w:rPr>
          <w:rFonts w:eastAsiaTheme="minorHAnsi"/>
        </w:rPr>
        <w:fldChar w:fldCharType="separate"/>
      </w:r>
      <w:r w:rsidR="000D5FB0" w:rsidRPr="000D5FB0">
        <w:rPr>
          <w:rFonts w:eastAsiaTheme="minorHAnsi"/>
          <w:noProof/>
        </w:rPr>
        <w:t>[18]</w:t>
      </w:r>
      <w:r w:rsidR="000D5FB0">
        <w:rPr>
          <w:rFonts w:eastAsiaTheme="minorHAnsi"/>
        </w:rPr>
        <w:fldChar w:fldCharType="end"/>
      </w:r>
      <w:r w:rsidR="000D5FB0">
        <w:rPr>
          <w:rFonts w:eastAsiaTheme="minorHAnsi"/>
        </w:rPr>
        <w:t>.</w:t>
      </w:r>
    </w:p>
    <w:p w14:paraId="7E267BA2" w14:textId="2596C1D2" w:rsidR="009C54C5" w:rsidRDefault="009C54C5" w:rsidP="0002067E">
      <w:pPr>
        <w:rPr>
          <w:rFonts w:eastAsiaTheme="minorHAnsi"/>
        </w:rPr>
      </w:pPr>
      <w:r>
        <w:rPr>
          <w:rFonts w:eastAsiaTheme="minorHAnsi"/>
        </w:rPr>
        <w:t xml:space="preserve">Из рисунка </w:t>
      </w:r>
      <w:r w:rsidR="00E44B73">
        <w:rPr>
          <w:rFonts w:eastAsiaTheme="minorHAnsi"/>
        </w:rPr>
        <w:t>2.5</w:t>
      </w:r>
      <w:r>
        <w:rPr>
          <w:rFonts w:eastAsiaTheme="minorHAnsi"/>
        </w:rPr>
        <w:t xml:space="preserve"> видно, что при температуре 320℃ и больших </w:t>
      </w:r>
      <w:proofErr w:type="spellStart"/>
      <w:r>
        <w:rPr>
          <w:rFonts w:eastAsiaTheme="minorHAnsi"/>
        </w:rPr>
        <w:t>флюенсах</w:t>
      </w:r>
      <w:proofErr w:type="spellEnd"/>
      <w:r>
        <w:rPr>
          <w:rFonts w:eastAsiaTheme="minorHAnsi"/>
        </w:rPr>
        <w:t xml:space="preserve"> пластичность стремится к нулю для обоих рассматриваемых сплавов. Причем именно при этой температуре наиболее ярко выражено радиационное </w:t>
      </w:r>
      <w:proofErr w:type="spellStart"/>
      <w:r>
        <w:rPr>
          <w:rFonts w:eastAsiaTheme="minorHAnsi"/>
        </w:rPr>
        <w:t>охрупчивание</w:t>
      </w:r>
      <w:proofErr w:type="spellEnd"/>
      <w:r>
        <w:rPr>
          <w:rFonts w:eastAsiaTheme="minorHAnsi"/>
        </w:rPr>
        <w:t>, что хорошо коррелирует с существенным радиационным упрочнением (</w:t>
      </w:r>
      <w:r w:rsidR="00E44B73">
        <w:rPr>
          <w:rFonts w:eastAsiaTheme="minorHAnsi"/>
        </w:rPr>
        <w:t>рисунок 2.5</w:t>
      </w:r>
      <w:r>
        <w:rPr>
          <w:rFonts w:eastAsiaTheme="minorHAnsi"/>
        </w:rPr>
        <w:t>): пик радиационного упрочнения приходится на минимальную точку относительного удлинения.</w:t>
      </w:r>
    </w:p>
    <w:p w14:paraId="68DFF566" w14:textId="1E9E7DAC" w:rsidR="000D5FB0" w:rsidRDefault="000D5FB0" w:rsidP="000D5FB0">
      <w:pPr>
        <w:rPr>
          <w:rFonts w:eastAsiaTheme="minorHAnsi"/>
        </w:rPr>
      </w:pPr>
      <w:r>
        <w:rPr>
          <w:rFonts w:eastAsiaTheme="minorHAnsi"/>
        </w:rPr>
        <w:tab/>
      </w:r>
    </w:p>
    <w:tbl>
      <w:tblPr>
        <w:tblStyle w:val="a6"/>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8"/>
        <w:gridCol w:w="4029"/>
      </w:tblGrid>
      <w:tr w:rsidR="00433D5F" w14:paraId="3481755E" w14:textId="77777777" w:rsidTr="00433D5F">
        <w:tc>
          <w:tcPr>
            <w:tcW w:w="4512" w:type="dxa"/>
          </w:tcPr>
          <w:p w14:paraId="4A59D283" w14:textId="283CBB9A" w:rsidR="000D5FB0" w:rsidRDefault="00433D5F" w:rsidP="00BB210A">
            <w:pPr>
              <w:jc w:val="right"/>
              <w:rPr>
                <w:rFonts w:eastAsiaTheme="minorHAnsi"/>
              </w:rPr>
            </w:pPr>
            <w:r>
              <w:rPr>
                <w:noProof/>
              </w:rPr>
              <w:drawing>
                <wp:inline distT="0" distB="0" distL="0" distR="0" wp14:anchorId="3CF5D66A" wp14:editId="0AB14E3D">
                  <wp:extent cx="3208976" cy="2026920"/>
                  <wp:effectExtent l="0" t="0" r="0"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59637" cy="2058920"/>
                          </a:xfrm>
                          <a:prstGeom prst="rect">
                            <a:avLst/>
                          </a:prstGeom>
                        </pic:spPr>
                      </pic:pic>
                    </a:graphicData>
                  </a:graphic>
                </wp:inline>
              </w:drawing>
            </w:r>
          </w:p>
          <w:p w14:paraId="5AD982B0" w14:textId="338DB866" w:rsidR="00ED233E" w:rsidRDefault="00ED233E" w:rsidP="000D5FB0">
            <w:pPr>
              <w:rPr>
                <w:rFonts w:eastAsiaTheme="minorHAnsi"/>
              </w:rPr>
            </w:pPr>
            <w:r>
              <w:rPr>
                <w:rFonts w:eastAsiaTheme="minorHAnsi"/>
              </w:rPr>
              <w:lastRenderedPageBreak/>
              <w:t>а</w:t>
            </w:r>
          </w:p>
        </w:tc>
        <w:tc>
          <w:tcPr>
            <w:tcW w:w="3993" w:type="dxa"/>
          </w:tcPr>
          <w:p w14:paraId="009A4285" w14:textId="1233A9FC" w:rsidR="000D5FB0" w:rsidRDefault="00433D5F" w:rsidP="000D5FB0">
            <w:pPr>
              <w:rPr>
                <w:rFonts w:eastAsiaTheme="minorHAnsi"/>
              </w:rPr>
            </w:pPr>
            <w:r>
              <w:rPr>
                <w:noProof/>
              </w:rPr>
              <w:lastRenderedPageBreak/>
              <w:drawing>
                <wp:inline distT="0" distB="0" distL="0" distR="0" wp14:anchorId="630CD534" wp14:editId="728EC04E">
                  <wp:extent cx="2544461" cy="1927860"/>
                  <wp:effectExtent l="0" t="0" r="8255" b="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78796" cy="1953875"/>
                          </a:xfrm>
                          <a:prstGeom prst="rect">
                            <a:avLst/>
                          </a:prstGeom>
                        </pic:spPr>
                      </pic:pic>
                    </a:graphicData>
                  </a:graphic>
                </wp:inline>
              </w:drawing>
            </w:r>
          </w:p>
          <w:p w14:paraId="6577804A" w14:textId="38F69845" w:rsidR="00ED233E" w:rsidRDefault="00ED233E" w:rsidP="000D5FB0">
            <w:pPr>
              <w:rPr>
                <w:rFonts w:eastAsiaTheme="minorHAnsi"/>
              </w:rPr>
            </w:pPr>
            <w:r>
              <w:rPr>
                <w:rFonts w:eastAsiaTheme="minorHAnsi"/>
              </w:rPr>
              <w:lastRenderedPageBreak/>
              <w:t>б</w:t>
            </w:r>
          </w:p>
        </w:tc>
      </w:tr>
    </w:tbl>
    <w:p w14:paraId="150158DE" w14:textId="0748F283" w:rsidR="00ED233E" w:rsidRDefault="00ED233E" w:rsidP="009C54C5">
      <w:pPr>
        <w:jc w:val="center"/>
        <w:rPr>
          <w:rFonts w:eastAsiaTheme="minorHAnsi"/>
          <w:sz w:val="20"/>
          <w:szCs w:val="20"/>
        </w:rPr>
      </w:pPr>
    </w:p>
    <w:p w14:paraId="4147F8D7" w14:textId="24C9346A" w:rsidR="000D5FB0" w:rsidRPr="00ED233E" w:rsidRDefault="00ED233E" w:rsidP="009C54C5">
      <w:pPr>
        <w:jc w:val="center"/>
        <w:rPr>
          <w:rFonts w:eastAsiaTheme="minorHAnsi"/>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15B02619" w14:textId="478CF4FD" w:rsidR="000D5FB0" w:rsidRPr="00ED233E" w:rsidRDefault="009C54C5" w:rsidP="009C54C5">
      <w:pPr>
        <w:pStyle w:val="ad"/>
        <w:rPr>
          <w:rFonts w:eastAsiaTheme="minorHAnsi"/>
        </w:rPr>
      </w:pPr>
      <w:bookmarkStart w:id="32" w:name="_Ref38798842"/>
      <w:bookmarkStart w:id="33" w:name="_Ref38798832"/>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5</w:t>
      </w:r>
      <w:r w:rsidR="0011249B">
        <w:rPr>
          <w:noProof/>
        </w:rPr>
        <w:fldChar w:fldCharType="end"/>
      </w:r>
      <w:bookmarkEnd w:id="32"/>
      <w:r>
        <w:t xml:space="preserve"> – Зависимость относительного удлинения после разрушения от </w:t>
      </w:r>
      <w:proofErr w:type="spellStart"/>
      <w:r>
        <w:t>флюенса</w:t>
      </w:r>
      <w:proofErr w:type="spellEnd"/>
      <w:r>
        <w:t xml:space="preserve"> нейтронного облучения и температуры</w:t>
      </w:r>
      <w:bookmarkEnd w:id="33"/>
      <w:r w:rsidR="00ED233E">
        <w:t xml:space="preserve"> </w:t>
      </w:r>
      <w:r w:rsidR="00ED233E">
        <w:fldChar w:fldCharType="begin" w:fldLock="1"/>
      </w:r>
      <w:r w:rsidR="00ED233E">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ED233E">
        <w:fldChar w:fldCharType="separate"/>
      </w:r>
      <w:r w:rsidR="00ED233E" w:rsidRPr="00ED233E">
        <w:rPr>
          <w:noProof/>
        </w:rPr>
        <w:t>[22]</w:t>
      </w:r>
      <w:r w:rsidR="00ED233E">
        <w:fldChar w:fldCharType="end"/>
      </w:r>
      <w:r w:rsidR="00ED233E" w:rsidRPr="00ED233E">
        <w:t>.</w:t>
      </w:r>
    </w:p>
    <w:p w14:paraId="337C94A8" w14:textId="239659ED" w:rsidR="000D5FB0" w:rsidRPr="00586BC7" w:rsidRDefault="00ED233E" w:rsidP="0002067E">
      <w:pPr>
        <w:rPr>
          <w:rFonts w:eastAsiaTheme="minorHAnsi"/>
        </w:rPr>
      </w:pPr>
      <w:r>
        <w:rPr>
          <w:rFonts w:eastAsiaTheme="minorHAnsi"/>
        </w:rPr>
        <w:t xml:space="preserve">Зависимость пластичных свойств сплавов от в координатах </w:t>
      </w:r>
      <w:proofErr w:type="spellStart"/>
      <w:r>
        <w:rPr>
          <w:rFonts w:eastAsiaTheme="minorHAnsi"/>
        </w:rPr>
        <w:t>флюенс</w:t>
      </w:r>
      <w:proofErr w:type="spellEnd"/>
      <w:r>
        <w:rPr>
          <w:rFonts w:eastAsiaTheme="minorHAnsi"/>
        </w:rPr>
        <w:t>-пластичность представлены на рисунке</w:t>
      </w:r>
      <w:r w:rsidR="00586BC7" w:rsidRPr="00586BC7">
        <w:rPr>
          <w:rFonts w:eastAsiaTheme="minorHAnsi"/>
        </w:rPr>
        <w:t xml:space="preserve"> </w:t>
      </w:r>
      <w:r w:rsidR="00E44B73">
        <w:rPr>
          <w:rFonts w:eastAsiaTheme="minorHAnsi"/>
        </w:rPr>
        <w:t>2.5</w:t>
      </w:r>
      <w:r w:rsidR="00586BC7" w:rsidRPr="00586BC7">
        <w:rPr>
          <w:rFonts w:eastAsiaTheme="minorHAnsi"/>
        </w:rPr>
        <w:t xml:space="preserve">. </w:t>
      </w:r>
      <w:r w:rsidR="00586BC7">
        <w:rPr>
          <w:rFonts w:eastAsiaTheme="minorHAnsi"/>
        </w:rPr>
        <w:t>Из этих рисунков видно, что оба сплава становятся крайне хрупкими в условия эксплуатации, так как относительное удлинение после разрыва составляет менее 1%.</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D5FB0" w14:paraId="59FEE5AC" w14:textId="77777777" w:rsidTr="00586BC7">
        <w:tc>
          <w:tcPr>
            <w:tcW w:w="9571" w:type="dxa"/>
          </w:tcPr>
          <w:p w14:paraId="682203CF" w14:textId="0A5B8AEF" w:rsidR="000D5FB0" w:rsidRDefault="000D5FB0" w:rsidP="00ED233E">
            <w:pPr>
              <w:jc w:val="center"/>
              <w:rPr>
                <w:rFonts w:eastAsiaTheme="minorHAnsi"/>
              </w:rPr>
            </w:pPr>
          </w:p>
          <w:p w14:paraId="4B676E4A" w14:textId="32D0FF06" w:rsidR="00ED233E" w:rsidRDefault="00CE0CF1" w:rsidP="00261FF1">
            <w:pPr>
              <w:jc w:val="center"/>
              <w:rPr>
                <w:rFonts w:eastAsiaTheme="minorHAnsi"/>
              </w:rPr>
            </w:pPr>
            <w:r>
              <w:rPr>
                <w:noProof/>
              </w:rPr>
              <w:drawing>
                <wp:inline distT="0" distB="0" distL="0" distR="0" wp14:anchorId="5D0F80E7" wp14:editId="3A7C377A">
                  <wp:extent cx="3998207" cy="2499360"/>
                  <wp:effectExtent l="0" t="0" r="2540" b="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12467" cy="2508274"/>
                          </a:xfrm>
                          <a:prstGeom prst="rect">
                            <a:avLst/>
                          </a:prstGeom>
                        </pic:spPr>
                      </pic:pic>
                    </a:graphicData>
                  </a:graphic>
                </wp:inline>
              </w:drawing>
            </w:r>
          </w:p>
        </w:tc>
      </w:tr>
      <w:tr w:rsidR="000D5FB0" w14:paraId="687B7EA8" w14:textId="77777777" w:rsidTr="00586BC7">
        <w:tc>
          <w:tcPr>
            <w:tcW w:w="9571" w:type="dxa"/>
          </w:tcPr>
          <w:p w14:paraId="22FBF067" w14:textId="0B5271AF" w:rsidR="000D5FB0" w:rsidRDefault="000D5FB0" w:rsidP="00ED233E">
            <w:pPr>
              <w:jc w:val="center"/>
              <w:rPr>
                <w:rFonts w:eastAsiaTheme="minorHAnsi"/>
              </w:rPr>
            </w:pPr>
          </w:p>
          <w:p w14:paraId="3EFC95B5" w14:textId="60831B11" w:rsidR="00CE0CF1" w:rsidRDefault="00261FF1" w:rsidP="00ED233E">
            <w:pPr>
              <w:jc w:val="center"/>
              <w:rPr>
                <w:rFonts w:eastAsiaTheme="minorHAnsi"/>
              </w:rPr>
            </w:pPr>
            <w:r>
              <w:rPr>
                <w:noProof/>
              </w:rPr>
              <w:drawing>
                <wp:inline distT="0" distB="0" distL="0" distR="0" wp14:anchorId="20B234B8" wp14:editId="38811982">
                  <wp:extent cx="4088078" cy="2652553"/>
                  <wp:effectExtent l="0" t="0" r="8255"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08586" cy="2665860"/>
                          </a:xfrm>
                          <a:prstGeom prst="rect">
                            <a:avLst/>
                          </a:prstGeom>
                        </pic:spPr>
                      </pic:pic>
                    </a:graphicData>
                  </a:graphic>
                </wp:inline>
              </w:drawing>
            </w:r>
          </w:p>
          <w:p w14:paraId="22BDDAB1" w14:textId="6D25B56E" w:rsidR="00261FF1" w:rsidRDefault="00261FF1" w:rsidP="00261FF1">
            <w:pPr>
              <w:jc w:val="center"/>
              <w:rPr>
                <w:rFonts w:eastAsiaTheme="minorHAnsi"/>
              </w:rPr>
            </w:pPr>
          </w:p>
        </w:tc>
      </w:tr>
    </w:tbl>
    <w:p w14:paraId="6ECE607E" w14:textId="29870BF6" w:rsidR="000D5FB0" w:rsidRDefault="000D5FB0" w:rsidP="000D5FB0">
      <w:pPr>
        <w:rPr>
          <w:rFonts w:eastAsiaTheme="minorHAnsi"/>
        </w:rPr>
      </w:pPr>
    </w:p>
    <w:p w14:paraId="3CE298E9" w14:textId="7FF03B94" w:rsidR="00ED233E" w:rsidRPr="00ED233E" w:rsidRDefault="00ED233E" w:rsidP="00ED233E">
      <w:pPr>
        <w:pStyle w:val="ad"/>
        <w:rPr>
          <w:rFonts w:eastAsiaTheme="minorHAnsi"/>
        </w:rPr>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6</w:t>
      </w:r>
      <w:r w:rsidR="0011249B">
        <w:rPr>
          <w:noProof/>
        </w:rPr>
        <w:fldChar w:fldCharType="end"/>
      </w:r>
      <w:r>
        <w:t xml:space="preserve"> - Зависимость пластичности от </w:t>
      </w:r>
      <w:proofErr w:type="spellStart"/>
      <w:r>
        <w:t>флюенса</w:t>
      </w:r>
      <w:proofErr w:type="spellEnd"/>
      <w:r>
        <w:t xml:space="preserve"> облучения </w:t>
      </w:r>
      <w:r w:rsidR="00586BC7">
        <w:fldChar w:fldCharType="begin" w:fldLock="1"/>
      </w:r>
      <w:r w:rsidR="00E31C40">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id":"ITEM-2","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2","issued":{"date-parts":[["2012"]]},"title":"Radiation damage in austenitic steels","type":"chapter"},"uris":["http://www.mendeley.com/documents/?uuid=aea643de-7e0b-4112-8562-25405abf64a8"]}],"mendeley":{"formattedCitation":"[22,24]","plainTextFormattedCitation":"[22,24]","previouslyFormattedCitation":"[22,24]"},"properties":{"noteIndex":0},"schema":"https://github.com/citation-style-language/schema/raw/master/csl-citation.json"}</w:instrText>
      </w:r>
      <w:r w:rsidR="00586BC7">
        <w:fldChar w:fldCharType="separate"/>
      </w:r>
      <w:r w:rsidR="00586BC7" w:rsidRPr="00586BC7">
        <w:rPr>
          <w:noProof/>
        </w:rPr>
        <w:t>[22,24]</w:t>
      </w:r>
      <w:r w:rsidR="00586BC7">
        <w:fldChar w:fldCharType="end"/>
      </w:r>
    </w:p>
    <w:p w14:paraId="6B93D2FC" w14:textId="77777777" w:rsidR="00E31C40" w:rsidRDefault="00E31C40" w:rsidP="00E31C40">
      <w:pPr>
        <w:rPr>
          <w:rFonts w:eastAsiaTheme="minorHAnsi"/>
        </w:rPr>
      </w:pPr>
    </w:p>
    <w:p w14:paraId="53BF267B" w14:textId="3B8E400D" w:rsidR="004D1545" w:rsidRDefault="00E31C40" w:rsidP="0002067E">
      <w:pPr>
        <w:rPr>
          <w:rFonts w:eastAsiaTheme="minorHAnsi"/>
        </w:rPr>
      </w:pPr>
      <w:r>
        <w:rPr>
          <w:rFonts w:eastAsiaTheme="minorHAnsi"/>
        </w:rPr>
        <w:t xml:space="preserve">Такое сильное понижение пластических свойств может быть обусловлено как появлением радиационных дефектов, так и частичным распадом твердого раствора. Решением этой проблемы – частичного возврата механических свойств может быть отжиг дефектов по прошествии некоторого времени эксплуатации. Еще одним решением является сложное легирование состава кремнием и молибденом </w:t>
      </w:r>
      <w:r>
        <w:rPr>
          <w:rFonts w:eastAsiaTheme="minorHAnsi"/>
        </w:rPr>
        <w:fldChar w:fldCharType="begin" w:fldLock="1"/>
      </w:r>
      <w:r w:rsidR="00C3516A">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Pr>
          <w:rFonts w:eastAsiaTheme="minorHAnsi"/>
        </w:rPr>
        <w:fldChar w:fldCharType="separate"/>
      </w:r>
      <w:r w:rsidRPr="00E31C40">
        <w:rPr>
          <w:rFonts w:eastAsiaTheme="minorHAnsi"/>
          <w:noProof/>
        </w:rPr>
        <w:t>[18]</w:t>
      </w:r>
      <w:r>
        <w:rPr>
          <w:rFonts w:eastAsiaTheme="minorHAnsi"/>
        </w:rPr>
        <w:fldChar w:fldCharType="end"/>
      </w:r>
      <w:r>
        <w:rPr>
          <w:rFonts w:eastAsiaTheme="minorHAnsi"/>
        </w:rPr>
        <w:t>.</w:t>
      </w:r>
    </w:p>
    <w:p w14:paraId="40BC43D0" w14:textId="611E9A07" w:rsidR="00283B38" w:rsidRDefault="004D5BC9" w:rsidP="0002067E">
      <w:pPr>
        <w:rPr>
          <w:rFonts w:eastAsiaTheme="minorHAnsi"/>
        </w:rPr>
      </w:pPr>
      <w:r>
        <w:rPr>
          <w:rFonts w:eastAsiaTheme="minorHAnsi"/>
        </w:rPr>
        <w:t xml:space="preserve">Также следует отметить, что в </w:t>
      </w:r>
      <w:proofErr w:type="spellStart"/>
      <w:r>
        <w:rPr>
          <w:rFonts w:eastAsiaTheme="minorHAnsi"/>
        </w:rPr>
        <w:t>аустенитных</w:t>
      </w:r>
      <w:proofErr w:type="spellEnd"/>
      <w:r>
        <w:rPr>
          <w:rFonts w:eastAsiaTheme="minorHAnsi"/>
        </w:rPr>
        <w:t xml:space="preserve"> ГЦК-сплавах хрупко-вязкий переход наблюдается при крайне низком диапазоне температур, и влияние радиации на этот диапазон незначительно. Наличие хрупко-вязкого перехода при рабочей температуре может фиксироваться исключительно из-за выпадения ферритной ОЦК фазы, которая имеет высокую температуру хрупко-вязкого перехода</w:t>
      </w:r>
      <w:r w:rsidR="0003421D">
        <w:rPr>
          <w:rFonts w:eastAsiaTheme="minorHAnsi"/>
        </w:rPr>
        <w:t xml:space="preserve"> </w:t>
      </w:r>
      <w:r w:rsidR="0003421D">
        <w:rPr>
          <w:rFonts w:eastAsiaTheme="minorHAnsi"/>
        </w:rPr>
        <w:fldChar w:fldCharType="begin" w:fldLock="1"/>
      </w:r>
      <w:r w:rsidR="009A7279">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id":"ITEM-2","itemData":{"author":[{"dropping-particle":"","family":"Сорокин","given":"","non-dropping-particle":"","parse-names":false,"suffix":""}],"id":"ITEM-2","issued":{"date-parts":[["2015"]]},"number-of-pages":"207","title":"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type":"thesis"},"uris":["http://www.mendeley.com/documents/?uuid=55a3e9e1-d475-4072-a1d5-a8d695fe0d4a"]}],"mendeley":{"formattedCitation":"[18,25]","plainTextFormattedCitation":"[18,25]","previouslyFormattedCitation":"[18,25]"},"properties":{"noteIndex":0},"schema":"https://github.com/citation-style-language/schema/raw/master/csl-citation.json"}</w:instrText>
      </w:r>
      <w:r w:rsidR="0003421D">
        <w:rPr>
          <w:rFonts w:eastAsiaTheme="minorHAnsi"/>
        </w:rPr>
        <w:fldChar w:fldCharType="separate"/>
      </w:r>
      <w:r w:rsidR="0003421D" w:rsidRPr="0003421D">
        <w:rPr>
          <w:rFonts w:eastAsiaTheme="minorHAnsi"/>
          <w:noProof/>
        </w:rPr>
        <w:t>[18,25]</w:t>
      </w:r>
      <w:r w:rsidR="0003421D">
        <w:rPr>
          <w:rFonts w:eastAsiaTheme="minorHAnsi"/>
        </w:rPr>
        <w:fldChar w:fldCharType="end"/>
      </w:r>
      <w:r>
        <w:rPr>
          <w:rFonts w:eastAsiaTheme="minorHAnsi"/>
        </w:rPr>
        <w:t>.</w:t>
      </w:r>
      <w:r w:rsidR="0003421D">
        <w:rPr>
          <w:rFonts w:eastAsiaTheme="minorHAnsi"/>
        </w:rPr>
        <w:t xml:space="preserve"> Следовательно, необходима стабилизация СФС материала в рабочих условиях.</w:t>
      </w:r>
    </w:p>
    <w:p w14:paraId="07F4BB05" w14:textId="56E23FF3" w:rsidR="002864BA" w:rsidRPr="00934094" w:rsidRDefault="00283B38" w:rsidP="00283B38">
      <w:pPr>
        <w:rPr>
          <w:rFonts w:eastAsiaTheme="minorHAnsi"/>
          <w:b/>
          <w:color w:val="FF0000"/>
        </w:rPr>
      </w:pPr>
      <w:r w:rsidRPr="00934094">
        <w:rPr>
          <w:rFonts w:eastAsiaTheme="minorHAnsi"/>
          <w:b/>
          <w:color w:val="FF0000"/>
        </w:rPr>
        <w:t xml:space="preserve"> </w:t>
      </w:r>
    </w:p>
    <w:p w14:paraId="673427FB" w14:textId="3CD93394" w:rsidR="004D1545" w:rsidRPr="000F45CC" w:rsidRDefault="004D1545" w:rsidP="0002067E">
      <w:pPr>
        <w:pStyle w:val="2"/>
      </w:pPr>
      <w:bookmarkStart w:id="34" w:name="_Toc6869012"/>
      <w:r>
        <w:t xml:space="preserve">Радиационное </w:t>
      </w:r>
      <w:r w:rsidRPr="0002067E">
        <w:t>распухание</w:t>
      </w:r>
      <w:bookmarkEnd w:id="34"/>
    </w:p>
    <w:p w14:paraId="08CC735A" w14:textId="5A04A6C2" w:rsidR="00131DF6" w:rsidRDefault="00EB2EC6" w:rsidP="0002067E">
      <w:pPr>
        <w:rPr>
          <w:rFonts w:eastAsiaTheme="minorHAnsi"/>
        </w:rPr>
      </w:pPr>
      <w:proofErr w:type="spellStart"/>
      <w:r>
        <w:rPr>
          <w:rFonts w:eastAsiaTheme="minorHAnsi"/>
        </w:rPr>
        <w:t>Аустенитные</w:t>
      </w:r>
      <w:proofErr w:type="spellEnd"/>
      <w:r>
        <w:rPr>
          <w:rFonts w:eastAsiaTheme="minorHAnsi"/>
        </w:rPr>
        <w:t xml:space="preserve"> сплавы имеют склонность к радиационному распуханию, которая зависит</w:t>
      </w:r>
      <w:r w:rsidR="004D1545">
        <w:rPr>
          <w:rFonts w:eastAsiaTheme="minorHAnsi"/>
        </w:rPr>
        <w:t xml:space="preserve"> </w:t>
      </w:r>
      <w:r>
        <w:rPr>
          <w:rFonts w:eastAsiaTheme="minorHAnsi"/>
        </w:rPr>
        <w:t xml:space="preserve">от их состава. В случае хромоникелевых сплавов, стойкость к распуханию обеспечивается никелем, и она не зависит от концентрации хрома. </w:t>
      </w:r>
    </w:p>
    <w:p w14:paraId="6D3A6E9F" w14:textId="0437CC65" w:rsidR="00131DF6" w:rsidRPr="00131DF6" w:rsidRDefault="00E44B73" w:rsidP="0002067E">
      <w:pPr>
        <w:rPr>
          <w:rFonts w:eastAsiaTheme="minorHAnsi"/>
        </w:rPr>
      </w:pPr>
      <w:r>
        <w:rPr>
          <w:rFonts w:eastAsiaTheme="minorHAnsi"/>
        </w:rPr>
        <w:t>Рисунок 2.7</w:t>
      </w:r>
      <w:r w:rsidR="00EB2EC6">
        <w:rPr>
          <w:rFonts w:eastAsiaTheme="minorHAnsi"/>
        </w:rPr>
        <w:t xml:space="preserve"> демонстрирует нам зависимость радиационного распухания от концентрации никеля при содержании хрома от 15%</w:t>
      </w:r>
      <w:r w:rsidR="00131DF6">
        <w:rPr>
          <w:rFonts w:eastAsiaTheme="minorHAnsi"/>
        </w:rPr>
        <w:t xml:space="preserve">. Данные также подтверждаются в работе </w:t>
      </w:r>
      <w:r w:rsidR="00131DF6">
        <w:rPr>
          <w:rFonts w:eastAsiaTheme="minorHAnsi"/>
        </w:rPr>
        <w:fldChar w:fldCharType="begin" w:fldLock="1"/>
      </w:r>
      <w:r w:rsidR="009A7279">
        <w:rPr>
          <w:rFonts w:eastAsiaTheme="minorHAnsi"/>
        </w:rPr>
        <w:instrText>ADDIN CSL_CITATION {"citationItems":[{"id":"ITEM-1","itemData":{"DOI":"10.1007/978-1-4020-5295-8_5","abstract":"In this chapter, two examples of high-dose radiation effects in steels are described, specifically void swelling, and stress relaxation. For each example, the importance of the phenomena to reactor materials is presented and the effect is explained in reference to other lectures chapters in this series.","author":[{"dropping-particle":"","family":"Allen","given":"Todd R.","non-dropping-particle":"","parse-names":false,"suffix":""}],"container-title":"Radiation Effects in Solids","id":"ITEM-1","issued":{"date-parts":[["2007"]]},"title":"HIGH DOSE RADIATION EFFECTS IN STEELS","type":"chapter"},"uris":["http://www.mendeley.com/documents/?uuid=d6c119ef-794b-4b43-a654-d6a2c91ef8d4"]}],"mendeley":{"formattedCitation":"[26]","plainTextFormattedCitation":"[26]","previouslyFormattedCitation":"[26]"},"properties":{"noteIndex":0},"schema":"https://github.com/citation-style-language/schema/raw/master/csl-citation.json"}</w:instrText>
      </w:r>
      <w:r w:rsidR="00131DF6">
        <w:rPr>
          <w:rFonts w:eastAsiaTheme="minorHAnsi"/>
        </w:rPr>
        <w:fldChar w:fldCharType="separate"/>
      </w:r>
      <w:r w:rsidR="0003421D" w:rsidRPr="0003421D">
        <w:rPr>
          <w:rFonts w:eastAsiaTheme="minorHAnsi"/>
          <w:noProof/>
        </w:rPr>
        <w:t>[26]</w:t>
      </w:r>
      <w:r w:rsidR="00131DF6">
        <w:rPr>
          <w:rFonts w:eastAsiaTheme="minorHAnsi"/>
        </w:rPr>
        <w:fldChar w:fldCharType="end"/>
      </w:r>
      <w:r w:rsidR="00131DF6" w:rsidRPr="00131DF6">
        <w:rPr>
          <w:rFonts w:eastAsiaTheme="minorHAnsi"/>
        </w:rPr>
        <w:t>.</w:t>
      </w:r>
      <w:r w:rsidR="00131DF6">
        <w:rPr>
          <w:rFonts w:eastAsiaTheme="minorHAnsi"/>
        </w:rPr>
        <w:t xml:space="preserve"> Из этого рисунка видно, что повышение концентрации никеля ведет к снижению радиационного распухания, что опять же свидетельствует о преимуществе состава основы </w:t>
      </w:r>
      <w:r w:rsidR="00131DF6" w:rsidRPr="00131DF6">
        <w:t>18%</w:t>
      </w:r>
      <w:r w:rsidR="00131DF6" w:rsidRPr="00984A7D">
        <w:rPr>
          <w:lang w:val="en-US"/>
        </w:rPr>
        <w:t>Cr</w:t>
      </w:r>
      <w:r w:rsidR="00131DF6" w:rsidRPr="00131DF6">
        <w:t>+1</w:t>
      </w:r>
      <w:r w:rsidR="00131DF6">
        <w:t>2</w:t>
      </w:r>
      <w:r w:rsidR="00131DF6" w:rsidRPr="00131DF6">
        <w:t>%</w:t>
      </w:r>
      <w:r w:rsidR="00131DF6" w:rsidRPr="00984A7D">
        <w:rPr>
          <w:lang w:val="en-US"/>
        </w:rPr>
        <w:t>Ni</w:t>
      </w:r>
      <w:r w:rsidR="00131DF6">
        <w:t xml:space="preserve"> над </w:t>
      </w:r>
      <w:r w:rsidR="00131DF6" w:rsidRPr="00131DF6">
        <w:t>18%</w:t>
      </w:r>
      <w:r w:rsidR="00131DF6" w:rsidRPr="00984A7D">
        <w:rPr>
          <w:lang w:val="en-US"/>
        </w:rPr>
        <w:t>Cr</w:t>
      </w:r>
      <w:r w:rsidR="00131DF6" w:rsidRPr="00131DF6">
        <w:t>+10%</w:t>
      </w:r>
      <w:r w:rsidR="00131DF6" w:rsidRPr="00984A7D">
        <w:rPr>
          <w:lang w:val="en-US"/>
        </w:rPr>
        <w:t>Ni</w:t>
      </w:r>
      <w:r w:rsidR="00131DF6">
        <w:t>.</w:t>
      </w:r>
    </w:p>
    <w:p w14:paraId="3C6D09E5" w14:textId="1073F98B" w:rsidR="00776DC6" w:rsidRDefault="00EB2EC6" w:rsidP="00776DC6">
      <w:pPr>
        <w:jc w:val="center"/>
        <w:rPr>
          <w:rFonts w:eastAsiaTheme="minorHAnsi"/>
        </w:rPr>
      </w:pPr>
      <w:r>
        <w:rPr>
          <w:noProof/>
        </w:rPr>
        <w:lastRenderedPageBreak/>
        <w:drawing>
          <wp:inline distT="0" distB="0" distL="0" distR="0" wp14:anchorId="7ECE72CF" wp14:editId="6FBA5647">
            <wp:extent cx="3548917" cy="4095196"/>
            <wp:effectExtent l="0" t="0" r="0"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66148" cy="4115079"/>
                    </a:xfrm>
                    <a:prstGeom prst="rect">
                      <a:avLst/>
                    </a:prstGeom>
                  </pic:spPr>
                </pic:pic>
              </a:graphicData>
            </a:graphic>
          </wp:inline>
        </w:drawing>
      </w:r>
    </w:p>
    <w:p w14:paraId="49765CBF" w14:textId="16C31B4A" w:rsidR="00EB2EC6" w:rsidRDefault="00EB2EC6" w:rsidP="00EB2EC6">
      <w:pPr>
        <w:pStyle w:val="ad"/>
      </w:pPr>
      <w:bookmarkStart w:id="35" w:name="_Ref38817850"/>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7</w:t>
      </w:r>
      <w:r w:rsidR="0011249B">
        <w:rPr>
          <w:noProof/>
        </w:rPr>
        <w:fldChar w:fldCharType="end"/>
      </w:r>
      <w:bookmarkEnd w:id="35"/>
      <w:r>
        <w:t xml:space="preserve"> - </w:t>
      </w:r>
      <w:r w:rsidRPr="009F7F83">
        <w:t xml:space="preserve">Влияние содержания никеля на радиационное распухание различных зарубежных </w:t>
      </w:r>
      <w:proofErr w:type="spellStart"/>
      <w:r w:rsidRPr="009F7F83">
        <w:t>аустенитных</w:t>
      </w:r>
      <w:proofErr w:type="spellEnd"/>
      <w:r w:rsidRPr="009F7F83">
        <w:t xml:space="preserve"> хромоникелевых сплавов Т = 625</w:t>
      </w:r>
      <w:r>
        <w:t xml:space="preserve"> </w:t>
      </w:r>
      <w:r w:rsidRPr="005C4201">
        <w:rPr>
          <w:rFonts w:eastAsiaTheme="minorHAnsi"/>
        </w:rPr>
        <w:t>°С</w:t>
      </w:r>
      <w:r w:rsidRPr="009F7F83">
        <w:t xml:space="preserve">, доза 140 </w:t>
      </w:r>
      <w:proofErr w:type="spellStart"/>
      <w:r w:rsidRPr="009F7F83">
        <w:t>смещ</w:t>
      </w:r>
      <w:proofErr w:type="spellEnd"/>
      <w:r w:rsidRPr="009F7F83">
        <w:t>./атом</w:t>
      </w:r>
      <w:r>
        <w:t xml:space="preserve"> </w:t>
      </w:r>
      <w:r>
        <w:fldChar w:fldCharType="begin" w:fldLock="1"/>
      </w:r>
      <w:r w:rsidR="009A7279">
        <w:instrText>ADDIN CSL_CITATION {"citationItems":[{"id":"ITEM-1","itemData":{"author":[{"dropping-particle":"","family":"ЗВЯГИН","given":"БОРИСОВИЧ ВЛАДИМИР","non-dropping-particle":"","parse-names":false,"suffix":""}],"id":"ITEM-1","issued":{"date-parts":[["2009"]]},"title":"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type":"thesis"},"uris":["http://www.mendeley.com/documents/?uuid=5ab49c1c-67c5-4f02-be22-ec40a5b82d5d"]}],"mendeley":{"formattedCitation":"[27]","plainTextFormattedCitation":"[27]","previouslyFormattedCitation":"[27]"},"properties":{"noteIndex":0},"schema":"https://github.com/citation-style-language/schema/raw/master/csl-citation.json"}</w:instrText>
      </w:r>
      <w:r>
        <w:fldChar w:fldCharType="separate"/>
      </w:r>
      <w:r w:rsidR="0003421D" w:rsidRPr="0003421D">
        <w:rPr>
          <w:noProof/>
        </w:rPr>
        <w:t>[27]</w:t>
      </w:r>
      <w:r>
        <w:fldChar w:fldCharType="end"/>
      </w:r>
    </w:p>
    <w:p w14:paraId="27EDE18E" w14:textId="77777777" w:rsidR="0002067E" w:rsidRDefault="0002067E" w:rsidP="00590F57">
      <w:pPr>
        <w:pStyle w:val="ad"/>
        <w:jc w:val="both"/>
        <w:rPr>
          <w:rFonts w:eastAsiaTheme="minorHAnsi"/>
        </w:rPr>
      </w:pPr>
    </w:p>
    <w:p w14:paraId="6E6DDA7B" w14:textId="2CFE040B" w:rsidR="004D1545" w:rsidRPr="003F79E4" w:rsidRDefault="00590F57" w:rsidP="0002067E">
      <w:pPr>
        <w:rPr>
          <w:rFonts w:eastAsiaTheme="minorHAnsi"/>
        </w:rPr>
      </w:pPr>
      <w:r>
        <w:rPr>
          <w:rFonts w:eastAsiaTheme="minorHAnsi"/>
        </w:rPr>
        <w:t xml:space="preserve">При низких температурах, таких как рабочая, </w:t>
      </w:r>
      <w:r w:rsidR="003F79E4">
        <w:rPr>
          <w:rFonts w:eastAsiaTheme="minorHAnsi"/>
        </w:rPr>
        <w:t xml:space="preserve">радиационное </w:t>
      </w:r>
      <w:r>
        <w:rPr>
          <w:rFonts w:eastAsiaTheme="minorHAnsi"/>
        </w:rPr>
        <w:t xml:space="preserve">распухание </w:t>
      </w:r>
      <w:proofErr w:type="spellStart"/>
      <w:r>
        <w:rPr>
          <w:rFonts w:eastAsiaTheme="minorHAnsi"/>
        </w:rPr>
        <w:t>аустенитных</w:t>
      </w:r>
      <w:proofErr w:type="spellEnd"/>
      <w:r>
        <w:rPr>
          <w:rFonts w:eastAsiaTheme="minorHAnsi"/>
        </w:rPr>
        <w:t xml:space="preserve"> сталей незначительно. Так график зависимости распухания от температуры для основы с 10% никеля представлен на</w:t>
      </w:r>
      <w:r w:rsidRPr="00590F57">
        <w:rPr>
          <w:rFonts w:eastAsiaTheme="minorHAnsi"/>
        </w:rPr>
        <w:t xml:space="preserve"> </w:t>
      </w:r>
      <w:r>
        <w:rPr>
          <w:rFonts w:eastAsiaTheme="minorHAnsi"/>
        </w:rPr>
        <w:t xml:space="preserve">рисунке </w:t>
      </w:r>
      <w:r w:rsidR="00E44B73">
        <w:rPr>
          <w:rFonts w:eastAsiaTheme="minorHAnsi"/>
        </w:rPr>
        <w:t>2.8</w:t>
      </w:r>
      <w:r>
        <w:rPr>
          <w:rFonts w:eastAsiaTheme="minorHAnsi"/>
        </w:rPr>
        <w:t xml:space="preserve">. </w:t>
      </w:r>
      <w:r w:rsidR="003F79E4">
        <w:rPr>
          <w:rFonts w:eastAsiaTheme="minorHAnsi"/>
        </w:rPr>
        <w:t xml:space="preserve">Исходя из того, что никель увеличивает стойкость к распуханию, то оно также не будет наблюдаться в сплаве </w:t>
      </w:r>
      <w:r w:rsidR="003F79E4" w:rsidRPr="00131DF6">
        <w:t>18%</w:t>
      </w:r>
      <w:r w:rsidR="003F79E4" w:rsidRPr="00984A7D">
        <w:rPr>
          <w:lang w:val="en-US"/>
        </w:rPr>
        <w:t>Cr</w:t>
      </w:r>
      <w:r w:rsidR="003F79E4" w:rsidRPr="00131DF6">
        <w:t>+1</w:t>
      </w:r>
      <w:r w:rsidR="003F79E4">
        <w:t>2</w:t>
      </w:r>
      <w:r w:rsidR="003F79E4" w:rsidRPr="00131DF6">
        <w:t>%</w:t>
      </w:r>
      <w:r w:rsidR="003F79E4" w:rsidRPr="00984A7D">
        <w:rPr>
          <w:lang w:val="en-US"/>
        </w:rPr>
        <w:t>Ni</w:t>
      </w:r>
      <w:r w:rsidR="003F79E4">
        <w:t>.</w:t>
      </w:r>
    </w:p>
    <w:p w14:paraId="0AFD4308" w14:textId="77777777" w:rsidR="00590F57" w:rsidRDefault="00590F57" w:rsidP="00590F57">
      <w:pPr>
        <w:pStyle w:val="ad"/>
        <w:keepNext/>
      </w:pPr>
      <w:r>
        <w:rPr>
          <w:noProof/>
        </w:rPr>
        <w:drawing>
          <wp:inline distT="0" distB="0" distL="0" distR="0" wp14:anchorId="60FA8C26" wp14:editId="5A8CE66A">
            <wp:extent cx="4048125" cy="2247900"/>
            <wp:effectExtent l="0" t="0" r="952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48125" cy="2247900"/>
                    </a:xfrm>
                    <a:prstGeom prst="rect">
                      <a:avLst/>
                    </a:prstGeom>
                  </pic:spPr>
                </pic:pic>
              </a:graphicData>
            </a:graphic>
          </wp:inline>
        </w:drawing>
      </w:r>
    </w:p>
    <w:p w14:paraId="3A897AD0" w14:textId="38B7439A" w:rsidR="003F79E4" w:rsidRDefault="00590F57" w:rsidP="00590F57">
      <w:pPr>
        <w:pStyle w:val="ad"/>
      </w:pPr>
      <w:bookmarkStart w:id="36" w:name="_Ref3889190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8</w:t>
      </w:r>
      <w:r w:rsidR="0011249B">
        <w:rPr>
          <w:noProof/>
        </w:rPr>
        <w:fldChar w:fldCharType="end"/>
      </w:r>
      <w:bookmarkEnd w:id="36"/>
      <w:r>
        <w:t xml:space="preserve"> - Температурная зависимость</w:t>
      </w:r>
      <w:r w:rsidR="003F79E4">
        <w:t xml:space="preserve"> радиационного</w:t>
      </w:r>
      <w:r>
        <w:t xml:space="preserve"> распухани</w:t>
      </w:r>
      <w:r w:rsidR="003F79E4">
        <w:t>я</w:t>
      </w:r>
      <w:r>
        <w:t xml:space="preserve"> сплава </w:t>
      </w:r>
    </w:p>
    <w:p w14:paraId="365390FA" w14:textId="2D206319" w:rsidR="00590F57" w:rsidRPr="00617F8F" w:rsidRDefault="00590F57" w:rsidP="00590F57">
      <w:pPr>
        <w:pStyle w:val="ad"/>
      </w:pPr>
      <w:r w:rsidRPr="00590F57">
        <w:t xml:space="preserve">18% </w:t>
      </w:r>
      <w:r>
        <w:rPr>
          <w:lang w:val="en-US"/>
        </w:rPr>
        <w:t>Cr</w:t>
      </w:r>
      <w:r w:rsidRPr="00590F57">
        <w:t xml:space="preserve"> - 10% </w:t>
      </w:r>
      <w:r>
        <w:rPr>
          <w:lang w:val="en-US"/>
        </w:rPr>
        <w:t>Ni</w:t>
      </w:r>
      <w:r w:rsidR="003F79E4">
        <w:t xml:space="preserve"> </w:t>
      </w:r>
      <w:r w:rsidR="003F79E4">
        <w:fldChar w:fldCharType="begin" w:fldLock="1"/>
      </w:r>
      <w:r w:rsidR="003F79E4">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617F8F">
        <w:t xml:space="preserve"> при </w:t>
      </w:r>
      <w:proofErr w:type="spellStart"/>
      <w:r w:rsidR="00617F8F">
        <w:t>флюенсе</w:t>
      </w:r>
      <w:proofErr w:type="spellEnd"/>
      <w:r w:rsidR="00617F8F">
        <w:t xml:space="preserve"> 5·10</w:t>
      </w:r>
      <w:r w:rsidR="00617F8F">
        <w:rPr>
          <w:vertAlign w:val="superscript"/>
        </w:rPr>
        <w:t>22</w:t>
      </w:r>
      <w:r w:rsidR="00617F8F">
        <w:t xml:space="preserve"> </w:t>
      </w:r>
      <w:proofErr w:type="spellStart"/>
      <w:r w:rsidR="00617F8F">
        <w:t>нейт</w:t>
      </w:r>
      <w:proofErr w:type="spellEnd"/>
      <w:r w:rsidR="00617F8F" w:rsidRPr="00617F8F">
        <w:t>/</w:t>
      </w:r>
      <w:r w:rsidR="00617F8F">
        <w:t>см</w:t>
      </w:r>
      <w:r w:rsidR="00617F8F">
        <w:rPr>
          <w:vertAlign w:val="superscript"/>
        </w:rPr>
        <w:t>2</w:t>
      </w:r>
    </w:p>
    <w:p w14:paraId="7E0DE243" w14:textId="77777777" w:rsidR="00242007" w:rsidRDefault="004D1545" w:rsidP="00242007">
      <w:pPr>
        <w:rPr>
          <w:rFonts w:eastAsiaTheme="minorHAnsi"/>
        </w:rPr>
      </w:pPr>
      <w:r>
        <w:rPr>
          <w:rFonts w:eastAsiaTheme="minorHAnsi"/>
        </w:rPr>
        <w:lastRenderedPageBreak/>
        <w:tab/>
      </w:r>
    </w:p>
    <w:p w14:paraId="07639DE4" w14:textId="148CFB42" w:rsidR="004D1545" w:rsidRDefault="003F79E4" w:rsidP="0002067E">
      <w:pPr>
        <w:rPr>
          <w:rFonts w:eastAsiaTheme="minorHAnsi"/>
        </w:rPr>
      </w:pPr>
      <w:r>
        <w:rPr>
          <w:rFonts w:eastAsiaTheme="minorHAnsi"/>
        </w:rPr>
        <w:t>Таким образом, радиационным распуханием материала основы для разрабатываемого АДБ можно пренебречь.</w:t>
      </w:r>
    </w:p>
    <w:p w14:paraId="0E534F3D" w14:textId="77777777" w:rsidR="00242007" w:rsidRDefault="00242007" w:rsidP="00242007"/>
    <w:p w14:paraId="13ACFB63" w14:textId="6064A0E3" w:rsidR="004D1545" w:rsidRPr="00F3543E" w:rsidRDefault="004D1545" w:rsidP="00242007">
      <w:pPr>
        <w:pStyle w:val="2"/>
        <w:numPr>
          <w:ilvl w:val="1"/>
          <w:numId w:val="17"/>
        </w:numPr>
        <w:spacing w:after="240"/>
      </w:pPr>
      <w:bookmarkStart w:id="37" w:name="_Toc6869013"/>
      <w:r w:rsidRPr="00F3543E">
        <w:t>Радиационный рост</w:t>
      </w:r>
      <w:bookmarkEnd w:id="37"/>
    </w:p>
    <w:p w14:paraId="6E34CA59" w14:textId="60F7BD61" w:rsidR="004D1545" w:rsidRPr="00D96AB1" w:rsidRDefault="004D1545" w:rsidP="0002067E">
      <w:pPr>
        <w:rPr>
          <w:rFonts w:eastAsiaTheme="minorHAnsi"/>
        </w:rPr>
      </w:pPr>
      <w:r>
        <w:t xml:space="preserve">Радиационный рост не характерен для материалов с изотропной </w:t>
      </w:r>
      <w:r w:rsidR="00242007">
        <w:t>ГЦК-</w:t>
      </w:r>
      <w:r>
        <w:t>решеткой</w:t>
      </w:r>
      <w:r w:rsidR="00242007">
        <w:t xml:space="preserve"> </w:t>
      </w:r>
      <w:proofErr w:type="spellStart"/>
      <w:r w:rsidR="00242007">
        <w:t>аустенитного</w:t>
      </w:r>
      <w:proofErr w:type="spellEnd"/>
      <w:r w:rsidR="00242007">
        <w:t xml:space="preserve"> сплава,</w:t>
      </w:r>
      <w:r>
        <w:t xml:space="preserve"> он проявляется лишь при наличии</w:t>
      </w:r>
      <w:r w:rsidR="00242007">
        <w:t xml:space="preserve"> начальной</w:t>
      </w:r>
      <w:r>
        <w:t xml:space="preserve"> деформации, вызывающей ориентацию вектора </w:t>
      </w:r>
      <w:proofErr w:type="spellStart"/>
      <w:r>
        <w:t>Бюргерса</w:t>
      </w:r>
      <w:proofErr w:type="spellEnd"/>
      <w:r>
        <w:t xml:space="preserve"> дислокационных петель. </w:t>
      </w:r>
      <w:r w:rsidR="003B52C1">
        <w:rPr>
          <w:rFonts w:eastAsiaTheme="minorHAnsi"/>
        </w:rPr>
        <w:t>Более того</w:t>
      </w:r>
      <w:r w:rsidR="00242007">
        <w:rPr>
          <w:rFonts w:eastAsiaTheme="minorHAnsi"/>
        </w:rPr>
        <w:t xml:space="preserve">, материал основы </w:t>
      </w:r>
      <w:r w:rsidR="00242007" w:rsidRPr="00677A75">
        <w:rPr>
          <w:rFonts w:eastAsiaTheme="minorHAnsi"/>
        </w:rPr>
        <w:t>при облучении име</w:t>
      </w:r>
      <w:r w:rsidR="00242007">
        <w:rPr>
          <w:rFonts w:eastAsiaTheme="minorHAnsi"/>
        </w:rPr>
        <w:t>е</w:t>
      </w:r>
      <w:r w:rsidR="00242007" w:rsidRPr="00677A75">
        <w:rPr>
          <w:rFonts w:eastAsiaTheme="minorHAnsi"/>
        </w:rPr>
        <w:t xml:space="preserve">т склонность к радиационному росту только в температурном интервале </w:t>
      </w:r>
      <w:r w:rsidR="00242007">
        <w:rPr>
          <w:rFonts w:eastAsiaTheme="minorHAnsi"/>
        </w:rPr>
        <w:t>(1/4</w:t>
      </w:r>
      <w:r w:rsidR="00242007" w:rsidRPr="00AC4D05">
        <w:rPr>
          <w:rFonts w:eastAsia="TimesNewRoman"/>
        </w:rPr>
        <w:sym w:font="Symbol" w:char="F02D"/>
      </w:r>
      <w:r w:rsidR="00242007" w:rsidRPr="00677A75">
        <w:rPr>
          <w:rFonts w:eastAsiaTheme="minorHAnsi"/>
        </w:rPr>
        <w:t>1/3)</w:t>
      </w:r>
      <w:proofErr w:type="spellStart"/>
      <w:r w:rsidR="00242007" w:rsidRPr="00677A75">
        <w:rPr>
          <w:rFonts w:eastAsiaTheme="minorHAnsi"/>
        </w:rPr>
        <w:t>Т</w:t>
      </w:r>
      <w:r w:rsidR="00242007" w:rsidRPr="00677A75">
        <w:rPr>
          <w:rFonts w:eastAsiaTheme="minorHAnsi"/>
          <w:vertAlign w:val="subscript"/>
        </w:rPr>
        <w:t>пл</w:t>
      </w:r>
      <w:proofErr w:type="spellEnd"/>
      <w:r w:rsidR="00242007" w:rsidRPr="00677A75">
        <w:rPr>
          <w:rFonts w:eastAsiaTheme="minorHAnsi"/>
        </w:rPr>
        <w:t>, будучи предварительно подвергнуты</w:t>
      </w:r>
      <w:r w:rsidR="00242007">
        <w:rPr>
          <w:rFonts w:eastAsiaTheme="minorHAnsi"/>
        </w:rPr>
        <w:t>м</w:t>
      </w:r>
      <w:r w:rsidR="00242007" w:rsidRPr="00677A75">
        <w:rPr>
          <w:rFonts w:eastAsiaTheme="minorHAnsi"/>
        </w:rPr>
        <w:t xml:space="preserve"> холодной деформации </w:t>
      </w:r>
      <w:r w:rsidR="001034ED">
        <w:rPr>
          <w:rFonts w:eastAsiaTheme="minorHAnsi"/>
        </w:rPr>
        <w:fldChar w:fldCharType="begin" w:fldLock="1"/>
      </w:r>
      <w:r w:rsidR="00582016">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1034ED">
        <w:rPr>
          <w:rFonts w:eastAsiaTheme="minorHAnsi"/>
        </w:rPr>
        <w:fldChar w:fldCharType="separate"/>
      </w:r>
      <w:r w:rsidR="001034ED" w:rsidRPr="001034ED">
        <w:rPr>
          <w:rFonts w:eastAsiaTheme="minorHAnsi"/>
          <w:noProof/>
        </w:rPr>
        <w:t>[18]</w:t>
      </w:r>
      <w:r w:rsidR="001034ED">
        <w:rPr>
          <w:rFonts w:eastAsiaTheme="minorHAnsi"/>
        </w:rPr>
        <w:fldChar w:fldCharType="end"/>
      </w:r>
      <w:r w:rsidR="00242007" w:rsidRPr="00677A75">
        <w:rPr>
          <w:rFonts w:eastAsiaTheme="minorHAnsi"/>
        </w:rPr>
        <w:t>.</w:t>
      </w:r>
      <w:r w:rsidR="00242007">
        <w:rPr>
          <w:rFonts w:eastAsiaTheme="minorHAnsi"/>
          <w:i/>
        </w:rPr>
        <w:t xml:space="preserve"> </w:t>
      </w:r>
      <w:r w:rsidR="00242007" w:rsidRPr="00677A75">
        <w:rPr>
          <w:rFonts w:eastAsiaTheme="minorHAnsi"/>
        </w:rPr>
        <w:t xml:space="preserve">У рассматриваемой </w:t>
      </w:r>
      <w:r w:rsidR="00242007">
        <w:rPr>
          <w:rFonts w:eastAsiaTheme="minorHAnsi"/>
        </w:rPr>
        <w:t>основы</w:t>
      </w:r>
      <w:r w:rsidR="00242007" w:rsidRPr="00677A75">
        <w:rPr>
          <w:rFonts w:eastAsiaTheme="minorHAnsi"/>
        </w:rPr>
        <w:t xml:space="preserve"> отношение </w:t>
      </w:r>
      <w:proofErr w:type="spellStart"/>
      <w:r w:rsidR="00242007" w:rsidRPr="00677A75">
        <w:rPr>
          <w:rFonts w:eastAsiaTheme="minorHAnsi"/>
        </w:rPr>
        <w:t>Т</w:t>
      </w:r>
      <w:r w:rsidR="00242007" w:rsidRPr="00677A75">
        <w:rPr>
          <w:rFonts w:eastAsiaTheme="minorHAnsi"/>
          <w:vertAlign w:val="subscript"/>
        </w:rPr>
        <w:t>раб</w:t>
      </w:r>
      <w:proofErr w:type="spellEnd"/>
      <w:r w:rsidR="00242007" w:rsidRPr="00D96AB1">
        <w:rPr>
          <w:rFonts w:eastAsiaTheme="minorHAnsi"/>
        </w:rPr>
        <w:t>/</w:t>
      </w:r>
      <w:proofErr w:type="spellStart"/>
      <w:r w:rsidR="00242007" w:rsidRPr="00D96AB1">
        <w:rPr>
          <w:rFonts w:eastAsiaTheme="minorHAnsi"/>
        </w:rPr>
        <w:t>Т</w:t>
      </w:r>
      <w:r w:rsidR="00242007" w:rsidRPr="00D96AB1">
        <w:rPr>
          <w:rFonts w:eastAsiaTheme="minorHAnsi"/>
          <w:vertAlign w:val="subscript"/>
        </w:rPr>
        <w:t>пл</w:t>
      </w:r>
      <w:proofErr w:type="spellEnd"/>
      <w:r w:rsidR="00242007" w:rsidRPr="00D96AB1">
        <w:rPr>
          <w:rFonts w:eastAsiaTheme="minorHAnsi"/>
        </w:rPr>
        <w:t xml:space="preserve"> ≈ 0,</w:t>
      </w:r>
      <w:r w:rsidR="00176E6A" w:rsidRPr="00D96AB1">
        <w:rPr>
          <w:rFonts w:eastAsiaTheme="minorHAnsi"/>
        </w:rPr>
        <w:t>34</w:t>
      </w:r>
      <w:r w:rsidR="00CD4765" w:rsidRPr="00D96AB1">
        <w:rPr>
          <w:rFonts w:eastAsiaTheme="minorHAnsi"/>
        </w:rPr>
        <w:t>÷0.36</w:t>
      </w:r>
      <w:r w:rsidR="00242007" w:rsidRPr="00D96AB1">
        <w:rPr>
          <w:rFonts w:eastAsiaTheme="minorHAnsi"/>
        </w:rPr>
        <w:t>, поэтому</w:t>
      </w:r>
      <w:r w:rsidR="00242007" w:rsidRPr="00677A75">
        <w:rPr>
          <w:rFonts w:eastAsiaTheme="minorHAnsi"/>
        </w:rPr>
        <w:t xml:space="preserve"> эффект радиационного роста </w:t>
      </w:r>
      <w:r w:rsidR="00CD4765">
        <w:rPr>
          <w:rFonts w:eastAsiaTheme="minorHAnsi"/>
        </w:rPr>
        <w:t>возможен в направлении текстуры</w:t>
      </w:r>
      <w:r w:rsidR="00242007" w:rsidRPr="00677A75">
        <w:rPr>
          <w:rFonts w:eastAsiaTheme="minorHAnsi"/>
        </w:rPr>
        <w:t>.</w:t>
      </w:r>
      <w:r w:rsidR="00CD4765">
        <w:rPr>
          <w:rFonts w:eastAsiaTheme="minorHAnsi"/>
        </w:rPr>
        <w:t xml:space="preserve"> Поэтому, при изготовлении детали следует подобрать обработку материала так, чтобы избежать появление </w:t>
      </w:r>
      <w:proofErr w:type="spellStart"/>
      <w:r w:rsidR="00CD4765">
        <w:rPr>
          <w:rFonts w:eastAsiaTheme="minorHAnsi"/>
        </w:rPr>
        <w:t>макроанизотропии</w:t>
      </w:r>
      <w:proofErr w:type="spellEnd"/>
      <w:r w:rsidR="00D96AB1">
        <w:rPr>
          <w:rFonts w:eastAsiaTheme="minorHAnsi"/>
        </w:rPr>
        <w:t>. Тем не менее, в работ</w:t>
      </w:r>
      <w:r w:rsidR="003E09D1">
        <w:rPr>
          <w:rFonts w:eastAsiaTheme="minorHAnsi"/>
        </w:rPr>
        <w:t>ах</w:t>
      </w:r>
      <w:r w:rsidR="00D96AB1">
        <w:rPr>
          <w:rFonts w:eastAsiaTheme="minorHAnsi"/>
        </w:rPr>
        <w:t xml:space="preserve"> </w:t>
      </w:r>
      <w:r w:rsidR="00D96AB1">
        <w:rPr>
          <w:rFonts w:eastAsiaTheme="minorHAnsi"/>
        </w:rPr>
        <w:fldChar w:fldCharType="begin" w:fldLock="1"/>
      </w:r>
      <w:r w:rsidR="003E09D1">
        <w:rPr>
          <w:rFonts w:eastAsiaTheme="minorHAnsi"/>
        </w:rPr>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D96AB1">
        <w:rPr>
          <w:rFonts w:eastAsiaTheme="minorHAnsi"/>
        </w:rPr>
        <w:fldChar w:fldCharType="separate"/>
      </w:r>
      <w:r w:rsidR="00D96AB1" w:rsidRPr="00D96AB1">
        <w:rPr>
          <w:rFonts w:eastAsiaTheme="minorHAnsi"/>
          <w:noProof/>
        </w:rPr>
        <w:t>[24]</w:t>
      </w:r>
      <w:r w:rsidR="00D96AB1">
        <w:rPr>
          <w:rFonts w:eastAsiaTheme="minorHAnsi"/>
        </w:rPr>
        <w:fldChar w:fldCharType="end"/>
      </w:r>
      <w:r w:rsidR="00442923" w:rsidRPr="00442923">
        <w:rPr>
          <w:rFonts w:eastAsiaTheme="minorHAnsi"/>
        </w:rPr>
        <w:t xml:space="preserve"> </w:t>
      </w:r>
      <w:r w:rsidR="00442923">
        <w:rPr>
          <w:rFonts w:eastAsiaTheme="minorHAnsi"/>
        </w:rPr>
        <w:t xml:space="preserve">и </w:t>
      </w:r>
      <w:r w:rsidR="003E09D1">
        <w:rPr>
          <w:rFonts w:eastAsiaTheme="minorHAnsi"/>
        </w:rPr>
        <w:fldChar w:fldCharType="begin" w:fldLock="1"/>
      </w:r>
      <w:r w:rsidR="009A7279">
        <w:rPr>
          <w:rFonts w:eastAsiaTheme="minorHAnsi"/>
        </w:rPr>
        <w:instrText>ADDIN CSL_CITATION {"citationItems":[{"id":"ITEM-1","itemData":{"DOI":"10.1007/978-3-540-49472-0","ISBN":"9783540494713","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 © Springer-Verlag Berlin Heidelberg 2007.","author":[{"dropping-particle":"","family":"Was","given":"Gary S.","non-dropping-particle":"","parse-names":false,"suffix":""}],"container-title":"Fundamentals of Radiation Materials Science: Metals and Alloys","id":"ITEM-1","issued":{"date-parts":[["2007"]]},"title":"Fundamentals of radiation materials science: Metals and alloys","type":"book"},"uris":["http://www.mendeley.com/documents/?uuid=cb042618-996d-46fe-a9ba-2fc5d1ca815c"]}],"mendeley":{"formattedCitation":"[28]","plainTextFormattedCitation":"[28]","previouslyFormattedCitation":"[28]"},"properties":{"noteIndex":0},"schema":"https://github.com/citation-style-language/schema/raw/master/csl-citation.json"}</w:instrText>
      </w:r>
      <w:r w:rsidR="003E09D1">
        <w:rPr>
          <w:rFonts w:eastAsiaTheme="minorHAnsi"/>
        </w:rPr>
        <w:fldChar w:fldCharType="separate"/>
      </w:r>
      <w:r w:rsidR="0003421D" w:rsidRPr="0003421D">
        <w:rPr>
          <w:rFonts w:eastAsiaTheme="minorHAnsi"/>
          <w:noProof/>
        </w:rPr>
        <w:t>[28]</w:t>
      </w:r>
      <w:r w:rsidR="003E09D1">
        <w:rPr>
          <w:rFonts w:eastAsiaTheme="minorHAnsi"/>
        </w:rPr>
        <w:fldChar w:fldCharType="end"/>
      </w:r>
      <w:r w:rsidR="00D96AB1" w:rsidRPr="00D96AB1">
        <w:rPr>
          <w:rFonts w:eastAsiaTheme="minorHAnsi"/>
        </w:rPr>
        <w:t xml:space="preserve"> </w:t>
      </w:r>
      <w:r w:rsidR="00D96AB1">
        <w:rPr>
          <w:rFonts w:eastAsiaTheme="minorHAnsi"/>
        </w:rPr>
        <w:t xml:space="preserve">указано, что в большинстве случаев радиационный рост в </w:t>
      </w:r>
      <w:proofErr w:type="spellStart"/>
      <w:r w:rsidR="00D96AB1">
        <w:rPr>
          <w:rFonts w:eastAsiaTheme="minorHAnsi"/>
        </w:rPr>
        <w:t>аустенитных</w:t>
      </w:r>
      <w:proofErr w:type="spellEnd"/>
      <w:r w:rsidR="00D96AB1">
        <w:rPr>
          <w:rFonts w:eastAsiaTheme="minorHAnsi"/>
        </w:rPr>
        <w:t xml:space="preserve"> сталях пренебрежимо мал.</w:t>
      </w:r>
    </w:p>
    <w:p w14:paraId="290EB897" w14:textId="77777777" w:rsidR="002864BA" w:rsidRPr="00F3543E" w:rsidRDefault="002864BA" w:rsidP="00242007"/>
    <w:p w14:paraId="7A4399CF" w14:textId="23ED0579" w:rsidR="004D1545" w:rsidRPr="00F3543E" w:rsidRDefault="004D1545" w:rsidP="002864BA">
      <w:pPr>
        <w:pStyle w:val="2"/>
        <w:numPr>
          <w:ilvl w:val="1"/>
          <w:numId w:val="17"/>
        </w:numPr>
        <w:spacing w:after="240"/>
      </w:pPr>
      <w:bookmarkStart w:id="38" w:name="_Toc6869014"/>
      <w:r>
        <w:t>Радиационная ползучесть</w:t>
      </w:r>
      <w:bookmarkEnd w:id="38"/>
    </w:p>
    <w:p w14:paraId="0E70A68B" w14:textId="1B29143F" w:rsidR="004D1545" w:rsidRPr="00582016" w:rsidRDefault="00582016" w:rsidP="0002067E">
      <w:r>
        <w:t>Радиационная ползучесть</w:t>
      </w:r>
      <w:r w:rsidR="003F79E4">
        <w:t xml:space="preserve"> в </w:t>
      </w:r>
      <w:proofErr w:type="spellStart"/>
      <w:r w:rsidR="003F79E4">
        <w:t>аустенитных</w:t>
      </w:r>
      <w:proofErr w:type="spellEnd"/>
      <w:r w:rsidR="00910037" w:rsidRPr="00910037">
        <w:t xml:space="preserve"> </w:t>
      </w:r>
      <w:r w:rsidR="003F79E4">
        <w:t>сплавах</w:t>
      </w:r>
      <w:r>
        <w:t xml:space="preserve"> начинается еще до распухания</w:t>
      </w:r>
      <w:r w:rsidRPr="00582016">
        <w:t xml:space="preserve"> (</w:t>
      </w:r>
      <w:r>
        <w:t>при облучении менее 1 сна)</w:t>
      </w:r>
      <w:r w:rsidR="003F79E4">
        <w:t xml:space="preserve"> </w:t>
      </w:r>
      <w:r>
        <w:t xml:space="preserve">и имеет при </w:t>
      </w:r>
      <w:r w:rsidR="003F79E4">
        <w:t>низких температурах (</w:t>
      </w:r>
      <m:oMath>
        <m:sSub>
          <m:sSubPr>
            <m:ctrlPr>
              <w:rPr>
                <w:rFonts w:ascii="Cambria Math" w:hAnsi="Cambria Math"/>
                <w:i/>
              </w:rPr>
            </m:ctrlPr>
          </m:sSubPr>
          <m:e>
            <m:r>
              <w:rPr>
                <w:rFonts w:ascii="Cambria Math" w:hAnsi="Cambria Math"/>
              </w:rPr>
              <m:t>T</m:t>
            </m:r>
          </m:e>
          <m:sub>
            <m:r>
              <w:rPr>
                <w:rFonts w:ascii="Cambria Math" w:hAnsi="Cambria Math"/>
              </w:rPr>
              <m:t>раб</m:t>
            </m:r>
          </m:sub>
        </m:sSub>
        <m:r>
          <w:rPr>
            <w:rFonts w:ascii="Cambria Math" w:hAnsi="Cambria Math"/>
          </w:rPr>
          <m:t>&lt;0.46</m:t>
        </m:r>
        <m:sSub>
          <m:sSubPr>
            <m:ctrlPr>
              <w:rPr>
                <w:rFonts w:ascii="Cambria Math" w:hAnsi="Cambria Math"/>
                <w:i/>
              </w:rPr>
            </m:ctrlPr>
          </m:sSubPr>
          <m:e>
            <m:r>
              <w:rPr>
                <w:rFonts w:ascii="Cambria Math" w:hAnsi="Cambria Math"/>
              </w:rPr>
              <m:t>T</m:t>
            </m:r>
          </m:e>
          <m:sub>
            <m:r>
              <w:rPr>
                <w:rFonts w:ascii="Cambria Math" w:hAnsi="Cambria Math"/>
              </w:rPr>
              <m:t>плав</m:t>
            </m:r>
          </m:sub>
        </m:sSub>
      </m:oMath>
      <w:r>
        <w:t xml:space="preserve"> </w:t>
      </w:r>
      <w:r w:rsidR="003F79E4">
        <w:fldChar w:fldCharType="begin" w:fldLock="1"/>
      </w:r>
      <w:r w:rsidR="0045243A">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3F79E4">
        <w:t xml:space="preserve">) </w:t>
      </w:r>
      <w:r>
        <w:t xml:space="preserve">температуре намного большую скорость, чем термическая ползучесть </w:t>
      </w:r>
      <w:r>
        <w:fldChar w:fldCharType="begin" w:fldLock="1"/>
      </w:r>
      <w:r w:rsidR="003F79E4">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fldChar w:fldCharType="separate"/>
      </w:r>
      <w:r w:rsidRPr="00582016">
        <w:rPr>
          <w:noProof/>
        </w:rPr>
        <w:t>[24]</w:t>
      </w:r>
      <w:r>
        <w:fldChar w:fldCharType="end"/>
      </w:r>
      <w:r w:rsidR="003F79E4">
        <w:t xml:space="preserve">. Например, </w:t>
      </w:r>
      <w:r w:rsidR="00433D5F">
        <w:t>для сплава,</w:t>
      </w:r>
      <w:r w:rsidR="003F79E4">
        <w:t xml:space="preserve"> содержащего </w:t>
      </w:r>
      <w:r w:rsidR="00617F8F">
        <w:t xml:space="preserve">17% хрома и 13% никеля представлена на рисунке </w:t>
      </w:r>
      <w:r w:rsidR="00E44B73">
        <w:t>2.9</w:t>
      </w:r>
      <w:r w:rsidR="00617F8F">
        <w:t xml:space="preserve"> очень ярко выражено значительное увеличение ползучести при радиационном облучении даже при более высокой температуре чем рабочая и при низкой дозе облучения.</w:t>
      </w:r>
      <w:r w:rsidR="0045243A">
        <w:t xml:space="preserve"> Очевидно, что радиационная ползучесть сплава с меньшим содержанием никеля будет несколько выше.</w:t>
      </w:r>
    </w:p>
    <w:p w14:paraId="12B1DE38" w14:textId="11DE6832" w:rsidR="004D1545" w:rsidRDefault="000E0AD8" w:rsidP="000E0AD8">
      <w:pPr>
        <w:jc w:val="center"/>
      </w:pPr>
      <w:r>
        <w:rPr>
          <w:noProof/>
        </w:rPr>
        <w:lastRenderedPageBreak/>
        <w:drawing>
          <wp:inline distT="0" distB="0" distL="0" distR="0" wp14:anchorId="1C501345" wp14:editId="6A705DD3">
            <wp:extent cx="2768963" cy="2433966"/>
            <wp:effectExtent l="0" t="0" r="0" b="444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82967" cy="2446276"/>
                    </a:xfrm>
                    <a:prstGeom prst="rect">
                      <a:avLst/>
                    </a:prstGeom>
                  </pic:spPr>
                </pic:pic>
              </a:graphicData>
            </a:graphic>
          </wp:inline>
        </w:drawing>
      </w:r>
    </w:p>
    <w:p w14:paraId="4CA6B4E7" w14:textId="658D50D1" w:rsidR="004D1545" w:rsidRDefault="004D1545" w:rsidP="004D1545">
      <w:pPr>
        <w:jc w:val="center"/>
      </w:pPr>
    </w:p>
    <w:p w14:paraId="15D667C5" w14:textId="1149C9DE" w:rsidR="004D1545" w:rsidRPr="0045243A" w:rsidRDefault="00617F8F" w:rsidP="00617F8F">
      <w:pPr>
        <w:pStyle w:val="ad"/>
      </w:pPr>
      <w:bookmarkStart w:id="39" w:name="_Ref38892927"/>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9</w:t>
      </w:r>
      <w:r w:rsidR="0011249B">
        <w:rPr>
          <w:noProof/>
        </w:rPr>
        <w:fldChar w:fldCharType="end"/>
      </w:r>
      <w:bookmarkEnd w:id="39"/>
      <w:r>
        <w:t xml:space="preserve"> - Зависимость деформации от времени для облученного (</w:t>
      </w:r>
      <w:r w:rsidRPr="00617F8F">
        <w:t xml:space="preserve">&lt;1 </w:t>
      </w:r>
      <w:r>
        <w:t xml:space="preserve">сна) и необлученного образцов при </w:t>
      </w:r>
      <w:r>
        <w:rPr>
          <w:lang w:val="en-US"/>
        </w:rPr>
        <w:t>T</w:t>
      </w:r>
      <w:r w:rsidRPr="00617F8F">
        <w:t xml:space="preserve">=454 </w:t>
      </w:r>
      <w:r>
        <w:t xml:space="preserve">и напряжении 138 МПа для сплава близкого по составу к </w:t>
      </w:r>
      <w:r w:rsidRPr="00590F57">
        <w:t xml:space="preserve">18% </w:t>
      </w:r>
      <w:r>
        <w:rPr>
          <w:lang w:val="en-US"/>
        </w:rPr>
        <w:t>Cr</w:t>
      </w:r>
      <w:r w:rsidRPr="00590F57">
        <w:t xml:space="preserve"> - 10% </w:t>
      </w:r>
      <w:r>
        <w:rPr>
          <w:lang w:val="en-US"/>
        </w:rPr>
        <w:t>Ni</w:t>
      </w:r>
      <w:r w:rsidR="0045243A">
        <w:t xml:space="preserve"> </w:t>
      </w:r>
      <w:r w:rsidR="0045243A">
        <w:fldChar w:fldCharType="begin" w:fldLock="1"/>
      </w:r>
      <w:r w:rsidR="007C3D46">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45243A">
        <w:fldChar w:fldCharType="separate"/>
      </w:r>
      <w:r w:rsidR="0045243A" w:rsidRPr="0045243A">
        <w:rPr>
          <w:noProof/>
        </w:rPr>
        <w:t>[24]</w:t>
      </w:r>
      <w:r w:rsidR="0045243A">
        <w:fldChar w:fldCharType="end"/>
      </w:r>
    </w:p>
    <w:p w14:paraId="06720849" w14:textId="11FA7ED8" w:rsidR="004F2AAC" w:rsidRPr="004F2AAC" w:rsidRDefault="004B6BA0" w:rsidP="0002067E">
      <w:r>
        <w:t>Тем</w:t>
      </w:r>
      <w:r w:rsidR="004F2AAC">
        <w:t xml:space="preserve"> не менее, отношение радиационная ползучесть на дозу облучения не зависит от состава </w:t>
      </w:r>
      <w:r w:rsidR="004F2AAC">
        <w:fldChar w:fldCharType="begin" w:fldLock="1"/>
      </w:r>
      <w:r w:rsidR="00AD61EF">
        <w:instrText>ADDIN CSL_CITATION {"citationItems":[{"id":"ITEM-1","itemData":{"id":"ITEM-1","issued":{"date-parts":[["0"]]},"page":"179-188","title":"IRRADIATION CREEP OF AUSTENITIC STEELS IRRADIATED UP TO HIGH FLUENCE IN THE BOR-60 REACTOR","type":"article-journal"},"uris":["http://www.mendeley.com/documents/?uuid=977cf91f-4cdf-4f20-8a6e-c12f48e7c869"]}],"mendeley":{"formattedCitation":"[29]","plainTextFormattedCitation":"[29]","previouslyFormattedCitation":"[29]"},"properties":{"noteIndex":0},"schema":"https://github.com/citation-style-language/schema/raw/master/csl-citation.json"}</w:instrText>
      </w:r>
      <w:r w:rsidR="004F2AAC">
        <w:fldChar w:fldCharType="separate"/>
      </w:r>
      <w:r w:rsidR="004F2AAC" w:rsidRPr="004F2AAC">
        <w:rPr>
          <w:noProof/>
        </w:rPr>
        <w:t>[29]</w:t>
      </w:r>
      <w:r w:rsidR="004F2AAC">
        <w:fldChar w:fldCharType="end"/>
      </w:r>
      <w:r w:rsidR="004F2AAC" w:rsidRPr="004F2AAC">
        <w:t xml:space="preserve"> </w:t>
      </w:r>
      <w:r w:rsidR="004F2AAC">
        <w:t>и рассчитывается по формуле</w:t>
      </w:r>
      <w:r w:rsidR="005662E4">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4F2AAC" w14:paraId="6B136383" w14:textId="77777777" w:rsidTr="00E525F2">
        <w:trPr>
          <w:trHeight w:val="677"/>
        </w:trPr>
        <w:tc>
          <w:tcPr>
            <w:tcW w:w="8897" w:type="dxa"/>
          </w:tcPr>
          <w:p w14:paraId="6D1CFA6E" w14:textId="1A10321C" w:rsidR="004F2AAC" w:rsidRPr="005662E4" w:rsidRDefault="00F603D5" w:rsidP="005662E4">
            <w:pPr>
              <w:jc w:val="center"/>
              <w:rPr>
                <w:lang w:val="en-US"/>
              </w:rPr>
            </w:pPr>
            <m:oMath>
              <m:f>
                <m:fPr>
                  <m:ctrlPr>
                    <w:rPr>
                      <w:rFonts w:ascii="Cambria Math" w:hAnsi="Cambria Math"/>
                      <w:i/>
                      <w:color w:val="auto"/>
                      <w:spacing w:val="0"/>
                    </w:rPr>
                  </m:ctrlPr>
                </m:fPr>
                <m:num>
                  <m:acc>
                    <m:accPr>
                      <m:chr m:val="̇"/>
                      <m:ctrlPr>
                        <w:rPr>
                          <w:rFonts w:ascii="Cambria Math" w:hAnsi="Cambria Math"/>
                          <w:i/>
                          <w:color w:val="auto"/>
                          <w:spacing w:val="0"/>
                        </w:rPr>
                      </m:ctrlPr>
                    </m:accPr>
                    <m:e>
                      <m:r>
                        <w:rPr>
                          <w:rFonts w:ascii="Cambria Math" w:hAnsi="Cambria Math"/>
                        </w:rPr>
                        <m:t xml:space="preserve">ϵ </m:t>
                      </m:r>
                    </m:e>
                  </m:acc>
                </m:num>
                <m:den>
                  <m:r>
                    <w:rPr>
                      <w:rFonts w:ascii="Cambria Math" w:hAnsi="Cambria Math"/>
                    </w:rPr>
                    <m:t>σ</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D</m:t>
              </m:r>
              <m:f>
                <m:fPr>
                  <m:ctrlPr>
                    <w:rPr>
                      <w:rFonts w:ascii="Cambria Math" w:hAnsi="Cambria Math"/>
                      <w:i/>
                    </w:rPr>
                  </m:ctrlPr>
                </m:fPr>
                <m:num>
                  <m:r>
                    <w:rPr>
                      <w:rFonts w:ascii="Cambria Math" w:hAnsi="Cambria Math"/>
                    </w:rPr>
                    <m:t>dS</m:t>
                  </m:r>
                </m:num>
                <m:den>
                  <m:r>
                    <w:rPr>
                      <w:rFonts w:ascii="Cambria Math" w:hAnsi="Cambria Math"/>
                    </w:rPr>
                    <m:t>dϕ</m:t>
                  </m:r>
                </m:den>
              </m:f>
            </m:oMath>
            <w:r w:rsidR="005662E4">
              <w:rPr>
                <w:lang w:val="en-US"/>
              </w:rPr>
              <w:t>,</w:t>
            </w:r>
          </w:p>
        </w:tc>
        <w:tc>
          <w:tcPr>
            <w:tcW w:w="674" w:type="dxa"/>
          </w:tcPr>
          <w:p w14:paraId="0BC04B3F" w14:textId="3784875D" w:rsidR="004F2AAC" w:rsidRPr="004F2AAC" w:rsidRDefault="004F2AAC" w:rsidP="004D1545">
            <w:pPr>
              <w:rPr>
                <w:lang w:val="en-US"/>
              </w:rPr>
            </w:pPr>
            <w:r>
              <w:rPr>
                <w:lang w:val="en-US"/>
              </w:rPr>
              <w:t>(11)</w:t>
            </w:r>
          </w:p>
        </w:tc>
      </w:tr>
    </w:tbl>
    <w:p w14:paraId="0950A83C" w14:textId="1433789C" w:rsidR="004D1545" w:rsidRDefault="005662E4" w:rsidP="0002067E">
      <w:pPr>
        <w:ind w:firstLine="0"/>
      </w:pPr>
      <w:r>
        <w:t xml:space="preserve">где </w:t>
      </w:r>
      <m:oMath>
        <m:r>
          <w:rPr>
            <w:rFonts w:ascii="Cambria Math" w:hAnsi="Cambria Math"/>
          </w:rPr>
          <m:t>σ</m:t>
        </m:r>
      </m:oMath>
      <w:r>
        <w:t xml:space="preserve"> – действующее напряжение,  </w:t>
      </w:r>
      <m:oMath>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rPr>
              <m:t>-</m:t>
            </m:r>
            <m:r>
              <w:rPr>
                <w:rFonts w:ascii="Cambria Math"/>
              </w:rPr>
              <m:t>6</m:t>
            </m:r>
          </m:sup>
        </m:sSup>
        <m:sSup>
          <m:sSupPr>
            <m:ctrlPr>
              <w:rPr>
                <w:rFonts w:ascii="Cambria Math" w:hAnsi="Cambria Math"/>
                <w:i/>
                <w:lang w:val="en-US"/>
              </w:rPr>
            </m:ctrlPr>
          </m:sSupPr>
          <m:e>
            <m:d>
              <m:dPr>
                <m:ctrlPr>
                  <w:rPr>
                    <w:rFonts w:ascii="Cambria Math" w:hAnsi="Cambria Math"/>
                    <w:i/>
                  </w:rPr>
                </m:ctrlPr>
              </m:dPr>
              <m:e>
                <m:r>
                  <w:rPr>
                    <w:rFonts w:ascii="Cambria Math" w:hAnsi="Cambria Math"/>
                  </w:rPr>
                  <m:t>МПа·сна</m:t>
                </m:r>
              </m:e>
            </m:d>
            <m:ctrlPr>
              <w:rPr>
                <w:rFonts w:ascii="Cambria Math" w:hAnsi="Cambria Math"/>
                <w:i/>
              </w:rPr>
            </m:ctrlPr>
          </m:e>
          <m:sup>
            <m:r>
              <w:rPr>
                <w:rFonts w:ascii="Cambria Math" w:hAnsi="Cambria Math"/>
              </w:rPr>
              <m:t>-1</m:t>
            </m:r>
          </m:sup>
        </m:sSup>
      </m:oMath>
      <w:r>
        <w:t xml:space="preserve">для аустенитных сталей, </w:t>
      </w:r>
      <w:r>
        <w:rPr>
          <w:lang w:val="en-US"/>
        </w:rPr>
        <w:t>D</w:t>
      </w:r>
      <w:r w:rsidRPr="005662E4">
        <w:t xml:space="preserve"> </w:t>
      </w:r>
      <w:r>
        <w:t>–</w:t>
      </w:r>
      <w:r w:rsidRPr="005662E4">
        <w:t xml:space="preserve"> </w:t>
      </w:r>
      <w:r>
        <w:t xml:space="preserve">коэффициент связи ползучести и распухания и </w:t>
      </w:r>
      <m:oMath>
        <m:f>
          <m:fPr>
            <m:ctrlPr>
              <w:rPr>
                <w:rFonts w:ascii="Cambria Math" w:hAnsi="Cambria Math"/>
                <w:i/>
              </w:rPr>
            </m:ctrlPr>
          </m:fPr>
          <m:num>
            <m:r>
              <w:rPr>
                <w:rFonts w:ascii="Cambria Math" w:hAnsi="Cambria Math"/>
              </w:rPr>
              <m:t>dS</m:t>
            </m:r>
          </m:num>
          <m:den>
            <m:r>
              <w:rPr>
                <w:rFonts w:ascii="Cambria Math" w:hAnsi="Cambria Math"/>
              </w:rPr>
              <m:t>dϕ</m:t>
            </m:r>
          </m:den>
        </m:f>
      </m:oMath>
      <w:r>
        <w:t xml:space="preserve"> – распухание за дозу облучения.</w:t>
      </w:r>
    </w:p>
    <w:p w14:paraId="15A6AFF9" w14:textId="51E0E2A9" w:rsidR="005662E4" w:rsidRDefault="005662E4" w:rsidP="0002067E">
      <w:r>
        <w:t xml:space="preserve">В нашем случае, </w:t>
      </w:r>
      <w:r w:rsidR="00E525F2">
        <w:t>так как распухание отсутствует, с учетом (11) деформация равна:</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E525F2" w14:paraId="6C6B86CA" w14:textId="77777777" w:rsidTr="00E525F2">
        <w:trPr>
          <w:trHeight w:val="168"/>
        </w:trPr>
        <w:tc>
          <w:tcPr>
            <w:tcW w:w="8897" w:type="dxa"/>
          </w:tcPr>
          <w:p w14:paraId="464957EE" w14:textId="7B7DDC8D" w:rsidR="00E525F2" w:rsidRPr="00E525F2" w:rsidRDefault="00E525F2" w:rsidP="00AD61EF">
            <w:pPr>
              <w:jc w:val="center"/>
              <w:rPr>
                <w:i/>
                <w:lang w:val="en-US"/>
              </w:rPr>
            </w:pPr>
            <m:oMathPara>
              <m:oMath>
                <m:r>
                  <w:rPr>
                    <w:rFonts w:ascii="Cambria Math" w:hAnsi="Cambria Math"/>
                    <w:lang w:val="en-US"/>
                  </w:rPr>
                  <m:t>ϵ=</m:t>
                </m:r>
                <m:acc>
                  <m:accPr>
                    <m:chr m:val="̇"/>
                    <m:ctrlPr>
                      <w:rPr>
                        <w:rFonts w:ascii="Cambria Math" w:hAnsi="Cambria Math"/>
                        <w:i/>
                        <w:color w:val="auto"/>
                        <w:spacing w:val="0"/>
                      </w:rPr>
                    </m:ctrlPr>
                  </m:accPr>
                  <m:e>
                    <m:r>
                      <w:rPr>
                        <w:rFonts w:ascii="Cambria Math" w:hAnsi="Cambria Math"/>
                      </w:rPr>
                      <m:t xml:space="preserve">ϵ </m:t>
                    </m:r>
                  </m:e>
                </m:acc>
                <m:r>
                  <w:rPr>
                    <w:rFonts w:ascii="Cambria Math" w:hAnsi="Cambria Math"/>
                    <w:color w:val="auto"/>
                    <w:spacing w:val="0"/>
                  </w:rPr>
                  <m:t>·55.6 сна=</m:t>
                </m:r>
                <m:sSup>
                  <m:sSupPr>
                    <m:ctrlPr>
                      <w:rPr>
                        <w:rFonts w:ascii="Cambria Math" w:hAnsi="Cambria Math"/>
                        <w:i/>
                        <w:lang w:val="en-US"/>
                      </w:rPr>
                    </m:ctrlPr>
                  </m:sSup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σ·</m:t>
                    </m:r>
                    <m:r>
                      <w:rPr>
                        <w:rFonts w:ascii="Cambria Math" w:hAnsi="Cambria Math"/>
                        <w:color w:val="auto"/>
                        <w:spacing w:val="0"/>
                      </w:rPr>
                      <m:t>55.6 сна=10</m:t>
                    </m:r>
                    <m:ctrlPr>
                      <w:rPr>
                        <w:rFonts w:ascii="Cambria Math" w:hAnsi="Cambria Math"/>
                        <w:i/>
                      </w:rPr>
                    </m:ctrlPr>
                  </m:e>
                  <m:sup>
                    <m:r>
                      <w:rPr>
                        <w:rFonts w:ascii="Cambria Math" w:hAnsi="Cambria Math"/>
                        <w:color w:val="auto"/>
                        <w:spacing w:val="0"/>
                        <w:lang w:val="en-US"/>
                      </w:rPr>
                      <m:t>-6</m:t>
                    </m:r>
                  </m:sup>
                </m:sSup>
                <m:r>
                  <w:rPr>
                    <w:rFonts w:ascii="Cambria Math" w:hAnsi="Cambria Math"/>
                    <w:lang w:val="en-US"/>
                  </w:rPr>
                  <m:t>·190·55.6≈1%</m:t>
                </m:r>
              </m:oMath>
            </m:oMathPara>
          </w:p>
        </w:tc>
        <w:tc>
          <w:tcPr>
            <w:tcW w:w="674" w:type="dxa"/>
          </w:tcPr>
          <w:p w14:paraId="06BF1A95" w14:textId="6F083C68" w:rsidR="00E525F2" w:rsidRPr="004F2AAC" w:rsidRDefault="00E525F2" w:rsidP="00AD61EF">
            <w:pPr>
              <w:rPr>
                <w:lang w:val="en-US"/>
              </w:rPr>
            </w:pPr>
            <w:r>
              <w:rPr>
                <w:lang w:val="en-US"/>
              </w:rPr>
              <w:t>(1</w:t>
            </w:r>
            <w:r>
              <w:t>2</w:t>
            </w:r>
            <w:r>
              <w:rPr>
                <w:lang w:val="en-US"/>
              </w:rPr>
              <w:t>)</w:t>
            </w:r>
          </w:p>
        </w:tc>
      </w:tr>
    </w:tbl>
    <w:p w14:paraId="055EE1C8" w14:textId="72B4F7A9" w:rsidR="00E525F2" w:rsidRDefault="00E525F2" w:rsidP="0002067E">
      <w:r>
        <w:t>Таким образом, дополнительное легирование основы с целью предотвращения радиационной ползучести не требуется.</w:t>
      </w:r>
    </w:p>
    <w:p w14:paraId="1954D0C5" w14:textId="77777777" w:rsidR="00E525F2" w:rsidRPr="00E525F2" w:rsidRDefault="00E525F2" w:rsidP="005662E4"/>
    <w:p w14:paraId="7652CE8D" w14:textId="18346EC9" w:rsidR="004D1545" w:rsidRPr="009B402B" w:rsidRDefault="004D1545" w:rsidP="0002067E">
      <w:pPr>
        <w:pStyle w:val="2"/>
      </w:pPr>
      <w:bookmarkStart w:id="40" w:name="_Toc6869015"/>
      <w:r w:rsidRPr="009B402B">
        <w:t xml:space="preserve">Анализ </w:t>
      </w:r>
      <w:r w:rsidRPr="0002067E">
        <w:t>взаимодействия</w:t>
      </w:r>
      <w:r w:rsidRPr="009B402B">
        <w:t xml:space="preserve"> основы и среды</w:t>
      </w:r>
      <w:bookmarkEnd w:id="40"/>
    </w:p>
    <w:p w14:paraId="61CADF5F" w14:textId="238E14F8" w:rsidR="004D1545" w:rsidRDefault="004D1545" w:rsidP="0002067E">
      <w:r>
        <w:t>В водной среде</w:t>
      </w:r>
      <w:r w:rsidR="002336F6">
        <w:t>, в зависимости от наличия кислорода в воде, будет происходить электрохимическая коррозия</w:t>
      </w:r>
      <w:r w:rsidR="007C3D46">
        <w:t xml:space="preserve"> (ЭХК)</w:t>
      </w:r>
      <w:r w:rsidR="002336F6">
        <w:t xml:space="preserve"> материала</w:t>
      </w:r>
      <w:r w:rsidR="007C3D46">
        <w:t xml:space="preserve"> основы</w:t>
      </w:r>
      <w:r w:rsidR="002336F6">
        <w:t>, вызванная водородной и кислородной деполяризацией, причем высокий радиационный фон будет вызывать радиолиз молекул воды и соответственно повышать скорость коррозии.</w:t>
      </w:r>
    </w:p>
    <w:p w14:paraId="49DCBDDE" w14:textId="1CC72A43" w:rsidR="00F15B7B" w:rsidRPr="00F519B1" w:rsidRDefault="007C3D46" w:rsidP="0002067E">
      <w:r>
        <w:t xml:space="preserve">ЭХК замедляется с ростом количества хрома в </w:t>
      </w:r>
      <w:proofErr w:type="spellStart"/>
      <w:r>
        <w:t>аустенитных</w:t>
      </w:r>
      <w:proofErr w:type="spellEnd"/>
      <w:r>
        <w:t xml:space="preserve"> сплавах, и содержание никеля до 20% практически не отражается на коррозионных свойствах </w:t>
      </w:r>
      <w:r>
        <w:fldChar w:fldCharType="begin" w:fldLock="1"/>
      </w:r>
      <w:r w:rsidR="00F519B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7C3D46">
        <w:rPr>
          <w:noProof/>
        </w:rPr>
        <w:t>[3]</w:t>
      </w:r>
      <w:r>
        <w:fldChar w:fldCharType="end"/>
      </w:r>
      <w:r>
        <w:t xml:space="preserve">. Это значит, что </w:t>
      </w:r>
      <w:r>
        <w:lastRenderedPageBreak/>
        <w:t>оба наших рассматриваемых сплава имеют одинаковую высокую устойчивость к коррозии</w:t>
      </w:r>
      <w:r w:rsidR="00F519B1" w:rsidRPr="00F519B1">
        <w:t xml:space="preserve"> </w:t>
      </w:r>
      <w:r w:rsidR="00F519B1">
        <w:t xml:space="preserve">из-за большого содержания хрома и его </w:t>
      </w:r>
      <w:proofErr w:type="spellStart"/>
      <w:r w:rsidR="00F519B1">
        <w:t>пассивирующих</w:t>
      </w:r>
      <w:proofErr w:type="spellEnd"/>
      <w:r w:rsidR="00F519B1">
        <w:t xml:space="preserve"> свойств.</w:t>
      </w:r>
    </w:p>
    <w:p w14:paraId="335CC004" w14:textId="191ED8C6" w:rsidR="004D1545" w:rsidRPr="00EF61B3" w:rsidRDefault="0047763F" w:rsidP="0002067E">
      <w:r>
        <w:t xml:space="preserve">Диаграмма </w:t>
      </w:r>
      <w:proofErr w:type="spellStart"/>
      <w:r>
        <w:t>Пурбе</w:t>
      </w:r>
      <w:proofErr w:type="spellEnd"/>
      <w:r>
        <w:t xml:space="preserve"> материала основы изображена на рисунке </w:t>
      </w:r>
      <w:r w:rsidR="00E44B73">
        <w:t>2.10</w:t>
      </w:r>
      <w:r>
        <w:t xml:space="preserve">. При учете, что на деталь АДБ фильтра не будет подано внешних потенциалов и с учетом стандартного потенциала железа -0.7÷0.8 В по водородной шкале, а также при допустимых из ВХР </w:t>
      </w:r>
      <w:r w:rsidR="00934094" w:rsidRPr="00176E6A">
        <w:rPr>
          <w:lang w:val="en-US"/>
        </w:rPr>
        <w:t>pH</w:t>
      </w:r>
      <w:r w:rsidRPr="00176E6A">
        <w:t>=5.</w:t>
      </w:r>
      <w:r>
        <w:t>9÷10.3 получаем</w:t>
      </w:r>
      <w:r w:rsidR="00F15B7B">
        <w:t>, что</w:t>
      </w:r>
      <w:r w:rsidR="00F519B1">
        <w:t xml:space="preserve"> на начальных этапах</w:t>
      </w:r>
      <w:r w:rsidR="00F15B7B">
        <w:t xml:space="preserve"> возможна коррозия основного металла. Тем не менее коррозия останавливается после формирования оксидной пленки хрома, который имеет большее сродство к кислороду чем железо.</w:t>
      </w:r>
    </w:p>
    <w:p w14:paraId="083F188C" w14:textId="4F6C6C46" w:rsidR="004D1545" w:rsidRPr="00B64763" w:rsidRDefault="00E21134" w:rsidP="00E21134">
      <w:pPr>
        <w:jc w:val="center"/>
      </w:pPr>
      <w:r>
        <w:rPr>
          <w:noProof/>
        </w:rPr>
        <w:drawing>
          <wp:inline distT="0" distB="0" distL="0" distR="0" wp14:anchorId="0D828ABB" wp14:editId="6C24353B">
            <wp:extent cx="3889602" cy="3843866"/>
            <wp:effectExtent l="0" t="0" r="0" b="4445"/>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5814" cy="3850005"/>
                    </a:xfrm>
                    <a:prstGeom prst="rect">
                      <a:avLst/>
                    </a:prstGeom>
                  </pic:spPr>
                </pic:pic>
              </a:graphicData>
            </a:graphic>
          </wp:inline>
        </w:drawing>
      </w:r>
    </w:p>
    <w:p w14:paraId="779D6416" w14:textId="535B68B0" w:rsidR="004D1545" w:rsidRDefault="004D1545" w:rsidP="004D1545">
      <w:pPr>
        <w:jc w:val="center"/>
      </w:pPr>
    </w:p>
    <w:p w14:paraId="2DD71484" w14:textId="77777777" w:rsidR="0047763F" w:rsidRDefault="0047763F" w:rsidP="004D1545">
      <w:pPr>
        <w:jc w:val="center"/>
      </w:pPr>
    </w:p>
    <w:p w14:paraId="44BBDA95" w14:textId="24957537" w:rsidR="00F15B7B" w:rsidRDefault="0047763F" w:rsidP="00F15B7B">
      <w:pPr>
        <w:pStyle w:val="ad"/>
      </w:pPr>
      <w:bookmarkStart w:id="41" w:name="_Ref389047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0</w:t>
      </w:r>
      <w:r w:rsidR="0011249B">
        <w:rPr>
          <w:noProof/>
        </w:rPr>
        <w:fldChar w:fldCharType="end"/>
      </w:r>
      <w:bookmarkEnd w:id="41"/>
      <w:r w:rsidRPr="0047763F">
        <w:t xml:space="preserve"> </w:t>
      </w:r>
      <w:r>
        <w:t>–</w:t>
      </w:r>
      <w:r w:rsidRPr="0047763F">
        <w:t xml:space="preserve"> </w:t>
      </w:r>
      <w:r>
        <w:t xml:space="preserve">Диаграмма </w:t>
      </w:r>
      <w:proofErr w:type="spellStart"/>
      <w:r>
        <w:t>Пурбе</w:t>
      </w:r>
      <w:proofErr w:type="spellEnd"/>
      <w:r>
        <w:t xml:space="preserve"> сплавов железо-хром-никель-вода при температуре 320 ℃</w:t>
      </w:r>
      <w:r w:rsidR="00F519B1">
        <w:t xml:space="preserve"> </w:t>
      </w:r>
      <w:r w:rsidR="00F519B1">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F519B1">
        <w:fldChar w:fldCharType="separate"/>
      </w:r>
      <w:r w:rsidR="004F2AAC" w:rsidRPr="004F2AAC">
        <w:rPr>
          <w:noProof/>
        </w:rPr>
        <w:t>[30]</w:t>
      </w:r>
      <w:r w:rsidR="00F519B1">
        <w:fldChar w:fldCharType="end"/>
      </w:r>
    </w:p>
    <w:p w14:paraId="30929068" w14:textId="1FAD20B6" w:rsidR="00F519B1" w:rsidRDefault="00F519B1" w:rsidP="0002067E">
      <w:r>
        <w:t xml:space="preserve">Зависимость толщины образовавшихся оксидов от содержания хрома после 580 часов работы в реакторе </w:t>
      </w:r>
      <w:r>
        <w:rPr>
          <w:lang w:val="en-US"/>
        </w:rPr>
        <w:t>PWR</w:t>
      </w:r>
      <w:r w:rsidRPr="00F519B1">
        <w:t xml:space="preserve"> </w:t>
      </w:r>
      <w:r>
        <w:t>при рассматриваемой рабочей температуре представлена на рисунке</w:t>
      </w:r>
      <w:r w:rsidR="008B2EC4">
        <w:t xml:space="preserve"> </w:t>
      </w:r>
      <w:r w:rsidR="00E44B73">
        <w:t>2.11</w:t>
      </w:r>
      <w:r w:rsidR="008B2EC4">
        <w:t xml:space="preserve">. Из этого рисунка видно, что толщина пленки составляет всего лишь 0.1 мкм. С учетом того, что закон роста пленки – параболический </w:t>
      </w:r>
      <w:r w:rsidR="008B2EC4">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8B2EC4">
        <w:fldChar w:fldCharType="separate"/>
      </w:r>
      <w:r w:rsidR="004F2AAC" w:rsidRPr="004F2AAC">
        <w:rPr>
          <w:noProof/>
        </w:rPr>
        <w:t>[30]</w:t>
      </w:r>
      <w:r w:rsidR="008B2EC4">
        <w:fldChar w:fldCharType="end"/>
      </w:r>
      <w:r w:rsidR="008B2EC4">
        <w:t>, то скорость будет замедляться с увеличением времени. Таким образом, коррозия основы незначительна в рабочих условиях, дополнительное легирование не требуется.</w:t>
      </w:r>
    </w:p>
    <w:p w14:paraId="176D7C6B" w14:textId="3381B9FC" w:rsidR="000E0AD8" w:rsidRDefault="000E0AD8" w:rsidP="000E0AD8">
      <w:pPr>
        <w:pStyle w:val="ad"/>
      </w:pPr>
      <w:r>
        <w:rPr>
          <w:noProof/>
        </w:rPr>
        <w:lastRenderedPageBreak/>
        <w:drawing>
          <wp:inline distT="0" distB="0" distL="0" distR="0" wp14:anchorId="12C8CE31" wp14:editId="33EE1AF6">
            <wp:extent cx="2447316" cy="24384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60004" cy="2451042"/>
                    </a:xfrm>
                    <a:prstGeom prst="rect">
                      <a:avLst/>
                    </a:prstGeom>
                  </pic:spPr>
                </pic:pic>
              </a:graphicData>
            </a:graphic>
          </wp:inline>
        </w:drawing>
      </w:r>
    </w:p>
    <w:p w14:paraId="26CDCCE0" w14:textId="5F39351C" w:rsidR="00F519B1" w:rsidRDefault="000E0AD8" w:rsidP="00F519B1">
      <w:pPr>
        <w:pStyle w:val="ad"/>
      </w:pPr>
      <w:r>
        <w:rPr>
          <w:noProof/>
        </w:rPr>
        <mc:AlternateContent>
          <mc:Choice Requires="wps">
            <w:drawing>
              <wp:anchor distT="0" distB="0" distL="114300" distR="114300" simplePos="0" relativeHeight="251663872" behindDoc="0" locked="0" layoutInCell="1" allowOverlap="1" wp14:anchorId="37F0DCAF" wp14:editId="30B759E6">
                <wp:simplePos x="0" y="0"/>
                <wp:positionH relativeFrom="column">
                  <wp:posOffset>1979204</wp:posOffset>
                </wp:positionH>
                <wp:positionV relativeFrom="paragraph">
                  <wp:posOffset>2817586</wp:posOffset>
                </wp:positionV>
                <wp:extent cx="2237014" cy="234042"/>
                <wp:effectExtent l="0" t="0" r="0" b="0"/>
                <wp:wrapNone/>
                <wp:docPr id="89" name="Прямоугольник 89"/>
                <wp:cNvGraphicFramePr/>
                <a:graphic xmlns:a="http://schemas.openxmlformats.org/drawingml/2006/main">
                  <a:graphicData uri="http://schemas.microsoft.com/office/word/2010/wordprocessingShape">
                    <wps:wsp>
                      <wps:cNvSpPr/>
                      <wps:spPr>
                        <a:xfrm>
                          <a:off x="0" y="0"/>
                          <a:ext cx="22370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C292DD" w14:textId="0BC3B308" w:rsidR="00F603D5" w:rsidRPr="000E0AD8" w:rsidRDefault="00F603D5" w:rsidP="000E0AD8">
                            <w:pPr>
                              <w:jc w:val="center"/>
                              <w:rPr>
                                <w:color w:val="000000" w:themeColor="text1"/>
                              </w:rPr>
                            </w:pPr>
                            <w:r w:rsidRPr="000E0AD8">
                              <w:rPr>
                                <w:color w:val="000000" w:themeColor="text1"/>
                              </w:rPr>
                              <w:t>Содержание хрома, масс.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0DCAF" id="Прямоугольник 89" o:spid="_x0000_s1026" style="position:absolute;left:0;text-align:left;margin-left:155.85pt;margin-top:221.85pt;width:176.15pt;height:18.4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" fillcolor="white [3212]" stroked="f" strokeweight="1pt">
                <v:textbox inset="0,0,0,0">
                  <w:txbxContent>
                    <w:p w14:paraId="4BC292DD" w14:textId="0BC3B308" w:rsidR="00F603D5" w:rsidRPr="000E0AD8" w:rsidRDefault="00F603D5" w:rsidP="000E0AD8">
                      <w:pPr>
                        <w:jc w:val="center"/>
                        <w:rPr>
                          <w:color w:val="000000" w:themeColor="text1"/>
                        </w:rPr>
                      </w:pPr>
                      <w:r w:rsidRPr="000E0AD8">
                        <w:rPr>
                          <w:color w:val="000000" w:themeColor="text1"/>
                        </w:rPr>
                        <w:t>Содержание хрома, масс. %</w:t>
                      </w:r>
                    </w:p>
                  </w:txbxContent>
                </v:textbox>
              </v:rect>
            </w:pict>
          </mc:Fallback>
        </mc:AlternateContent>
      </w:r>
    </w:p>
    <w:p w14:paraId="0C5841E1" w14:textId="698A0BB2" w:rsidR="00176E6A" w:rsidRDefault="00F519B1" w:rsidP="0002067E">
      <w:pPr>
        <w:pStyle w:val="ad"/>
      </w:pPr>
      <w:bookmarkStart w:id="42" w:name="_Ref3890655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1</w:t>
      </w:r>
      <w:r w:rsidR="0011249B">
        <w:rPr>
          <w:noProof/>
        </w:rPr>
        <w:fldChar w:fldCharType="end"/>
      </w:r>
      <w:bookmarkEnd w:id="42"/>
      <w:r>
        <w:t xml:space="preserve"> - Зависимость толщины оксидной пленки</w:t>
      </w:r>
      <w:r w:rsidRPr="00F519B1">
        <w:t xml:space="preserve"> </w:t>
      </w:r>
      <m:oMath>
        <m:r>
          <w:rPr>
            <w:rFonts w:ascii="Cambria Math" w:hAnsi="Cambria Math"/>
            <w:lang w:val="en-US"/>
          </w:rPr>
          <m:t>F</m:t>
        </m:r>
        <m:sSub>
          <m:sSubPr>
            <m:ctrlPr>
              <w:rPr>
                <w:rFonts w:ascii="Cambria Math" w:hAnsi="Cambria Math"/>
              </w:rPr>
            </m:ctrlPr>
          </m:sSubPr>
          <m:e>
            <m:r>
              <w:rPr>
                <w:rFonts w:ascii="Cambria Math" w:hAnsi="Cambria Math"/>
                <w:lang w:val="en-US"/>
              </w:rPr>
              <m:t>e</m:t>
            </m:r>
            <m:ctrlPr>
              <w:rPr>
                <w:rFonts w:ascii="Cambria Math" w:hAnsi="Cambria Math"/>
                <w:lang w:val="en-US"/>
              </w:rPr>
            </m:ctrlP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oMath>
      <w:r w:rsidRPr="00F519B1">
        <w:t xml:space="preserve"> </w:t>
      </w:r>
      <w:r>
        <w:t xml:space="preserve">и </w:t>
      </w:r>
      <m:oMath>
        <m:r>
          <w:rPr>
            <w:rFonts w:ascii="Cambria Math" w:hAnsi="Cambria Math"/>
          </w:rPr>
          <m:t>FeC</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8B2EC4">
        <w:t xml:space="preserve"> от количество хрома в аустенитном сплаве после 380  часов работы в реакторе при 320 ℃ </w:t>
      </w:r>
      <w:r w:rsidR="008B2EC4">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8B2EC4">
        <w:fldChar w:fldCharType="separate"/>
      </w:r>
      <w:r w:rsidR="004F2AAC" w:rsidRPr="004F2AAC">
        <w:rPr>
          <w:noProof/>
        </w:rPr>
        <w:t>[30]</w:t>
      </w:r>
      <w:r w:rsidR="008B2EC4">
        <w:fldChar w:fldCharType="end"/>
      </w:r>
      <w:bookmarkStart w:id="43" w:name="_Toc6869016"/>
    </w:p>
    <w:p w14:paraId="22240546" w14:textId="0424A19A" w:rsidR="004D1545" w:rsidRDefault="004D1545" w:rsidP="0002067E">
      <w:pPr>
        <w:pStyle w:val="2"/>
      </w:pPr>
      <w:r w:rsidRPr="0002067E">
        <w:t>Характеристика</w:t>
      </w:r>
      <w:r>
        <w:t xml:space="preserve"> требуемого материала</w:t>
      </w:r>
      <w:bookmarkEnd w:id="43"/>
    </w:p>
    <w:p w14:paraId="6FB03D6B" w14:textId="6FEF9263" w:rsidR="00AC797C" w:rsidRPr="00AC797C" w:rsidRDefault="004D1545" w:rsidP="0002067E">
      <w:r>
        <w:t xml:space="preserve">Согласно анализу данных был подведен итог: </w:t>
      </w:r>
      <w:r w:rsidR="00AC797C">
        <w:t xml:space="preserve">несмотря на то, что материал с повышенным содержанием никеля </w:t>
      </w:r>
      <w:r w:rsidR="00AC797C" w:rsidRPr="00131DF6">
        <w:t>18%</w:t>
      </w:r>
      <w:r w:rsidR="00AC797C" w:rsidRPr="00984A7D">
        <w:rPr>
          <w:lang w:val="en-US"/>
        </w:rPr>
        <w:t>Cr</w:t>
      </w:r>
      <w:r w:rsidR="00AC797C" w:rsidRPr="00131DF6">
        <w:t>+1</w:t>
      </w:r>
      <w:r w:rsidR="00AC797C">
        <w:t>2</w:t>
      </w:r>
      <w:r w:rsidR="00AC797C" w:rsidRPr="00131DF6">
        <w:t>%</w:t>
      </w:r>
      <w:r w:rsidR="00AC797C" w:rsidRPr="00984A7D">
        <w:rPr>
          <w:lang w:val="en-US"/>
        </w:rPr>
        <w:t>Ni</w:t>
      </w:r>
      <w:r w:rsidR="00AC797C">
        <w:t xml:space="preserve"> имеет лучшие жаропрочные свойства чем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с учетом того что происходит радиационное упрочнение материала основы (а остальные радиационные свойства примерно одинаковы для обоих рассматриваемых составов основы) целесообразнее выбрать более дешевый – с пониженным содержанием никеля.</w:t>
      </w:r>
      <w:r w:rsidR="009F0885">
        <w:t xml:space="preserve"> Более того, жаропрочные с</w:t>
      </w:r>
      <w:r w:rsidR="009F0885" w:rsidRPr="00176E6A">
        <w:t>вой</w:t>
      </w:r>
      <w:r w:rsidR="00CA4D1F" w:rsidRPr="00176E6A">
        <w:rPr>
          <w:lang w:val="en-US"/>
        </w:rPr>
        <w:t>c</w:t>
      </w:r>
      <w:proofErr w:type="spellStart"/>
      <w:r w:rsidR="009F0885" w:rsidRPr="00176E6A">
        <w:t>тв</w:t>
      </w:r>
      <w:r w:rsidR="009F0885">
        <w:t>а</w:t>
      </w:r>
      <w:proofErr w:type="spellEnd"/>
      <w:r w:rsidR="009F0885">
        <w:t xml:space="preserve"> такого сплава можно будет </w:t>
      </w:r>
      <w:r w:rsidR="003D0752">
        <w:t xml:space="preserve">сильно </w:t>
      </w:r>
      <w:r w:rsidR="009F0885">
        <w:t>повысить путем дополнительного легирования</w:t>
      </w:r>
      <w:r w:rsidR="003D0752">
        <w:t xml:space="preserve"> углеродом и </w:t>
      </w:r>
      <w:proofErr w:type="spellStart"/>
      <w:r w:rsidR="003D0752">
        <w:t>карбидообразова</w:t>
      </w:r>
      <w:r w:rsidR="00CA4D1F">
        <w:t>т</w:t>
      </w:r>
      <w:r w:rsidR="003D0752">
        <w:t>елями</w:t>
      </w:r>
      <w:proofErr w:type="spellEnd"/>
      <w:r w:rsidR="003D0752">
        <w:t>.</w:t>
      </w:r>
      <w:r w:rsidR="00AC797C">
        <w:t xml:space="preserve"> Таким образом принимаем сплав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xml:space="preserve"> за материал основы.</w:t>
      </w:r>
    </w:p>
    <w:p w14:paraId="5AEB17B5" w14:textId="5C5F150D" w:rsidR="004D1545" w:rsidRPr="00176E6A" w:rsidRDefault="00AC797C" w:rsidP="0002067E">
      <w:r>
        <w:t>В итоге, м</w:t>
      </w:r>
      <w:r w:rsidR="004D1545">
        <w:t xml:space="preserve">атериал должен функционировать в условиях радиационного облучения, коррозионной среды и больших механических напряжений в течение длительного промежутка </w:t>
      </w:r>
      <w:r w:rsidR="004D1545" w:rsidRPr="00176E6A">
        <w:t>времени. Необходимы следующие характеристики материала:</w:t>
      </w:r>
    </w:p>
    <w:p w14:paraId="61CA057B" w14:textId="30E3F94E" w:rsidR="004D1545" w:rsidRPr="00176E6A" w:rsidRDefault="004D1545" w:rsidP="00176E6A">
      <w:pPr>
        <w:pStyle w:val="a5"/>
        <w:numPr>
          <w:ilvl w:val="0"/>
          <w:numId w:val="15"/>
        </w:numPr>
        <w:rPr>
          <w:sz w:val="24"/>
          <w:lang w:eastAsia="ru-RU"/>
        </w:rPr>
      </w:pPr>
      <w:r w:rsidRPr="00176E6A">
        <w:rPr>
          <w:sz w:val="24"/>
          <w:lang w:eastAsia="ru-RU"/>
        </w:rPr>
        <w:t>Жаропрочность</w:t>
      </w:r>
    </w:p>
    <w:p w14:paraId="1E412690" w14:textId="31CA905C" w:rsidR="004D1545" w:rsidRPr="00910037" w:rsidRDefault="004D1545" w:rsidP="00E525F2">
      <w:pPr>
        <w:pStyle w:val="a5"/>
        <w:numPr>
          <w:ilvl w:val="0"/>
          <w:numId w:val="15"/>
        </w:numPr>
        <w:rPr>
          <w:sz w:val="24"/>
          <w:lang w:eastAsia="ru-RU"/>
        </w:rPr>
      </w:pPr>
      <w:r>
        <w:rPr>
          <w:sz w:val="24"/>
          <w:lang w:eastAsia="ru-RU"/>
        </w:rPr>
        <w:t xml:space="preserve">Устойчивость к радиационному </w:t>
      </w:r>
      <w:proofErr w:type="spellStart"/>
      <w:r>
        <w:rPr>
          <w:sz w:val="24"/>
          <w:lang w:eastAsia="ru-RU"/>
        </w:rPr>
        <w:t>охрупчиванию</w:t>
      </w:r>
      <w:proofErr w:type="spellEnd"/>
      <w:r w:rsidR="00910037" w:rsidRPr="00910037">
        <w:rPr>
          <w:sz w:val="24"/>
          <w:lang w:eastAsia="ru-RU"/>
        </w:rPr>
        <w:t xml:space="preserve"> </w:t>
      </w:r>
      <w:r w:rsidR="0046007F" w:rsidRPr="0046007F">
        <w:rPr>
          <w:sz w:val="24"/>
          <w:lang w:eastAsia="ru-RU"/>
        </w:rPr>
        <w:t>(</w:t>
      </w:r>
      <w:r w:rsidR="0046007F">
        <w:rPr>
          <w:sz w:val="24"/>
          <w:lang w:eastAsia="ru-RU"/>
        </w:rPr>
        <w:t>НТРО</w:t>
      </w:r>
      <w:r w:rsidR="0046007F" w:rsidRPr="0046007F">
        <w:rPr>
          <w:sz w:val="24"/>
          <w:lang w:eastAsia="ru-RU"/>
        </w:rPr>
        <w:t>)</w:t>
      </w:r>
    </w:p>
    <w:p w14:paraId="7CE9EA52" w14:textId="7661DA89" w:rsidR="00A91CDC" w:rsidRDefault="004D1545" w:rsidP="00063792">
      <w:pPr>
        <w:pStyle w:val="a5"/>
        <w:numPr>
          <w:ilvl w:val="0"/>
          <w:numId w:val="15"/>
        </w:numPr>
        <w:spacing w:after="160"/>
      </w:pPr>
      <w:r>
        <w:rPr>
          <w:sz w:val="24"/>
          <w:lang w:eastAsia="ru-RU"/>
        </w:rPr>
        <w:t>Технологичность</w:t>
      </w:r>
      <w:r w:rsidR="00A91CDC">
        <w:br w:type="page"/>
      </w:r>
    </w:p>
    <w:p w14:paraId="382CFDE6" w14:textId="4E9E9956" w:rsidR="00367B42" w:rsidRPr="00367B42" w:rsidRDefault="00367B42" w:rsidP="0002067E">
      <w:pPr>
        <w:pStyle w:val="1"/>
      </w:pPr>
      <w:bookmarkStart w:id="44" w:name="_Toc6869017"/>
      <w:r w:rsidRPr="0002067E">
        <w:lastRenderedPageBreak/>
        <w:t>ТРЕБОВАНИЯ</w:t>
      </w:r>
      <w:r w:rsidRPr="00367B42">
        <w:t xml:space="preserve"> К</w:t>
      </w:r>
      <w:r w:rsidR="00B07CF1">
        <w:t xml:space="preserve"> СВОЙСТВАМ РАЗРАБАТЫВАЕМОГО МАТЕ</w:t>
      </w:r>
      <w:r w:rsidRPr="00367B42">
        <w:t>РИАЛА</w:t>
      </w:r>
      <w:bookmarkEnd w:id="44"/>
    </w:p>
    <w:p w14:paraId="44C16845" w14:textId="77777777" w:rsidR="0088238A" w:rsidRDefault="00367B42" w:rsidP="0088238A">
      <w:r>
        <w:t xml:space="preserve">В таблице </w:t>
      </w:r>
      <w:r w:rsidR="00D94AD2">
        <w:t>3.1</w:t>
      </w:r>
      <w:r>
        <w:t xml:space="preserve"> оценены свойства, которыми должен обладать разрабатываемый материал.</w:t>
      </w:r>
    </w:p>
    <w:p w14:paraId="387A2622" w14:textId="72B27F0F" w:rsidR="00367B42" w:rsidRDefault="0088238A" w:rsidP="0088238A">
      <w:r>
        <w:t xml:space="preserve"> </w:t>
      </w:r>
    </w:p>
    <w:p w14:paraId="53EE7DC8" w14:textId="5769CAA4" w:rsidR="00367B42" w:rsidRPr="0088238A" w:rsidRDefault="00367B42" w:rsidP="0088238A">
      <w:pPr>
        <w:pStyle w:val="af"/>
      </w:pPr>
      <w:bookmarkStart w:id="45" w:name="_Ref38907067"/>
      <w:r w:rsidRPr="0088238A">
        <w:t xml:space="preserve">Таблица </w:t>
      </w:r>
      <w:fldSimple w:instr=" STYLEREF 1 \s ">
        <w:r w:rsidR="00B663BD" w:rsidRPr="0088238A">
          <w:t>3</w:t>
        </w:r>
      </w:fldSimple>
      <w:r w:rsidR="00F72AF7" w:rsidRPr="0088238A">
        <w:t>.</w:t>
      </w:r>
      <w:fldSimple w:instr=" SEQ Таблица \* ARABIC \s 1 ">
        <w:r w:rsidR="00B663BD" w:rsidRPr="0088238A">
          <w:t>1</w:t>
        </w:r>
      </w:fldSimple>
      <w:bookmarkEnd w:id="45"/>
      <w:r w:rsidRPr="0088238A">
        <w:t xml:space="preserve"> – Свойства разрабатываемого материала</w:t>
      </w:r>
    </w:p>
    <w:tbl>
      <w:tblPr>
        <w:tblStyle w:val="22"/>
        <w:tblW w:w="9666" w:type="dxa"/>
        <w:tblLayout w:type="fixed"/>
        <w:tblLook w:val="0000" w:firstRow="0" w:lastRow="0" w:firstColumn="0" w:lastColumn="0" w:noHBand="0" w:noVBand="0"/>
      </w:tblPr>
      <w:tblGrid>
        <w:gridCol w:w="2411"/>
        <w:gridCol w:w="4278"/>
        <w:gridCol w:w="2977"/>
      </w:tblGrid>
      <w:tr w:rsidR="00367B42" w:rsidRPr="00901B34" w14:paraId="473508B9" w14:textId="77777777" w:rsidTr="00367B42">
        <w:trPr>
          <w:trHeight w:val="567"/>
        </w:trPr>
        <w:tc>
          <w:tcPr>
            <w:tcW w:w="2411" w:type="dxa"/>
            <w:vAlign w:val="center"/>
          </w:tcPr>
          <w:p w14:paraId="4FBE4928" w14:textId="77777777" w:rsidR="00367B42" w:rsidRPr="00901B34" w:rsidRDefault="00367B42" w:rsidP="0088238A">
            <w:pPr>
              <w:pStyle w:val="af"/>
              <w:rPr>
                <w:color w:val="auto"/>
                <w:sz w:val="22"/>
                <w:szCs w:val="22"/>
              </w:rPr>
            </w:pPr>
            <w:r w:rsidRPr="00901B34">
              <w:rPr>
                <w:color w:val="auto"/>
                <w:sz w:val="22"/>
                <w:szCs w:val="22"/>
              </w:rPr>
              <w:t>Характеристика сплава</w:t>
            </w:r>
          </w:p>
        </w:tc>
        <w:tc>
          <w:tcPr>
            <w:tcW w:w="4278" w:type="dxa"/>
            <w:vAlign w:val="center"/>
          </w:tcPr>
          <w:p w14:paraId="52096CF4" w14:textId="77777777" w:rsidR="00367B42" w:rsidRPr="00901B34" w:rsidRDefault="00367B42" w:rsidP="0088238A">
            <w:pPr>
              <w:pStyle w:val="af"/>
              <w:rPr>
                <w:color w:val="auto"/>
                <w:sz w:val="22"/>
                <w:szCs w:val="22"/>
              </w:rPr>
            </w:pPr>
            <w:r w:rsidRPr="00901B34">
              <w:rPr>
                <w:color w:val="auto"/>
                <w:sz w:val="22"/>
                <w:szCs w:val="22"/>
              </w:rPr>
              <w:t>Свойства материала</w:t>
            </w:r>
          </w:p>
        </w:tc>
        <w:tc>
          <w:tcPr>
            <w:tcW w:w="2977" w:type="dxa"/>
            <w:vAlign w:val="center"/>
          </w:tcPr>
          <w:p w14:paraId="4EA5BC49" w14:textId="77777777" w:rsidR="00367B42" w:rsidRPr="00901B34" w:rsidRDefault="00367B42" w:rsidP="0088238A">
            <w:pPr>
              <w:pStyle w:val="af"/>
              <w:rPr>
                <w:color w:val="auto"/>
                <w:sz w:val="22"/>
                <w:szCs w:val="22"/>
              </w:rPr>
            </w:pPr>
            <w:r w:rsidRPr="00901B34">
              <w:rPr>
                <w:color w:val="auto"/>
                <w:sz w:val="22"/>
                <w:szCs w:val="22"/>
              </w:rPr>
              <w:t>Количественная оценка свойства</w:t>
            </w:r>
          </w:p>
        </w:tc>
      </w:tr>
      <w:tr w:rsidR="00367B42" w:rsidRPr="00F63F88" w14:paraId="5D15CDC0" w14:textId="77777777" w:rsidTr="00367B42">
        <w:trPr>
          <w:trHeight w:val="567"/>
        </w:trPr>
        <w:tc>
          <w:tcPr>
            <w:tcW w:w="2411" w:type="dxa"/>
            <w:vAlign w:val="center"/>
          </w:tcPr>
          <w:p w14:paraId="589C70A1" w14:textId="77777777" w:rsidR="00367B42" w:rsidRPr="00F63F88" w:rsidRDefault="00367B42" w:rsidP="00367B42">
            <w:pPr>
              <w:spacing w:line="276" w:lineRule="auto"/>
              <w:jc w:val="center"/>
              <w:rPr>
                <w:color w:val="auto"/>
                <w:spacing w:val="0"/>
                <w:sz w:val="22"/>
                <w:szCs w:val="22"/>
              </w:rPr>
            </w:pPr>
            <w:r w:rsidRPr="00F63F88">
              <w:rPr>
                <w:color w:val="auto"/>
                <w:spacing w:val="0"/>
                <w:sz w:val="22"/>
                <w:szCs w:val="22"/>
              </w:rPr>
              <w:t>Жаропрочность</w:t>
            </w:r>
          </w:p>
        </w:tc>
        <w:tc>
          <w:tcPr>
            <w:tcW w:w="4278" w:type="dxa"/>
          </w:tcPr>
          <w:p w14:paraId="0499BF03" w14:textId="77777777" w:rsidR="00367B42" w:rsidRPr="00F63F88" w:rsidRDefault="00367B42" w:rsidP="00367B42">
            <w:pPr>
              <w:spacing w:line="276" w:lineRule="auto"/>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Физические</w:t>
            </w:r>
          </w:p>
          <w:p w14:paraId="1941867F" w14:textId="56836EEC" w:rsidR="00367B42" w:rsidRPr="00F63F88" w:rsidRDefault="00367B42" w:rsidP="00367B42">
            <w:pPr>
              <w:spacing w:line="276" w:lineRule="auto"/>
              <w:jc w:val="left"/>
              <w:rPr>
                <w:color w:val="auto"/>
                <w:spacing w:val="0"/>
                <w:sz w:val="22"/>
                <w:szCs w:val="22"/>
              </w:rPr>
            </w:pP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rPr>
              <w:t xml:space="preserve"> – температура плавления, </w:t>
            </w:r>
            <w:r w:rsidRPr="00F63F88">
              <w:rPr>
                <w:sz w:val="22"/>
                <w:szCs w:val="22"/>
              </w:rPr>
              <w:t>°С</w:t>
            </w:r>
          </w:p>
          <w:p w14:paraId="01D176A7" w14:textId="6C1B62FB" w:rsidR="00367B42" w:rsidRPr="00F63F88" w:rsidRDefault="00367B42" w:rsidP="00367B42">
            <w:pPr>
              <w:spacing w:line="276" w:lineRule="auto"/>
              <w:jc w:val="left"/>
              <w:rPr>
                <w:color w:val="auto"/>
                <w:spacing w:val="0"/>
                <w:sz w:val="22"/>
                <w:szCs w:val="22"/>
                <w:vertAlign w:val="superscript"/>
              </w:rPr>
            </w:pPr>
            <w:r w:rsidRPr="00F63F88">
              <w:rPr>
                <w:color w:val="auto"/>
                <w:spacing w:val="0"/>
                <w:sz w:val="22"/>
                <w:szCs w:val="22"/>
              </w:rPr>
              <w:t>α – коэффициент термического расширения, К</w:t>
            </w:r>
            <w:r w:rsidRPr="00F63F88">
              <w:rPr>
                <w:color w:val="auto"/>
                <w:spacing w:val="0"/>
                <w:sz w:val="22"/>
                <w:szCs w:val="22"/>
                <w:vertAlign w:val="superscript"/>
              </w:rPr>
              <w:t>-1</w:t>
            </w:r>
          </w:p>
          <w:p w14:paraId="5BC1A734" w14:textId="77777777" w:rsidR="00367B42" w:rsidRPr="00F63F88" w:rsidRDefault="00367B42" w:rsidP="00367B42">
            <w:pPr>
              <w:spacing w:line="276" w:lineRule="auto"/>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 xml:space="preserve"> Механические</w:t>
            </w:r>
          </w:p>
          <w:p w14:paraId="2F385B1F" w14:textId="6A287A4B" w:rsidR="00367B42" w:rsidRPr="00F63F88" w:rsidRDefault="00367B42" w:rsidP="00367B42">
            <w:pPr>
              <w:spacing w:line="276" w:lineRule="auto"/>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 xml:space="preserve">в </w:t>
            </w:r>
            <w:r w:rsidRPr="00F63F88">
              <w:rPr>
                <w:color w:val="auto"/>
                <w:spacing w:val="0"/>
                <w:sz w:val="22"/>
                <w:szCs w:val="22"/>
              </w:rPr>
              <w:t>- предел прочности, МПа</w:t>
            </w:r>
          </w:p>
          <w:p w14:paraId="200C8DF4" w14:textId="1D70804A" w:rsidR="00367B42" w:rsidRPr="00F63F88" w:rsidRDefault="00367B42" w:rsidP="00367B42">
            <w:pPr>
              <w:spacing w:line="276" w:lineRule="auto"/>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r w:rsidR="00867326" w:rsidRPr="00F63F88">
              <w:rPr>
                <w:color w:val="auto"/>
                <w:spacing w:val="0"/>
                <w:sz w:val="22"/>
                <w:szCs w:val="22"/>
                <w:vertAlign w:val="superscript"/>
              </w:rPr>
              <w:t xml:space="preserve"> </w:t>
            </w:r>
            <w:r w:rsidRPr="00F63F88">
              <w:rPr>
                <w:color w:val="auto"/>
                <w:spacing w:val="0"/>
                <w:sz w:val="22"/>
                <w:szCs w:val="22"/>
              </w:rPr>
              <w:t>- предел текучести, МПа</w:t>
            </w:r>
          </w:p>
          <w:p w14:paraId="1CAE8D61" w14:textId="45B014AE" w:rsidR="00367B42" w:rsidRPr="00F63F88" w:rsidRDefault="00367B42" w:rsidP="00367B42">
            <w:pPr>
              <w:spacing w:line="276" w:lineRule="auto"/>
              <w:jc w:val="left"/>
              <w:rPr>
                <w:color w:val="auto"/>
                <w:spacing w:val="0"/>
                <w:sz w:val="22"/>
                <w:szCs w:val="22"/>
              </w:rPr>
            </w:pPr>
            <w:proofErr w:type="spellStart"/>
            <w:r w:rsidRPr="00F63F88">
              <w:rPr>
                <w:color w:val="auto"/>
                <w:spacing w:val="0"/>
                <w:sz w:val="22"/>
                <w:szCs w:val="22"/>
              </w:rPr>
              <w:t>σ</w:t>
            </w:r>
            <w:r w:rsidRPr="00F63F88">
              <w:rPr>
                <w:color w:val="auto"/>
                <w:spacing w:val="0"/>
                <w:sz w:val="22"/>
                <w:szCs w:val="22"/>
                <w:vertAlign w:val="subscript"/>
              </w:rPr>
              <w:t>пол</w:t>
            </w:r>
            <w:proofErr w:type="spellEnd"/>
            <w:r w:rsidR="00AC797C" w:rsidRPr="00F63F88">
              <w:rPr>
                <w:color w:val="auto"/>
                <w:spacing w:val="0"/>
                <w:sz w:val="22"/>
                <w:szCs w:val="22"/>
              </w:rPr>
              <w:t xml:space="preserve"> -</w:t>
            </w:r>
            <w:r w:rsidRPr="00F63F88">
              <w:rPr>
                <w:color w:val="auto"/>
                <w:spacing w:val="0"/>
                <w:sz w:val="22"/>
                <w:szCs w:val="22"/>
              </w:rPr>
              <w:t xml:space="preserve"> предел ползучести, МПа.</w:t>
            </w:r>
          </w:p>
          <w:p w14:paraId="6F727D81" w14:textId="7FF66687" w:rsidR="00367B42" w:rsidRPr="00F63F88" w:rsidRDefault="00367B42" w:rsidP="00367B42">
            <w:pPr>
              <w:spacing w:line="276" w:lineRule="auto"/>
              <w:jc w:val="left"/>
              <w:rPr>
                <w:color w:val="auto"/>
                <w:spacing w:val="0"/>
                <w:sz w:val="22"/>
                <w:szCs w:val="22"/>
              </w:rPr>
            </w:pPr>
            <w:r w:rsidRPr="00F63F88">
              <w:rPr>
                <w:color w:val="auto"/>
                <w:spacing w:val="0"/>
                <w:sz w:val="22"/>
                <w:szCs w:val="22"/>
              </w:rPr>
              <w:sym w:font="Symbol" w:char="F073"/>
            </w:r>
            <w:proofErr w:type="spellStart"/>
            <w:r w:rsidRPr="00F63F88">
              <w:rPr>
                <w:color w:val="auto"/>
                <w:spacing w:val="0"/>
                <w:sz w:val="22"/>
                <w:szCs w:val="22"/>
                <w:vertAlign w:val="subscript"/>
              </w:rPr>
              <w:t>дп</w:t>
            </w:r>
            <w:proofErr w:type="spellEnd"/>
            <w:r w:rsidRPr="00F63F88">
              <w:rPr>
                <w:color w:val="auto"/>
                <w:spacing w:val="0"/>
                <w:sz w:val="22"/>
                <w:szCs w:val="22"/>
              </w:rPr>
              <w:t xml:space="preserve"> - предел длительной прочности, МПа</w:t>
            </w:r>
          </w:p>
          <w:p w14:paraId="1645B1B5" w14:textId="77777777" w:rsidR="00367B42" w:rsidRPr="00F63F88" w:rsidRDefault="00367B42" w:rsidP="00367B42">
            <w:pPr>
              <w:spacing w:line="276" w:lineRule="auto"/>
              <w:jc w:val="left"/>
              <w:rPr>
                <w:color w:val="auto"/>
                <w:spacing w:val="0"/>
                <w:sz w:val="22"/>
                <w:szCs w:val="22"/>
                <w:u w:val="single"/>
              </w:rPr>
            </w:pPr>
            <w:r w:rsidRPr="00F63F88">
              <w:rPr>
                <w:color w:val="auto"/>
                <w:spacing w:val="0"/>
                <w:sz w:val="22"/>
                <w:szCs w:val="22"/>
              </w:rPr>
              <w:sym w:font="Symbol" w:char="F064"/>
            </w:r>
            <w:r w:rsidRPr="00F63F88">
              <w:rPr>
                <w:color w:val="auto"/>
                <w:spacing w:val="0"/>
                <w:sz w:val="22"/>
                <w:szCs w:val="22"/>
              </w:rPr>
              <w:t>- относительное удлинение, %</w:t>
            </w:r>
          </w:p>
        </w:tc>
        <w:tc>
          <w:tcPr>
            <w:tcW w:w="2977" w:type="dxa"/>
          </w:tcPr>
          <w:p w14:paraId="0ABF1957" w14:textId="77777777" w:rsidR="00367B42" w:rsidRPr="00F63F88" w:rsidRDefault="00367B42" w:rsidP="00367B42">
            <w:pPr>
              <w:spacing w:line="276" w:lineRule="auto"/>
              <w:jc w:val="left"/>
              <w:rPr>
                <w:color w:val="auto"/>
                <w:spacing w:val="0"/>
                <w:sz w:val="22"/>
                <w:szCs w:val="22"/>
              </w:rPr>
            </w:pPr>
          </w:p>
          <w:p w14:paraId="603BD500" w14:textId="0F163673" w:rsidR="00367B42" w:rsidRPr="00F63F88" w:rsidRDefault="00367B42" w:rsidP="00367B42">
            <w:pPr>
              <w:spacing w:line="276" w:lineRule="auto"/>
              <w:jc w:val="left"/>
              <w:rPr>
                <w:color w:val="auto"/>
                <w:spacing w:val="0"/>
                <w:sz w:val="22"/>
                <w:szCs w:val="22"/>
              </w:rPr>
            </w:pP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vertAlign w:val="subscript"/>
              </w:rPr>
              <w:t xml:space="preserve"> </w:t>
            </w:r>
            <w:r w:rsidRPr="00F63F88">
              <w:rPr>
                <w:color w:val="auto"/>
                <w:spacing w:val="0"/>
                <w:sz w:val="22"/>
                <w:szCs w:val="22"/>
              </w:rPr>
              <w:sym w:font="Symbol" w:char="F0B3"/>
            </w:r>
            <w:r w:rsidRPr="00F63F88">
              <w:rPr>
                <w:color w:val="auto"/>
                <w:spacing w:val="0"/>
                <w:sz w:val="22"/>
                <w:szCs w:val="22"/>
              </w:rPr>
              <w:t xml:space="preserve"> </w:t>
            </w: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vertAlign w:val="subscript"/>
              </w:rPr>
              <w:t xml:space="preserve"> </w:t>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r w:rsidRPr="00F63F88">
              <w:rPr>
                <w:color w:val="auto"/>
                <w:spacing w:val="0"/>
                <w:sz w:val="22"/>
                <w:szCs w:val="22"/>
              </w:rPr>
              <w:t>= 1453</w:t>
            </w:r>
          </w:p>
          <w:p w14:paraId="72675C41" w14:textId="77777777" w:rsidR="00367B42" w:rsidRPr="00F63F88" w:rsidRDefault="00367B42" w:rsidP="00367B42">
            <w:pPr>
              <w:spacing w:line="276" w:lineRule="auto"/>
              <w:jc w:val="left"/>
              <w:rPr>
                <w:sz w:val="22"/>
                <w:szCs w:val="22"/>
              </w:rPr>
            </w:pPr>
            <w:r w:rsidRPr="00F63F88">
              <w:rPr>
                <w:rStyle w:val="fontstyle01"/>
              </w:rPr>
              <w:t>α ~ α</w:t>
            </w:r>
            <w:proofErr w:type="spellStart"/>
            <w:r w:rsidRPr="00F63F88">
              <w:rPr>
                <w:rStyle w:val="fontstyle01"/>
                <w:vertAlign w:val="subscript"/>
              </w:rPr>
              <w:t>осн</w:t>
            </w:r>
            <w:proofErr w:type="spellEnd"/>
            <w:r w:rsidRPr="00F63F88">
              <w:rPr>
                <w:rStyle w:val="fontstyle01"/>
              </w:rPr>
              <w:t xml:space="preserve">   = 12,8</w:t>
            </w:r>
            <w:r w:rsidRPr="00F63F88">
              <w:rPr>
                <w:rStyle w:val="fontstyle21"/>
                <w:rFonts w:cs="Cambria Math"/>
                <w:sz w:val="22"/>
                <w:szCs w:val="22"/>
              </w:rPr>
              <w:t>⋅</w:t>
            </w:r>
            <w:r w:rsidRPr="00F63F88">
              <w:rPr>
                <w:rStyle w:val="fontstyle01"/>
              </w:rPr>
              <w:t>10</w:t>
            </w:r>
            <w:r w:rsidRPr="00F63F88">
              <w:rPr>
                <w:rStyle w:val="fontstyle01"/>
                <w:vertAlign w:val="superscript"/>
              </w:rPr>
              <w:t>-6</w:t>
            </w:r>
          </w:p>
          <w:p w14:paraId="024B221A" w14:textId="77777777" w:rsidR="00367B42" w:rsidRPr="00F63F88" w:rsidRDefault="00367B42" w:rsidP="00367B42">
            <w:pPr>
              <w:spacing w:line="276" w:lineRule="auto"/>
              <w:jc w:val="left"/>
              <w:rPr>
                <w:color w:val="auto"/>
                <w:spacing w:val="0"/>
                <w:sz w:val="22"/>
                <w:szCs w:val="22"/>
              </w:rPr>
            </w:pPr>
          </w:p>
          <w:p w14:paraId="1767F5EC" w14:textId="77777777" w:rsidR="00367B42" w:rsidRPr="00F63F88" w:rsidRDefault="00367B42" w:rsidP="00367B42">
            <w:pPr>
              <w:spacing w:line="276" w:lineRule="auto"/>
              <w:jc w:val="left"/>
              <w:rPr>
                <w:color w:val="auto"/>
                <w:spacing w:val="0"/>
                <w:sz w:val="22"/>
                <w:szCs w:val="22"/>
              </w:rPr>
            </w:pPr>
          </w:p>
          <w:p w14:paraId="0A52143D" w14:textId="3A64BFB3" w:rsidR="00367B42" w:rsidRPr="00F63F88" w:rsidRDefault="00367B42" w:rsidP="00367B42">
            <w:pPr>
              <w:spacing w:line="276" w:lineRule="auto"/>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в</w:t>
            </w:r>
            <w:r w:rsidRPr="00F63F88">
              <w:rPr>
                <w:color w:val="auto"/>
                <w:spacing w:val="0"/>
                <w:sz w:val="22"/>
                <w:szCs w:val="22"/>
                <w:vertAlign w:val="superscript"/>
              </w:rPr>
              <w:t>Тр</w:t>
            </w:r>
            <w:proofErr w:type="spellEnd"/>
            <w:r w:rsidRPr="00F63F88">
              <w:rPr>
                <w:color w:val="auto"/>
                <w:spacing w:val="0"/>
                <w:sz w:val="22"/>
                <w:szCs w:val="22"/>
              </w:rPr>
              <w:t xml:space="preserve">  &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в</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00607135" w:rsidRPr="00F63F88">
              <w:rPr>
                <w:sz w:val="22"/>
                <w:szCs w:val="22"/>
              </w:rPr>
              <w:t>475</w:t>
            </w:r>
          </w:p>
          <w:p w14:paraId="09DF26CE" w14:textId="77777777" w:rsidR="00367B42" w:rsidRPr="00F63F88" w:rsidRDefault="00367B42" w:rsidP="00367B42">
            <w:pPr>
              <w:spacing w:line="276" w:lineRule="auto"/>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proofErr w:type="gramStart"/>
            <w:r w:rsidRPr="00F63F88">
              <w:rPr>
                <w:color w:val="auto"/>
                <w:spacing w:val="0"/>
                <w:sz w:val="22"/>
                <w:szCs w:val="22"/>
                <w:vertAlign w:val="superscript"/>
              </w:rPr>
              <w:t xml:space="preserve">Тр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0,2</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rPr>
              <w:t xml:space="preserve">  = </w:t>
            </w:r>
            <w:r w:rsidRPr="00F63F88">
              <w:rPr>
                <w:sz w:val="22"/>
                <w:szCs w:val="22"/>
              </w:rPr>
              <w:t>285</w:t>
            </w:r>
          </w:p>
          <w:p w14:paraId="50E05A9E" w14:textId="77777777" w:rsidR="00367B42" w:rsidRPr="00F63F88" w:rsidRDefault="00367B42" w:rsidP="00367B42">
            <w:pPr>
              <w:spacing w:line="276" w:lineRule="auto"/>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proofErr w:type="gram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Pr="00F63F88">
              <w:rPr>
                <w:sz w:val="22"/>
                <w:szCs w:val="22"/>
              </w:rPr>
              <w:t>228</w:t>
            </w:r>
          </w:p>
          <w:p w14:paraId="4A013890" w14:textId="77777777" w:rsidR="00367B42" w:rsidRPr="00F63F88" w:rsidRDefault="00367B42" w:rsidP="00367B42">
            <w:pPr>
              <w:spacing w:line="276" w:lineRule="auto"/>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proofErr w:type="spellStart"/>
            <w:r w:rsidRPr="00F63F88">
              <w:rPr>
                <w:color w:val="auto"/>
                <w:spacing w:val="0"/>
                <w:sz w:val="22"/>
                <w:szCs w:val="22"/>
                <w:vertAlign w:val="subscript"/>
              </w:rPr>
              <w:t>дп</w:t>
            </w:r>
            <w:proofErr w:type="spellEnd"/>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Pr="00F63F88">
              <w:rPr>
                <w:sz w:val="22"/>
                <w:szCs w:val="22"/>
              </w:rPr>
              <w:t>380</w:t>
            </w:r>
          </w:p>
          <w:p w14:paraId="2BE3CBFF" w14:textId="77777777" w:rsidR="00367B42" w:rsidRPr="00F63F88" w:rsidRDefault="00367B42" w:rsidP="00367B42">
            <w:pPr>
              <w:spacing w:line="276" w:lineRule="auto"/>
              <w:jc w:val="left"/>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w:t>
            </w:r>
            <w:r w:rsidRPr="00F63F88">
              <w:rPr>
                <w:color w:val="auto"/>
                <w:spacing w:val="0"/>
                <w:sz w:val="22"/>
                <w:szCs w:val="22"/>
              </w:rPr>
              <w:sym w:font="Symbol" w:char="F064"/>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proofErr w:type="gramStart"/>
            <w:r w:rsidRPr="00F63F88">
              <w:rPr>
                <w:color w:val="auto"/>
                <w:spacing w:val="0"/>
                <w:sz w:val="22"/>
                <w:szCs w:val="22"/>
              </w:rPr>
              <w:tab/>
              <w:t xml:space="preserve">  =</w:t>
            </w:r>
            <w:proofErr w:type="gramEnd"/>
            <w:r w:rsidRPr="00F63F88">
              <w:rPr>
                <w:color w:val="auto"/>
                <w:spacing w:val="0"/>
                <w:sz w:val="22"/>
                <w:szCs w:val="22"/>
              </w:rPr>
              <w:t xml:space="preserve"> </w:t>
            </w:r>
            <w:r w:rsidRPr="00F63F88">
              <w:rPr>
                <w:sz w:val="22"/>
                <w:szCs w:val="22"/>
              </w:rPr>
              <w:t>25 - 30</w:t>
            </w:r>
          </w:p>
        </w:tc>
      </w:tr>
      <w:tr w:rsidR="00367B42" w:rsidRPr="00F63F88" w14:paraId="58FA3E7C" w14:textId="77777777" w:rsidTr="00367B42">
        <w:trPr>
          <w:trHeight w:val="567"/>
        </w:trPr>
        <w:tc>
          <w:tcPr>
            <w:tcW w:w="2411" w:type="dxa"/>
            <w:vAlign w:val="center"/>
          </w:tcPr>
          <w:p w14:paraId="0555A5BD" w14:textId="77777777" w:rsidR="00367B42" w:rsidRPr="00F63F88" w:rsidRDefault="00367B42" w:rsidP="00367B42">
            <w:pPr>
              <w:spacing w:line="276" w:lineRule="auto"/>
              <w:jc w:val="center"/>
              <w:rPr>
                <w:sz w:val="22"/>
                <w:szCs w:val="22"/>
              </w:rPr>
            </w:pPr>
            <w:r w:rsidRPr="00F63F88">
              <w:rPr>
                <w:sz w:val="22"/>
                <w:szCs w:val="22"/>
              </w:rPr>
              <w:t>Стойкость к радиационной ползучести</w:t>
            </w:r>
          </w:p>
        </w:tc>
        <w:tc>
          <w:tcPr>
            <w:tcW w:w="4278" w:type="dxa"/>
          </w:tcPr>
          <w:p w14:paraId="41C3E5FA" w14:textId="77777777" w:rsidR="00367B42" w:rsidRPr="00183DD9" w:rsidRDefault="00367B42" w:rsidP="00367B42">
            <w:pPr>
              <w:spacing w:before="40" w:line="276" w:lineRule="auto"/>
              <w:jc w:val="left"/>
              <w:rPr>
                <w:sz w:val="22"/>
                <w:szCs w:val="22"/>
              </w:rPr>
            </w:pPr>
            <w:r w:rsidRPr="00183DD9">
              <w:rPr>
                <w:color w:val="000000"/>
                <w:sz w:val="22"/>
                <w:szCs w:val="22"/>
              </w:rPr>
              <w:t xml:space="preserve">       </w:t>
            </w:r>
            <w:r w:rsidRPr="00183DD9">
              <w:rPr>
                <w:color w:val="000000"/>
                <w:sz w:val="22"/>
                <w:szCs w:val="22"/>
                <w:u w:val="single"/>
              </w:rPr>
              <w:t>Физические</w:t>
            </w:r>
            <w:r w:rsidRPr="00183DD9">
              <w:rPr>
                <w:color w:val="000000"/>
                <w:sz w:val="22"/>
                <w:szCs w:val="22"/>
                <w:u w:val="single"/>
              </w:rPr>
              <w:br/>
            </w:r>
            <w:r w:rsidRPr="00183DD9">
              <w:rPr>
                <w:b/>
                <w:sz w:val="22"/>
                <w:szCs w:val="22"/>
                <w:lang w:val="en-US"/>
              </w:rPr>
              <w:t>D</w:t>
            </w:r>
            <w:r w:rsidRPr="00183DD9">
              <w:rPr>
                <w:sz w:val="22"/>
                <w:szCs w:val="22"/>
              </w:rPr>
              <w:t xml:space="preserve"> – диффузионная подвижность примесей, </w:t>
            </w:r>
            <w:r w:rsidRPr="00183DD9">
              <w:rPr>
                <w:iCs/>
                <w:color w:val="000000"/>
                <w:sz w:val="22"/>
                <w:szCs w:val="22"/>
              </w:rPr>
              <w:t>м</w:t>
            </w:r>
            <w:r w:rsidRPr="00183DD9">
              <w:rPr>
                <w:iCs/>
                <w:color w:val="000000"/>
                <w:sz w:val="22"/>
                <w:szCs w:val="22"/>
                <w:vertAlign w:val="superscript"/>
              </w:rPr>
              <w:t>2</w:t>
            </w:r>
            <w:r w:rsidRPr="00183DD9">
              <w:rPr>
                <w:sz w:val="22"/>
                <w:szCs w:val="22"/>
              </w:rPr>
              <w:t>/</w:t>
            </w:r>
            <w:proofErr w:type="spellStart"/>
            <w:r w:rsidRPr="00183DD9">
              <w:rPr>
                <w:sz w:val="22"/>
                <w:szCs w:val="22"/>
              </w:rPr>
              <w:t>сут</w:t>
            </w:r>
            <w:proofErr w:type="spellEnd"/>
            <w:r w:rsidRPr="00183DD9">
              <w:rPr>
                <w:sz w:val="22"/>
                <w:szCs w:val="22"/>
              </w:rPr>
              <w:t>.</w:t>
            </w:r>
          </w:p>
          <w:p w14:paraId="135A8901" w14:textId="58643E34" w:rsidR="00367B42" w:rsidRPr="00183DD9" w:rsidRDefault="00367B42" w:rsidP="00367B42">
            <w:pPr>
              <w:spacing w:before="40" w:line="276" w:lineRule="auto"/>
              <w:jc w:val="left"/>
              <w:rPr>
                <w:color w:val="auto"/>
                <w:spacing w:val="0"/>
                <w:sz w:val="22"/>
                <w:szCs w:val="22"/>
                <w:u w:val="single"/>
              </w:rPr>
            </w:pPr>
            <w:r w:rsidRPr="00183DD9">
              <w:rPr>
                <w:iCs/>
                <w:color w:val="000000"/>
                <w:sz w:val="22"/>
                <w:szCs w:val="22"/>
              </w:rPr>
              <w:t xml:space="preserve">     </w:t>
            </w:r>
            <w:r w:rsidRPr="00183DD9">
              <w:rPr>
                <w:iCs/>
                <w:color w:val="000000"/>
                <w:sz w:val="22"/>
                <w:szCs w:val="22"/>
                <w:u w:val="single"/>
              </w:rPr>
              <w:t>Механические</w:t>
            </w:r>
            <w:r w:rsidRPr="00183DD9">
              <w:rPr>
                <w:iCs/>
                <w:color w:val="000000"/>
                <w:sz w:val="22"/>
                <w:szCs w:val="22"/>
                <w:u w:val="single"/>
              </w:rPr>
              <w:br/>
            </w:r>
            <w:r w:rsidRPr="00183DD9">
              <w:rPr>
                <w:sz w:val="22"/>
                <w:szCs w:val="22"/>
                <w:lang w:val="en-US"/>
              </w:rPr>
              <w:sym w:font="Symbol" w:char="F073"/>
            </w:r>
            <w:r w:rsidR="004541FD">
              <w:rPr>
                <w:sz w:val="22"/>
                <w:szCs w:val="22"/>
                <w:vertAlign w:val="subscript"/>
              </w:rPr>
              <w:t>0,2</w:t>
            </w:r>
            <w:r w:rsidRPr="00183DD9">
              <w:rPr>
                <w:sz w:val="22"/>
                <w:szCs w:val="22"/>
              </w:rPr>
              <w:t xml:space="preserve"> </w:t>
            </w:r>
            <w:r w:rsidRPr="00183DD9">
              <w:rPr>
                <w:i/>
                <w:color w:val="000000"/>
                <w:sz w:val="22"/>
                <w:szCs w:val="22"/>
              </w:rPr>
              <w:sym w:font="Symbol" w:char="F02D"/>
            </w:r>
            <w:r w:rsidRPr="00183DD9">
              <w:rPr>
                <w:sz w:val="22"/>
                <w:szCs w:val="22"/>
              </w:rPr>
              <w:t xml:space="preserve"> </w:t>
            </w:r>
            <w:r w:rsidRPr="00183DD9">
              <w:rPr>
                <w:color w:val="000000"/>
                <w:sz w:val="22"/>
                <w:szCs w:val="22"/>
              </w:rPr>
              <w:t xml:space="preserve">предел </w:t>
            </w:r>
            <w:r w:rsidR="00183DD9" w:rsidRPr="00183DD9">
              <w:rPr>
                <w:color w:val="000000"/>
                <w:sz w:val="22"/>
                <w:szCs w:val="22"/>
              </w:rPr>
              <w:t>текучести</w:t>
            </w:r>
            <w:r w:rsidRPr="00183DD9">
              <w:rPr>
                <w:color w:val="000000"/>
                <w:sz w:val="22"/>
                <w:szCs w:val="22"/>
              </w:rPr>
              <w:t>, МПа</w:t>
            </w:r>
            <w:r w:rsidRPr="00183DD9">
              <w:rPr>
                <w:color w:val="000000"/>
                <w:sz w:val="22"/>
                <w:szCs w:val="22"/>
              </w:rPr>
              <w:br/>
            </w:r>
            <w:r w:rsidRPr="00183DD9">
              <w:rPr>
                <w:sz w:val="22"/>
                <w:szCs w:val="22"/>
                <w:lang w:val="en-US"/>
              </w:rPr>
              <w:sym w:font="Symbol" w:char="F073"/>
            </w:r>
            <w:r w:rsidRPr="00183DD9">
              <w:rPr>
                <w:sz w:val="22"/>
                <w:szCs w:val="22"/>
                <w:vertAlign w:val="subscript"/>
              </w:rPr>
              <w:t>пол</w:t>
            </w:r>
            <w:r w:rsidRPr="00183DD9">
              <w:rPr>
                <w:sz w:val="22"/>
                <w:szCs w:val="22"/>
              </w:rPr>
              <w:t xml:space="preserve"> – предел ползучести</w:t>
            </w:r>
            <w:r w:rsidRPr="00183DD9">
              <w:rPr>
                <w:sz w:val="22"/>
                <w:szCs w:val="22"/>
              </w:rPr>
              <w:br/>
            </w:r>
            <w:r w:rsidRPr="00183DD9">
              <w:rPr>
                <w:rStyle w:val="fontstyle11"/>
                <w:sz w:val="22"/>
                <w:szCs w:val="22"/>
              </w:rPr>
              <w:t>ε’-скорость ползучести, ч</w:t>
            </w:r>
            <w:r w:rsidRPr="00183DD9">
              <w:rPr>
                <w:rStyle w:val="fontstyle11"/>
                <w:sz w:val="22"/>
                <w:szCs w:val="22"/>
                <w:vertAlign w:val="superscript"/>
              </w:rPr>
              <w:t>-1</w:t>
            </w:r>
          </w:p>
        </w:tc>
        <w:tc>
          <w:tcPr>
            <w:tcW w:w="2977" w:type="dxa"/>
          </w:tcPr>
          <w:p w14:paraId="1346B565" w14:textId="77777777" w:rsidR="00367B42" w:rsidRPr="00F63F88" w:rsidRDefault="00367B42" w:rsidP="00367B42">
            <w:pPr>
              <w:spacing w:line="276" w:lineRule="auto"/>
              <w:jc w:val="left"/>
              <w:rPr>
                <w:color w:val="auto"/>
                <w:spacing w:val="0"/>
                <w:sz w:val="22"/>
                <w:szCs w:val="22"/>
              </w:rPr>
            </w:pPr>
            <w:r w:rsidRPr="00F63F88">
              <w:rPr>
                <w:color w:val="auto"/>
                <w:spacing w:val="0"/>
                <w:sz w:val="22"/>
                <w:szCs w:val="22"/>
              </w:rPr>
              <w:t>D</w:t>
            </w:r>
            <w:r w:rsidRPr="00F63F88">
              <w:rPr>
                <w:color w:val="auto"/>
                <w:spacing w:val="0"/>
                <w:sz w:val="22"/>
                <w:szCs w:val="22"/>
              </w:rPr>
              <w:sym w:font="Symbol" w:char="F0AE"/>
            </w:r>
            <w:r w:rsidRPr="00F63F88">
              <w:rPr>
                <w:color w:val="auto"/>
                <w:spacing w:val="0"/>
                <w:sz w:val="22"/>
                <w:szCs w:val="22"/>
                <w:lang w:val="en-US"/>
              </w:rPr>
              <w:t>min</w:t>
            </w:r>
          </w:p>
          <w:p w14:paraId="1AA9A8DA" w14:textId="77777777" w:rsidR="00367B42" w:rsidRPr="00F63F88" w:rsidRDefault="00367B42" w:rsidP="00367B42">
            <w:pPr>
              <w:adjustRightInd w:val="0"/>
              <w:spacing w:line="276" w:lineRule="auto"/>
              <w:jc w:val="left"/>
              <w:textAlignment w:val="baseline"/>
              <w:rPr>
                <w:color w:val="auto"/>
                <w:spacing w:val="0"/>
                <w:sz w:val="22"/>
                <w:szCs w:val="22"/>
              </w:rPr>
            </w:pPr>
          </w:p>
          <w:p w14:paraId="79BF7FC5" w14:textId="77777777" w:rsidR="00367B42" w:rsidRPr="00F63F88" w:rsidRDefault="00367B42" w:rsidP="00367B42">
            <w:pPr>
              <w:adjustRightInd w:val="0"/>
              <w:spacing w:line="276" w:lineRule="auto"/>
              <w:jc w:val="left"/>
              <w:textAlignment w:val="baseline"/>
              <w:rPr>
                <w:color w:val="auto"/>
                <w:spacing w:val="0"/>
                <w:sz w:val="22"/>
                <w:szCs w:val="22"/>
              </w:rPr>
            </w:pPr>
          </w:p>
          <w:p w14:paraId="743CEA27" w14:textId="77777777" w:rsidR="00607135" w:rsidRPr="00F63F88" w:rsidRDefault="00607135" w:rsidP="00607135">
            <w:pPr>
              <w:adjustRightInd w:val="0"/>
              <w:spacing w:line="276" w:lineRule="auto"/>
              <w:jc w:val="left"/>
              <w:textAlignment w:val="baseline"/>
              <w:rPr>
                <w:color w:val="auto"/>
                <w:spacing w:val="0"/>
                <w:sz w:val="22"/>
                <w:szCs w:val="22"/>
              </w:rPr>
            </w:pPr>
          </w:p>
          <w:p w14:paraId="2891A5D5" w14:textId="77777777" w:rsidR="00183DD9" w:rsidRPr="00F63F88" w:rsidRDefault="00183DD9" w:rsidP="00183DD9">
            <w:pPr>
              <w:spacing w:line="276" w:lineRule="auto"/>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proofErr w:type="gramStart"/>
            <w:r w:rsidRPr="00F63F88">
              <w:rPr>
                <w:color w:val="auto"/>
                <w:spacing w:val="0"/>
                <w:sz w:val="22"/>
                <w:szCs w:val="22"/>
                <w:vertAlign w:val="superscript"/>
              </w:rPr>
              <w:t xml:space="preserve">Тр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0,2</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rPr>
              <w:t xml:space="preserve">  = </w:t>
            </w:r>
            <w:r w:rsidRPr="00F63F88">
              <w:rPr>
                <w:sz w:val="22"/>
                <w:szCs w:val="22"/>
              </w:rPr>
              <w:t>285</w:t>
            </w:r>
          </w:p>
          <w:p w14:paraId="6A9490F5" w14:textId="77777777" w:rsidR="00F63F88" w:rsidRPr="00F63F88" w:rsidRDefault="00367B42" w:rsidP="00607135">
            <w:pPr>
              <w:adjustRightInd w:val="0"/>
              <w:spacing w:line="276" w:lineRule="auto"/>
              <w:jc w:val="left"/>
              <w:textAlignment w:val="baseline"/>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proofErr w:type="gram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228</w:t>
            </w:r>
          </w:p>
          <w:p w14:paraId="6E26939F" w14:textId="01992106" w:rsidR="00367B42" w:rsidRPr="00F63F88" w:rsidRDefault="00367B42" w:rsidP="00607135">
            <w:pPr>
              <w:adjustRightInd w:val="0"/>
              <w:spacing w:line="276" w:lineRule="auto"/>
              <w:jc w:val="left"/>
              <w:textAlignment w:val="baseline"/>
              <w:rPr>
                <w:color w:val="auto"/>
                <w:spacing w:val="0"/>
                <w:sz w:val="22"/>
                <w:szCs w:val="22"/>
              </w:rPr>
            </w:pPr>
            <w:r w:rsidRPr="00F63F88">
              <w:rPr>
                <w:rStyle w:val="fontstyle11"/>
                <w:sz w:val="22"/>
                <w:szCs w:val="22"/>
              </w:rPr>
              <w:t>ε’</w:t>
            </w:r>
            <w:r w:rsidRPr="00F63F88">
              <w:rPr>
                <w:rStyle w:val="fontstyle01"/>
              </w:rPr>
              <w:sym w:font="Symbol" w:char="F0AE"/>
            </w:r>
            <w:r w:rsidRPr="00F63F88">
              <w:rPr>
                <w:rStyle w:val="fontstyle11"/>
                <w:sz w:val="22"/>
                <w:szCs w:val="22"/>
              </w:rPr>
              <w:t>m</w:t>
            </w:r>
            <w:r w:rsidRPr="00F63F88">
              <w:rPr>
                <w:rStyle w:val="fontstyle11"/>
                <w:sz w:val="22"/>
                <w:szCs w:val="22"/>
                <w:lang w:val="en-US"/>
              </w:rPr>
              <w:t>in</w:t>
            </w:r>
          </w:p>
        </w:tc>
      </w:tr>
      <w:tr w:rsidR="00367B42" w:rsidRPr="00F63F88" w14:paraId="709A3A60" w14:textId="77777777" w:rsidTr="00367B42">
        <w:trPr>
          <w:trHeight w:val="567"/>
        </w:trPr>
        <w:tc>
          <w:tcPr>
            <w:tcW w:w="2411" w:type="dxa"/>
            <w:vAlign w:val="center"/>
          </w:tcPr>
          <w:p w14:paraId="133C017A" w14:textId="77777777" w:rsidR="00367B42" w:rsidRPr="00F63F88" w:rsidRDefault="00367B42" w:rsidP="00367B42">
            <w:pPr>
              <w:spacing w:line="276" w:lineRule="auto"/>
              <w:jc w:val="center"/>
              <w:rPr>
                <w:sz w:val="22"/>
                <w:szCs w:val="22"/>
              </w:rPr>
            </w:pPr>
            <w:r w:rsidRPr="00F63F88">
              <w:rPr>
                <w:sz w:val="22"/>
                <w:szCs w:val="22"/>
              </w:rPr>
              <w:t>Стойкость к</w:t>
            </w:r>
          </w:p>
          <w:p w14:paraId="0011646A" w14:textId="77777777" w:rsidR="00367B42" w:rsidRPr="00F63F88" w:rsidRDefault="00367B42" w:rsidP="00367B42">
            <w:pPr>
              <w:spacing w:line="276" w:lineRule="auto"/>
              <w:jc w:val="center"/>
              <w:rPr>
                <w:sz w:val="22"/>
                <w:szCs w:val="22"/>
              </w:rPr>
            </w:pPr>
            <w:r w:rsidRPr="00F63F88">
              <w:rPr>
                <w:sz w:val="22"/>
                <w:szCs w:val="22"/>
              </w:rPr>
              <w:t xml:space="preserve">низкотемпературному радиационному </w:t>
            </w:r>
            <w:proofErr w:type="spellStart"/>
            <w:r w:rsidRPr="00F63F88">
              <w:rPr>
                <w:sz w:val="22"/>
                <w:szCs w:val="22"/>
              </w:rPr>
              <w:t>охрупчиванию</w:t>
            </w:r>
            <w:proofErr w:type="spellEnd"/>
          </w:p>
        </w:tc>
        <w:tc>
          <w:tcPr>
            <w:tcW w:w="4278" w:type="dxa"/>
          </w:tcPr>
          <w:p w14:paraId="3645E7BD" w14:textId="3077D4A1" w:rsidR="00367B42" w:rsidRPr="0003421D" w:rsidRDefault="00367B42" w:rsidP="00367B42">
            <w:pPr>
              <w:spacing w:before="40" w:line="276" w:lineRule="auto"/>
              <w:jc w:val="left"/>
              <w:rPr>
                <w:color w:val="000000"/>
                <w:sz w:val="22"/>
                <w:szCs w:val="22"/>
                <w:u w:val="single"/>
              </w:rPr>
            </w:pPr>
            <w:r w:rsidRPr="0003421D">
              <w:rPr>
                <w:color w:val="000000"/>
                <w:sz w:val="22"/>
                <w:szCs w:val="22"/>
              </w:rPr>
              <w:t xml:space="preserve">       </w:t>
            </w:r>
            <w:r w:rsidRPr="0003421D">
              <w:rPr>
                <w:color w:val="000000"/>
                <w:sz w:val="22"/>
                <w:szCs w:val="22"/>
                <w:u w:val="single"/>
              </w:rPr>
              <w:t>Физические</w:t>
            </w:r>
            <w:r w:rsidRPr="0003421D">
              <w:rPr>
                <w:color w:val="000000"/>
                <w:sz w:val="22"/>
                <w:szCs w:val="22"/>
                <w:u w:val="single"/>
              </w:rPr>
              <w:br/>
            </w:r>
            <w:r w:rsidRPr="0003421D">
              <w:rPr>
                <w:b/>
                <w:sz w:val="22"/>
                <w:szCs w:val="22"/>
                <w:lang w:val="en-US"/>
              </w:rPr>
              <w:t>D</w:t>
            </w:r>
            <w:r w:rsidRPr="0003421D">
              <w:rPr>
                <w:sz w:val="22"/>
                <w:szCs w:val="22"/>
              </w:rPr>
              <w:t xml:space="preserve"> – диффузионная подвижность атомов примеси, </w:t>
            </w:r>
            <w:r w:rsidRPr="0003421D">
              <w:rPr>
                <w:iCs/>
                <w:color w:val="000000"/>
                <w:sz w:val="22"/>
                <w:szCs w:val="22"/>
              </w:rPr>
              <w:t>м</w:t>
            </w:r>
            <w:r w:rsidRPr="0003421D">
              <w:rPr>
                <w:iCs/>
                <w:color w:val="000000"/>
                <w:sz w:val="22"/>
                <w:szCs w:val="22"/>
                <w:vertAlign w:val="superscript"/>
              </w:rPr>
              <w:t>2</w:t>
            </w:r>
            <w:r w:rsidRPr="0003421D">
              <w:rPr>
                <w:sz w:val="22"/>
                <w:szCs w:val="22"/>
              </w:rPr>
              <w:t>/</w:t>
            </w:r>
            <w:proofErr w:type="spellStart"/>
            <w:r w:rsidRPr="0003421D">
              <w:rPr>
                <w:sz w:val="22"/>
                <w:szCs w:val="22"/>
              </w:rPr>
              <w:t>сут</w:t>
            </w:r>
            <w:proofErr w:type="spellEnd"/>
            <w:r w:rsidRPr="0003421D">
              <w:rPr>
                <w:sz w:val="22"/>
                <w:szCs w:val="22"/>
              </w:rPr>
              <w:t>.</w:t>
            </w:r>
            <w:r w:rsidRPr="0003421D">
              <w:rPr>
                <w:sz w:val="22"/>
                <w:szCs w:val="22"/>
              </w:rPr>
              <w:br/>
            </w:r>
            <w:r w:rsidRPr="0003421D">
              <w:rPr>
                <w:iCs/>
                <w:color w:val="000000"/>
                <w:sz w:val="22"/>
                <w:szCs w:val="22"/>
                <w:u w:val="single"/>
              </w:rPr>
              <w:t>Механические</w:t>
            </w:r>
            <w:r w:rsidRPr="0003421D">
              <w:rPr>
                <w:iCs/>
                <w:color w:val="000000"/>
                <w:sz w:val="22"/>
                <w:szCs w:val="22"/>
                <w:u w:val="single"/>
              </w:rPr>
              <w:br/>
            </w:r>
            <w:proofErr w:type="spellStart"/>
            <w:r w:rsidRPr="0003421D">
              <w:rPr>
                <w:iCs/>
                <w:color w:val="000000"/>
                <w:sz w:val="22"/>
                <w:szCs w:val="22"/>
              </w:rPr>
              <w:t>Т</w:t>
            </w:r>
            <w:r w:rsidRPr="0003421D">
              <w:rPr>
                <w:iCs/>
                <w:color w:val="000000"/>
                <w:sz w:val="22"/>
                <w:szCs w:val="22"/>
                <w:vertAlign w:val="subscript"/>
              </w:rPr>
              <w:t>х</w:t>
            </w:r>
            <w:proofErr w:type="spellEnd"/>
            <w:r w:rsidRPr="0003421D">
              <w:rPr>
                <w:iCs/>
                <w:color w:val="000000"/>
                <w:sz w:val="22"/>
                <w:szCs w:val="22"/>
              </w:rPr>
              <w:t xml:space="preserve"> – температура хрупко-вязкого перехода</w:t>
            </w:r>
            <w:r w:rsidR="008327A7">
              <w:rPr>
                <w:iCs/>
                <w:color w:val="000000"/>
                <w:sz w:val="22"/>
                <w:szCs w:val="22"/>
              </w:rPr>
              <w:t xml:space="preserve">, </w:t>
            </w:r>
            <w:r w:rsidR="008327A7" w:rsidRPr="00F63F88">
              <w:rPr>
                <w:sz w:val="22"/>
                <w:szCs w:val="22"/>
              </w:rPr>
              <w:t>°С</w:t>
            </w:r>
            <w:r w:rsidRPr="0003421D">
              <w:rPr>
                <w:iCs/>
                <w:color w:val="000000"/>
                <w:sz w:val="22"/>
                <w:szCs w:val="22"/>
              </w:rPr>
              <w:br/>
            </w:r>
            <w:r w:rsidRPr="0003421D">
              <w:rPr>
                <w:b/>
                <w:iCs/>
                <w:color w:val="000000"/>
                <w:sz w:val="22"/>
                <w:szCs w:val="22"/>
              </w:rPr>
              <w:sym w:font="Symbol" w:char="F064"/>
            </w:r>
            <w:r w:rsidRPr="0003421D">
              <w:rPr>
                <w:iCs/>
                <w:color w:val="000000"/>
                <w:sz w:val="22"/>
                <w:szCs w:val="22"/>
              </w:rPr>
              <w:t xml:space="preserve"> </w:t>
            </w:r>
            <w:r w:rsidRPr="0003421D">
              <w:rPr>
                <w:color w:val="000000"/>
                <w:sz w:val="22"/>
                <w:szCs w:val="22"/>
              </w:rPr>
              <w:sym w:font="Symbol" w:char="F02D"/>
            </w:r>
            <w:r w:rsidRPr="0003421D">
              <w:rPr>
                <w:iCs/>
                <w:color w:val="000000"/>
                <w:sz w:val="22"/>
                <w:szCs w:val="22"/>
              </w:rPr>
              <w:t xml:space="preserve"> </w:t>
            </w:r>
            <w:r w:rsidRPr="0003421D">
              <w:rPr>
                <w:color w:val="auto"/>
                <w:spacing w:val="0"/>
                <w:sz w:val="22"/>
                <w:szCs w:val="22"/>
              </w:rPr>
              <w:t>относительное удлинение</w:t>
            </w:r>
            <w:r w:rsidRPr="0003421D">
              <w:rPr>
                <w:color w:val="000000"/>
                <w:sz w:val="22"/>
                <w:szCs w:val="22"/>
              </w:rPr>
              <w:t xml:space="preserve"> %</w:t>
            </w:r>
          </w:p>
        </w:tc>
        <w:tc>
          <w:tcPr>
            <w:tcW w:w="2977" w:type="dxa"/>
          </w:tcPr>
          <w:p w14:paraId="32D7FE1A" w14:textId="77777777" w:rsidR="00367B42" w:rsidRPr="0003421D" w:rsidRDefault="00367B42" w:rsidP="00367B42">
            <w:pPr>
              <w:adjustRightInd w:val="0"/>
              <w:spacing w:line="276" w:lineRule="auto"/>
              <w:jc w:val="left"/>
              <w:textAlignment w:val="baseline"/>
              <w:rPr>
                <w:color w:val="auto"/>
                <w:spacing w:val="0"/>
                <w:sz w:val="22"/>
                <w:szCs w:val="22"/>
              </w:rPr>
            </w:pPr>
          </w:p>
          <w:p w14:paraId="233BF4A7" w14:textId="77777777" w:rsidR="00367B42" w:rsidRPr="0003421D" w:rsidRDefault="00367B42" w:rsidP="00367B42">
            <w:pPr>
              <w:adjustRightInd w:val="0"/>
              <w:spacing w:line="276" w:lineRule="auto"/>
              <w:jc w:val="left"/>
              <w:textAlignment w:val="baseline"/>
              <w:rPr>
                <w:color w:val="auto"/>
                <w:spacing w:val="0"/>
                <w:sz w:val="22"/>
                <w:szCs w:val="22"/>
              </w:rPr>
            </w:pPr>
            <w:proofErr w:type="gramStart"/>
            <w:r w:rsidRPr="0003421D">
              <w:rPr>
                <w:color w:val="auto"/>
                <w:spacing w:val="0"/>
                <w:sz w:val="22"/>
                <w:szCs w:val="22"/>
              </w:rPr>
              <w:t>D&lt;</w:t>
            </w:r>
            <w:proofErr w:type="spellStart"/>
            <w:proofErr w:type="gramEnd"/>
            <w:r w:rsidRPr="0003421D">
              <w:rPr>
                <w:color w:val="auto"/>
                <w:spacing w:val="0"/>
                <w:sz w:val="22"/>
                <w:szCs w:val="22"/>
              </w:rPr>
              <w:t>D</w:t>
            </w:r>
            <w:r w:rsidRPr="0003421D">
              <w:rPr>
                <w:color w:val="auto"/>
                <w:spacing w:val="0"/>
                <w:sz w:val="22"/>
                <w:szCs w:val="22"/>
                <w:vertAlign w:val="subscript"/>
              </w:rPr>
              <w:t>сд</w:t>
            </w:r>
            <w:proofErr w:type="spellEnd"/>
            <w:r w:rsidRPr="0003421D">
              <w:rPr>
                <w:color w:val="auto"/>
                <w:spacing w:val="0"/>
                <w:sz w:val="22"/>
                <w:szCs w:val="22"/>
              </w:rPr>
              <w:t xml:space="preserve"> – коэффициент диффузии атомов примеси в основе</w:t>
            </w:r>
          </w:p>
          <w:p w14:paraId="4E256FE7" w14:textId="77777777" w:rsidR="00367B42" w:rsidRPr="0003421D" w:rsidRDefault="00367B42" w:rsidP="00367B42">
            <w:pPr>
              <w:adjustRightInd w:val="0"/>
              <w:spacing w:line="276" w:lineRule="auto"/>
              <w:jc w:val="left"/>
              <w:textAlignment w:val="baseline"/>
              <w:rPr>
                <w:sz w:val="22"/>
                <w:szCs w:val="22"/>
              </w:rPr>
            </w:pPr>
          </w:p>
          <w:p w14:paraId="0D42C477" w14:textId="13F310E5" w:rsidR="00367B42" w:rsidRPr="00F73F3F" w:rsidRDefault="00367B42" w:rsidP="00367B42">
            <w:pPr>
              <w:adjustRightInd w:val="0"/>
              <w:spacing w:line="276" w:lineRule="auto"/>
              <w:jc w:val="left"/>
              <w:textAlignment w:val="baseline"/>
              <w:rPr>
                <w:sz w:val="22"/>
                <w:szCs w:val="22"/>
                <w:vertAlign w:val="superscript"/>
                <w:lang w:val="en-US"/>
              </w:rPr>
            </w:pPr>
            <w:proofErr w:type="spellStart"/>
            <w:proofErr w:type="gramStart"/>
            <w:r w:rsidRPr="0003421D">
              <w:rPr>
                <w:sz w:val="22"/>
                <w:szCs w:val="22"/>
              </w:rPr>
              <w:t>Т</w:t>
            </w:r>
            <w:r w:rsidRPr="0003421D">
              <w:rPr>
                <w:sz w:val="22"/>
                <w:szCs w:val="22"/>
                <w:vertAlign w:val="subscript"/>
              </w:rPr>
              <w:t>х</w:t>
            </w:r>
            <w:proofErr w:type="spellEnd"/>
            <w:r w:rsidR="00F73F3F">
              <w:rPr>
                <w:color w:val="auto"/>
                <w:spacing w:val="0"/>
                <w:sz w:val="22"/>
                <w:szCs w:val="22"/>
                <w:lang w:val="en-US"/>
              </w:rPr>
              <w:t>&lt;</w:t>
            </w:r>
            <w:proofErr w:type="gramEnd"/>
            <w:r w:rsidR="00F73F3F">
              <w:rPr>
                <w:color w:val="auto"/>
                <w:spacing w:val="0"/>
                <w:sz w:val="22"/>
                <w:szCs w:val="22"/>
                <w:lang w:val="en-US"/>
              </w:rPr>
              <w:t>&lt;</w:t>
            </w:r>
            <w:r w:rsidR="00F73F3F" w:rsidRPr="0003421D">
              <w:rPr>
                <w:sz w:val="22"/>
                <w:szCs w:val="22"/>
              </w:rPr>
              <w:t xml:space="preserve"> </w:t>
            </w:r>
            <w:proofErr w:type="spellStart"/>
            <w:r w:rsidR="00F73F3F" w:rsidRPr="0003421D">
              <w:rPr>
                <w:sz w:val="22"/>
                <w:szCs w:val="22"/>
              </w:rPr>
              <w:t>Т</w:t>
            </w:r>
            <w:r w:rsidR="00F73F3F">
              <w:rPr>
                <w:sz w:val="22"/>
                <w:szCs w:val="22"/>
                <w:vertAlign w:val="subscript"/>
              </w:rPr>
              <w:t>р</w:t>
            </w:r>
            <w:proofErr w:type="spellEnd"/>
            <w:r w:rsidR="008327A7">
              <w:rPr>
                <w:sz w:val="22"/>
                <w:szCs w:val="22"/>
              </w:rPr>
              <w:t>=320</w:t>
            </w:r>
            <w:r w:rsidR="008327A7" w:rsidRPr="00F63F88">
              <w:rPr>
                <w:sz w:val="22"/>
                <w:szCs w:val="22"/>
              </w:rPr>
              <w:t>°С</w:t>
            </w:r>
            <w:r w:rsidR="00F73F3F">
              <w:rPr>
                <w:color w:val="auto"/>
                <w:spacing w:val="0"/>
                <w:sz w:val="22"/>
                <w:szCs w:val="22"/>
                <w:lang w:val="en-US"/>
              </w:rPr>
              <w:t xml:space="preserve">; </w:t>
            </w:r>
          </w:p>
          <w:p w14:paraId="5577D103" w14:textId="77777777" w:rsidR="00367B42" w:rsidRPr="0003421D" w:rsidRDefault="00367B42" w:rsidP="00367B42">
            <w:pPr>
              <w:spacing w:line="276" w:lineRule="auto"/>
              <w:jc w:val="left"/>
              <w:rPr>
                <w:color w:val="auto"/>
                <w:spacing w:val="0"/>
                <w:sz w:val="22"/>
                <w:szCs w:val="22"/>
              </w:rPr>
            </w:pPr>
            <w:r w:rsidRPr="0003421D">
              <w:rPr>
                <w:iCs/>
                <w:color w:val="000000"/>
                <w:sz w:val="22"/>
                <w:szCs w:val="22"/>
              </w:rPr>
              <w:sym w:font="Symbol" w:char="F064"/>
            </w:r>
            <w:r w:rsidRPr="0003421D">
              <w:rPr>
                <w:iCs/>
                <w:color w:val="000000"/>
                <w:sz w:val="22"/>
                <w:szCs w:val="22"/>
              </w:rPr>
              <w:t xml:space="preserve"> </w:t>
            </w:r>
            <w:r w:rsidRPr="0003421D">
              <w:rPr>
                <w:iCs/>
                <w:color w:val="000000"/>
                <w:sz w:val="22"/>
                <w:szCs w:val="22"/>
              </w:rPr>
              <w:sym w:font="Symbol" w:char="F0BB"/>
            </w:r>
            <w:r w:rsidRPr="0003421D">
              <w:rPr>
                <w:iCs/>
                <w:color w:val="000000"/>
                <w:sz w:val="22"/>
                <w:szCs w:val="22"/>
              </w:rPr>
              <w:t xml:space="preserve"> 30%</w:t>
            </w:r>
          </w:p>
        </w:tc>
      </w:tr>
    </w:tbl>
    <w:tbl>
      <w:tblPr>
        <w:tblStyle w:val="11"/>
        <w:tblW w:w="9666" w:type="dxa"/>
        <w:tblLayout w:type="fixed"/>
        <w:tblLook w:val="0000" w:firstRow="0" w:lastRow="0" w:firstColumn="0" w:lastColumn="0" w:noHBand="0" w:noVBand="0"/>
      </w:tblPr>
      <w:tblGrid>
        <w:gridCol w:w="2411"/>
        <w:gridCol w:w="4278"/>
        <w:gridCol w:w="2977"/>
      </w:tblGrid>
      <w:tr w:rsidR="00367B42" w:rsidRPr="00901B34" w14:paraId="3A5BBD39" w14:textId="77777777" w:rsidTr="00367B42">
        <w:trPr>
          <w:trHeight w:val="567"/>
        </w:trPr>
        <w:tc>
          <w:tcPr>
            <w:tcW w:w="2411" w:type="dxa"/>
            <w:vAlign w:val="center"/>
          </w:tcPr>
          <w:p w14:paraId="48116837" w14:textId="77777777" w:rsidR="00367B42" w:rsidRPr="00F63F88" w:rsidRDefault="00367B42" w:rsidP="00367B42">
            <w:pPr>
              <w:spacing w:line="276" w:lineRule="auto"/>
              <w:jc w:val="center"/>
              <w:rPr>
                <w:color w:val="auto"/>
                <w:spacing w:val="0"/>
                <w:sz w:val="22"/>
                <w:szCs w:val="22"/>
              </w:rPr>
            </w:pPr>
            <w:r w:rsidRPr="00F63F88">
              <w:rPr>
                <w:color w:val="auto"/>
                <w:spacing w:val="0"/>
                <w:sz w:val="22"/>
                <w:szCs w:val="22"/>
              </w:rPr>
              <w:t>Технологичность</w:t>
            </w:r>
          </w:p>
        </w:tc>
        <w:tc>
          <w:tcPr>
            <w:tcW w:w="4278" w:type="dxa"/>
            <w:vAlign w:val="center"/>
          </w:tcPr>
          <w:p w14:paraId="5ED7EFC7" w14:textId="77777777" w:rsidR="00367B42" w:rsidRPr="00F63F88" w:rsidRDefault="00367B42" w:rsidP="00367B42">
            <w:pPr>
              <w:spacing w:line="276" w:lineRule="auto"/>
              <w:jc w:val="center"/>
              <w:rPr>
                <w:color w:val="auto"/>
                <w:spacing w:val="0"/>
                <w:sz w:val="22"/>
                <w:szCs w:val="22"/>
                <w:u w:val="single"/>
              </w:rPr>
            </w:pPr>
            <w:r w:rsidRPr="00F63F88">
              <w:rPr>
                <w:color w:val="auto"/>
                <w:spacing w:val="0"/>
                <w:sz w:val="22"/>
                <w:szCs w:val="22"/>
              </w:rPr>
              <w:sym w:font="Symbol" w:char="F074"/>
            </w:r>
            <w:r w:rsidRPr="00F63F88">
              <w:rPr>
                <w:color w:val="auto"/>
                <w:spacing w:val="0"/>
                <w:sz w:val="22"/>
                <w:szCs w:val="22"/>
              </w:rPr>
              <w:t xml:space="preserve"> - критерий трещинообразования</w:t>
            </w:r>
          </w:p>
          <w:p w14:paraId="68683F33" w14:textId="77777777" w:rsidR="00867326" w:rsidRPr="00F63F88" w:rsidRDefault="00367B42" w:rsidP="00867326">
            <w:pPr>
              <w:spacing w:line="276" w:lineRule="auto"/>
              <w:jc w:val="center"/>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критерий порообразования</w:t>
            </w:r>
          </w:p>
          <w:p w14:paraId="5986C4F2" w14:textId="395E0EBD" w:rsidR="00367B42" w:rsidRPr="00F63F88" w:rsidRDefault="00867326" w:rsidP="00867326">
            <w:pPr>
              <w:spacing w:line="276" w:lineRule="auto"/>
              <w:jc w:val="center"/>
              <w:rPr>
                <w:color w:val="auto"/>
                <w:spacing w:val="0"/>
                <w:sz w:val="22"/>
                <w:szCs w:val="22"/>
              </w:rPr>
            </w:pPr>
            <w:r w:rsidRPr="00F63F88">
              <w:rPr>
                <w:color w:val="auto"/>
                <w:sz w:val="22"/>
                <w:szCs w:val="22"/>
                <w:lang w:val="en-US"/>
              </w:rPr>
              <w:t>β</w:t>
            </w:r>
            <w:r w:rsidRPr="00F63F88">
              <w:rPr>
                <w:color w:val="auto"/>
                <w:sz w:val="22"/>
                <w:szCs w:val="22"/>
              </w:rPr>
              <w:t xml:space="preserve"> – параметр свариваемости</w:t>
            </w:r>
            <w:r w:rsidRPr="00F63F88">
              <w:rPr>
                <w:color w:val="auto"/>
                <w:spacing w:val="0"/>
                <w:sz w:val="22"/>
                <w:szCs w:val="22"/>
              </w:rPr>
              <w:t xml:space="preserve"> </w:t>
            </w:r>
          </w:p>
        </w:tc>
        <w:tc>
          <w:tcPr>
            <w:tcW w:w="2977" w:type="dxa"/>
            <w:vAlign w:val="center"/>
          </w:tcPr>
          <w:p w14:paraId="223E6157" w14:textId="77777777" w:rsidR="00367B42" w:rsidRPr="00F63F88" w:rsidRDefault="00367B42" w:rsidP="00367B42">
            <w:pPr>
              <w:spacing w:line="276" w:lineRule="auto"/>
              <w:jc w:val="center"/>
              <w:rPr>
                <w:color w:val="auto"/>
                <w:spacing w:val="0"/>
                <w:sz w:val="22"/>
                <w:szCs w:val="22"/>
                <w:lang w:val="en-US"/>
              </w:rPr>
            </w:pPr>
            <w:r w:rsidRPr="00F63F88">
              <w:rPr>
                <w:color w:val="auto"/>
                <w:spacing w:val="0"/>
                <w:sz w:val="22"/>
                <w:szCs w:val="22"/>
              </w:rPr>
              <w:sym w:font="Symbol" w:char="F074"/>
            </w:r>
            <w:r w:rsidRPr="00F63F88">
              <w:rPr>
                <w:color w:val="auto"/>
                <w:spacing w:val="0"/>
                <w:sz w:val="22"/>
                <w:szCs w:val="22"/>
              </w:rPr>
              <w:sym w:font="Symbol" w:char="F0AE"/>
            </w:r>
            <w:r w:rsidRPr="00F63F88">
              <w:rPr>
                <w:color w:val="auto"/>
                <w:spacing w:val="0"/>
                <w:sz w:val="22"/>
                <w:szCs w:val="22"/>
                <w:lang w:val="en-US"/>
              </w:rPr>
              <w:t>min</w:t>
            </w:r>
          </w:p>
          <w:p w14:paraId="790469DC" w14:textId="77777777" w:rsidR="00867326" w:rsidRPr="00F63F88" w:rsidRDefault="00367B42" w:rsidP="00867326">
            <w:pPr>
              <w:spacing w:line="276" w:lineRule="auto"/>
              <w:jc w:val="center"/>
              <w:rPr>
                <w:color w:val="auto"/>
                <w:spacing w:val="0"/>
                <w:sz w:val="22"/>
                <w:szCs w:val="22"/>
                <w:lang w:val="en-US"/>
              </w:rPr>
            </w:pPr>
            <w:r w:rsidRPr="00F63F88">
              <w:rPr>
                <w:color w:val="auto"/>
                <w:spacing w:val="0"/>
                <w:sz w:val="22"/>
                <w:szCs w:val="22"/>
              </w:rPr>
              <w:sym w:font="Symbol" w:char="F064"/>
            </w:r>
            <w:r w:rsidRPr="00F63F88">
              <w:rPr>
                <w:color w:val="auto"/>
                <w:spacing w:val="0"/>
                <w:sz w:val="22"/>
                <w:szCs w:val="22"/>
              </w:rPr>
              <w:sym w:font="Symbol" w:char="F0AE"/>
            </w:r>
            <w:r w:rsidRPr="00F63F88">
              <w:rPr>
                <w:color w:val="auto"/>
                <w:spacing w:val="0"/>
                <w:sz w:val="22"/>
                <w:szCs w:val="22"/>
                <w:lang w:val="en-US"/>
              </w:rPr>
              <w:t>min</w:t>
            </w:r>
          </w:p>
          <w:p w14:paraId="3B68B104" w14:textId="7F9B0464" w:rsidR="00367B42" w:rsidRPr="00901B34" w:rsidRDefault="00867326" w:rsidP="00867326">
            <w:pPr>
              <w:spacing w:line="276" w:lineRule="auto"/>
              <w:jc w:val="center"/>
              <w:rPr>
                <w:color w:val="auto"/>
                <w:spacing w:val="0"/>
                <w:sz w:val="22"/>
                <w:szCs w:val="22"/>
                <w:lang w:val="en-US"/>
              </w:rPr>
            </w:pPr>
            <w:r w:rsidRPr="00F63F88">
              <w:rPr>
                <w:color w:val="auto"/>
                <w:sz w:val="22"/>
                <w:szCs w:val="22"/>
                <w:lang w:val="en-US"/>
              </w:rPr>
              <w:t>β</w:t>
            </w:r>
            <w:r w:rsidRPr="00F63F88">
              <w:rPr>
                <w:color w:val="auto"/>
                <w:sz w:val="22"/>
                <w:szCs w:val="22"/>
              </w:rPr>
              <w:t xml:space="preserve"> </w:t>
            </w:r>
            <w:r w:rsidR="00367B42" w:rsidRPr="00F63F88">
              <w:rPr>
                <w:color w:val="auto"/>
                <w:spacing w:val="0"/>
                <w:sz w:val="22"/>
                <w:szCs w:val="22"/>
              </w:rPr>
              <w:sym w:font="Symbol" w:char="F0AE"/>
            </w:r>
            <w:r w:rsidR="00367B42" w:rsidRPr="00F63F88">
              <w:rPr>
                <w:color w:val="auto"/>
                <w:spacing w:val="0"/>
                <w:sz w:val="22"/>
                <w:szCs w:val="22"/>
                <w:lang w:val="en-US"/>
              </w:rPr>
              <w:t xml:space="preserve"> max</w:t>
            </w:r>
          </w:p>
        </w:tc>
      </w:tr>
    </w:tbl>
    <w:p w14:paraId="24C08F93" w14:textId="7A99A982" w:rsidR="009A7279" w:rsidRPr="009A7279" w:rsidRDefault="00367B42" w:rsidP="0002067E">
      <w:pPr>
        <w:pStyle w:val="1"/>
      </w:pPr>
      <w:r>
        <w:br w:type="page"/>
      </w:r>
      <w:bookmarkStart w:id="46" w:name="_Toc7202690"/>
      <w:r w:rsidR="009A7279" w:rsidRPr="0002067E">
        <w:lastRenderedPageBreak/>
        <w:t>ВЫБОР</w:t>
      </w:r>
      <w:r w:rsidR="009A7279" w:rsidRPr="009A7279">
        <w:t xml:space="preserve"> ЛЕГИРУЮЩЕГО КОМПЛЕКСА</w:t>
      </w:r>
      <w:bookmarkEnd w:id="46"/>
    </w:p>
    <w:p w14:paraId="0A50B945" w14:textId="77777777" w:rsidR="009A7279" w:rsidRPr="004F28E2" w:rsidRDefault="009A7279" w:rsidP="009A7279">
      <w:pPr>
        <w:pStyle w:val="a5"/>
        <w:keepNext/>
        <w:keepLines/>
        <w:numPr>
          <w:ilvl w:val="0"/>
          <w:numId w:val="18"/>
        </w:numPr>
        <w:spacing w:before="0" w:after="0"/>
        <w:contextualSpacing w:val="0"/>
        <w:jc w:val="left"/>
        <w:outlineLvl w:val="1"/>
        <w:rPr>
          <w:rFonts w:eastAsia="MS Gothic" w:cstheme="majorBidi"/>
          <w:b/>
          <w:iCs/>
          <w:vanish/>
          <w:sz w:val="24"/>
          <w:szCs w:val="28"/>
        </w:rPr>
      </w:pPr>
      <w:bookmarkStart w:id="47" w:name="_Toc6221059"/>
      <w:bookmarkStart w:id="48" w:name="_Toc6221103"/>
      <w:bookmarkStart w:id="49" w:name="_Toc6221186"/>
      <w:bookmarkStart w:id="50" w:name="_Toc6243992"/>
      <w:bookmarkStart w:id="51" w:name="_Toc6910668"/>
      <w:bookmarkStart w:id="52" w:name="_Toc6916252"/>
      <w:bookmarkStart w:id="53" w:name="_Toc7194748"/>
      <w:bookmarkStart w:id="54" w:name="_Toc7202691"/>
      <w:bookmarkEnd w:id="47"/>
      <w:bookmarkEnd w:id="48"/>
      <w:bookmarkEnd w:id="49"/>
      <w:bookmarkEnd w:id="50"/>
      <w:bookmarkEnd w:id="51"/>
      <w:bookmarkEnd w:id="52"/>
      <w:bookmarkEnd w:id="53"/>
      <w:bookmarkEnd w:id="54"/>
    </w:p>
    <w:p w14:paraId="55E04EC0" w14:textId="77777777" w:rsidR="009A7279" w:rsidRPr="004F28E2" w:rsidRDefault="009A7279" w:rsidP="009A7279">
      <w:pPr>
        <w:pStyle w:val="a5"/>
        <w:keepNext/>
        <w:keepLines/>
        <w:numPr>
          <w:ilvl w:val="0"/>
          <w:numId w:val="18"/>
        </w:numPr>
        <w:spacing w:before="0" w:after="0"/>
        <w:contextualSpacing w:val="0"/>
        <w:jc w:val="left"/>
        <w:outlineLvl w:val="1"/>
        <w:rPr>
          <w:rFonts w:eastAsia="MS Gothic" w:cstheme="majorBidi"/>
          <w:b/>
          <w:iCs/>
          <w:vanish/>
          <w:sz w:val="24"/>
          <w:szCs w:val="28"/>
        </w:rPr>
      </w:pPr>
      <w:bookmarkStart w:id="55" w:name="_Toc6221060"/>
      <w:bookmarkStart w:id="56" w:name="_Toc6221104"/>
      <w:bookmarkStart w:id="57" w:name="_Toc6221187"/>
      <w:bookmarkStart w:id="58" w:name="_Toc6243993"/>
      <w:bookmarkStart w:id="59" w:name="_Toc6910669"/>
      <w:bookmarkStart w:id="60" w:name="_Toc6916253"/>
      <w:bookmarkStart w:id="61" w:name="_Toc7194749"/>
      <w:bookmarkStart w:id="62" w:name="_Toc7202692"/>
      <w:bookmarkEnd w:id="55"/>
      <w:bookmarkEnd w:id="56"/>
      <w:bookmarkEnd w:id="57"/>
      <w:bookmarkEnd w:id="58"/>
      <w:bookmarkEnd w:id="59"/>
      <w:bookmarkEnd w:id="60"/>
      <w:bookmarkEnd w:id="61"/>
      <w:bookmarkEnd w:id="62"/>
    </w:p>
    <w:p w14:paraId="193A0EEB" w14:textId="6DF6ED3E" w:rsidR="009A7279" w:rsidRPr="001C2371" w:rsidRDefault="009A7279" w:rsidP="0002067E">
      <w:pPr>
        <w:pStyle w:val="2"/>
      </w:pPr>
      <w:bookmarkStart w:id="63" w:name="_Toc7202693"/>
      <w:r>
        <w:t xml:space="preserve">Общая </w:t>
      </w:r>
      <w:r w:rsidRPr="0002067E">
        <w:t>классификация</w:t>
      </w:r>
      <w:r w:rsidRPr="001C2371">
        <w:t xml:space="preserve"> легирующих элементов</w:t>
      </w:r>
      <w:bookmarkEnd w:id="63"/>
    </w:p>
    <w:p w14:paraId="635B07D0" w14:textId="685CA9F8" w:rsidR="009A7279" w:rsidRPr="00E92078" w:rsidRDefault="009A7279" w:rsidP="0002067E">
      <w:r>
        <w:t xml:space="preserve">Условия выбора основных легирующих компонентов (для железа): </w:t>
      </w:r>
      <w:r w:rsidRPr="000401FB">
        <w:t>α</w:t>
      </w:r>
      <w:r w:rsidRPr="001C2371">
        <w:rPr>
          <w:sz w:val="16"/>
          <w:szCs w:val="16"/>
        </w:rPr>
        <w:t>(α-</w:t>
      </w:r>
      <w:r w:rsidRPr="001C2371">
        <w:rPr>
          <w:sz w:val="16"/>
          <w:szCs w:val="16"/>
          <w:lang w:val="en-US"/>
        </w:rPr>
        <w:t>Fe</w:t>
      </w:r>
      <w:proofErr w:type="gramStart"/>
      <w:r w:rsidRPr="001C2371">
        <w:rPr>
          <w:sz w:val="16"/>
          <w:szCs w:val="16"/>
        </w:rPr>
        <w:t>)</w:t>
      </w:r>
      <w:r w:rsidRPr="000401FB">
        <w:t xml:space="preserve"> &gt;</w:t>
      </w:r>
      <w:proofErr w:type="gramEnd"/>
      <w:r w:rsidRPr="000401FB">
        <w:t xml:space="preserve"> 1</w:t>
      </w:r>
      <w:r>
        <w:t xml:space="preserve"> </w:t>
      </w:r>
      <w:r w:rsidRPr="000401FB">
        <w:t>(растворимость в α</w:t>
      </w:r>
      <w:r w:rsidRPr="001C2371">
        <w:t>-</w:t>
      </w:r>
      <w:r>
        <w:t>железе</w:t>
      </w:r>
      <w:r w:rsidRPr="000401FB">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 xml:space="preserve"> </w:t>
      </w:r>
      <w:r w:rsidRPr="000401FB">
        <w:t xml:space="preserve">(коэффициент распределения </w:t>
      </w:r>
      <w:r>
        <w:t>в δ-железе</w:t>
      </w:r>
      <w:r w:rsidRPr="000401FB">
        <w:t>).</w:t>
      </w:r>
      <w:r>
        <w:t xml:space="preserve"> </w:t>
      </w:r>
      <w:r w:rsidRPr="000401FB">
        <w:t xml:space="preserve">Этому требованию </w:t>
      </w:r>
      <w:r w:rsidR="00730CD8">
        <w:t xml:space="preserve">для нашей основы </w:t>
      </w:r>
      <w:r w:rsidRPr="000401FB">
        <w:t>удовлетворя</w:t>
      </w:r>
      <w:r w:rsidR="00730CD8">
        <w:t>е</w:t>
      </w:r>
      <w:r w:rsidRPr="000401FB">
        <w:t xml:space="preserve">т </w:t>
      </w:r>
      <w:r>
        <w:t>2</w:t>
      </w:r>
      <w:r w:rsidR="00730CD8">
        <w:t>1</w:t>
      </w:r>
      <w:r>
        <w:t xml:space="preserve"> элемент, из состава которых можно исключить 1</w:t>
      </w:r>
      <w:r w:rsidR="00730CD8">
        <w:t>0</w:t>
      </w:r>
      <w:r>
        <w:t xml:space="preserve"> слишком дорогих, а также являющийся слишком легкоплавким </w:t>
      </w:r>
      <w:r>
        <w:rPr>
          <w:lang w:val="en-US"/>
        </w:rPr>
        <w:t>Zn</w:t>
      </w:r>
      <w:r w:rsidRPr="001C2371">
        <w:t xml:space="preserve"> (</w:t>
      </w:r>
      <w:proofErr w:type="spellStart"/>
      <w:r>
        <w:t>Т</w:t>
      </w:r>
      <w:r w:rsidRPr="001C2371">
        <w:rPr>
          <w:vertAlign w:val="subscript"/>
        </w:rPr>
        <w:t>пл</w:t>
      </w:r>
      <w:proofErr w:type="spellEnd"/>
      <w:r>
        <w:t xml:space="preserve"> = 419</w:t>
      </w:r>
      <w:r w:rsidRPr="003F33EB">
        <w:t>°С</w:t>
      </w:r>
      <w:r>
        <w:t>).</w:t>
      </w:r>
      <w:r w:rsidRPr="00E92078">
        <w:t xml:space="preserve"> </w:t>
      </w:r>
      <w:r>
        <w:t xml:space="preserve">Малоприменимы: </w:t>
      </w:r>
      <w:r>
        <w:rPr>
          <w:lang w:val="en-US"/>
        </w:rPr>
        <w:t>Al</w:t>
      </w:r>
      <w:r w:rsidRPr="00E92078">
        <w:t xml:space="preserve"> </w:t>
      </w:r>
      <w:r w:rsidRPr="00674B09">
        <w:t>–</w:t>
      </w:r>
      <w:r w:rsidRPr="00E92078">
        <w:t xml:space="preserve"> </w:t>
      </w:r>
      <w:r>
        <w:t>из-за склонности образовывать оксидные пленки</w:t>
      </w:r>
      <w:proofErr w:type="gramStart"/>
      <w:r>
        <w:t>, Со</w:t>
      </w:r>
      <w:proofErr w:type="gramEnd"/>
      <w:r>
        <w:t xml:space="preserve"> </w:t>
      </w:r>
      <w:r w:rsidRPr="00674B09">
        <w:t>–</w:t>
      </w:r>
      <w:r>
        <w:t xml:space="preserve"> из-за большого периода полураспада (изотоп </w:t>
      </w:r>
      <w:r w:rsidRPr="002909EC">
        <w:rPr>
          <w:vertAlign w:val="superscript"/>
        </w:rPr>
        <w:t>60</w:t>
      </w:r>
      <w:r>
        <w:rPr>
          <w:lang w:val="en-US"/>
        </w:rPr>
        <w:t>Co</w:t>
      </w:r>
      <w:r>
        <w:t xml:space="preserve"> имеет период полураспада порядка 5 лет), дороговизны и малого влияния на свойства, </w:t>
      </w:r>
      <w:r>
        <w:rPr>
          <w:lang w:val="en-US"/>
        </w:rPr>
        <w:t>Cu</w:t>
      </w:r>
      <w:r w:rsidRPr="00E92078">
        <w:t xml:space="preserve"> </w:t>
      </w:r>
      <w:r w:rsidRPr="00674B09">
        <w:t>–</w:t>
      </w:r>
      <w:r w:rsidRPr="00E92078">
        <w:t xml:space="preserve"> </w:t>
      </w:r>
      <w:r>
        <w:t xml:space="preserve">нежелательна в жаропрочных сталях. Таким образом, основные легирующие элементы: </w:t>
      </w:r>
      <w:r>
        <w:rPr>
          <w:lang w:val="en-US"/>
        </w:rPr>
        <w:t>C</w:t>
      </w:r>
      <w:r w:rsidRPr="00E92078">
        <w:t xml:space="preserve">, </w:t>
      </w:r>
      <w:r>
        <w:rPr>
          <w:lang w:val="en-US"/>
        </w:rPr>
        <w:t>Mn</w:t>
      </w:r>
      <w:r w:rsidRPr="00E92078">
        <w:t xml:space="preserve">, </w:t>
      </w:r>
      <w:r>
        <w:rPr>
          <w:lang w:val="en-US"/>
        </w:rPr>
        <w:t>Si</w:t>
      </w:r>
      <w:r w:rsidRPr="00E92078">
        <w:t xml:space="preserve">, </w:t>
      </w:r>
      <w:r>
        <w:rPr>
          <w:lang w:val="en-US"/>
        </w:rPr>
        <w:t>Mo</w:t>
      </w:r>
      <w:r w:rsidRPr="00E92078">
        <w:t xml:space="preserve">, </w:t>
      </w:r>
      <w:r>
        <w:rPr>
          <w:lang w:val="en-US"/>
        </w:rPr>
        <w:t>W</w:t>
      </w:r>
      <w:r w:rsidRPr="00E92078">
        <w:t xml:space="preserve">, </w:t>
      </w:r>
      <w:r>
        <w:rPr>
          <w:lang w:val="en-US"/>
        </w:rPr>
        <w:t>V</w:t>
      </w:r>
      <w:r>
        <w:t xml:space="preserve">, и из них относительно дешёвыми являются </w:t>
      </w:r>
      <w:r>
        <w:rPr>
          <w:lang w:val="en-US"/>
        </w:rPr>
        <w:t>C</w:t>
      </w:r>
      <w:r w:rsidRPr="00E92078">
        <w:t xml:space="preserve">, </w:t>
      </w:r>
      <w:r>
        <w:rPr>
          <w:lang w:val="en-US"/>
        </w:rPr>
        <w:t>Mn</w:t>
      </w:r>
      <w:r w:rsidRPr="00E92078">
        <w:t xml:space="preserve">, </w:t>
      </w:r>
      <w:r>
        <w:rPr>
          <w:lang w:val="en-US"/>
        </w:rPr>
        <w:t>Si</w:t>
      </w:r>
      <w:r>
        <w:t>,</w:t>
      </w:r>
      <w:r w:rsidRPr="00E92078">
        <w:t xml:space="preserve"> </w:t>
      </w:r>
      <w:r>
        <w:t>дорогие:</w:t>
      </w:r>
      <w:r w:rsidRPr="00E92078">
        <w:t xml:space="preserve"> </w:t>
      </w:r>
      <w:r>
        <w:rPr>
          <w:lang w:val="en-US"/>
        </w:rPr>
        <w:t>Mo</w:t>
      </w:r>
      <w:r w:rsidRPr="00E92078">
        <w:t xml:space="preserve">, </w:t>
      </w:r>
      <w:r>
        <w:rPr>
          <w:lang w:val="en-US"/>
        </w:rPr>
        <w:t>W</w:t>
      </w:r>
      <w:r w:rsidRPr="00E92078">
        <w:t xml:space="preserve">, </w:t>
      </w:r>
      <w:r>
        <w:rPr>
          <w:lang w:val="en-US"/>
        </w:rPr>
        <w:t>V</w:t>
      </w:r>
      <w:r w:rsidRPr="00E92078">
        <w:t>.</w:t>
      </w:r>
      <w:r>
        <w:t xml:space="preserve"> </w:t>
      </w:r>
      <w:r>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9A7279">
        <w:rPr>
          <w:noProof/>
        </w:rPr>
        <w:t>[3]</w:t>
      </w:r>
      <w:r>
        <w:fldChar w:fldCharType="end"/>
      </w:r>
    </w:p>
    <w:p w14:paraId="3647AA7A" w14:textId="2CD1383F" w:rsidR="009A7279" w:rsidRPr="00844F91" w:rsidRDefault="009A7279" w:rsidP="0002067E">
      <w:r>
        <w:t xml:space="preserve">Критерием выбора вспомогательных легирующих элементов </w:t>
      </w:r>
      <w:r w:rsidR="00730CD8">
        <w:t>является: 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1</w:t>
      </w:r>
      <w:proofErr w:type="gramEnd"/>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w:t>
      </w:r>
      <w:r w:rsidRPr="003F33EB">
        <w:t xml:space="preserve"> </w:t>
      </w:r>
      <w:r>
        <w:t xml:space="preserve">Существует 13 элементов, удовлетворяющих этим условиям. Из них </w:t>
      </w:r>
      <w:r>
        <w:rPr>
          <w:lang w:val="en-US"/>
        </w:rPr>
        <w:t>Hf</w:t>
      </w:r>
      <w:r w:rsidRPr="00A832F7">
        <w:t xml:space="preserve">, </w:t>
      </w:r>
      <w:r>
        <w:rPr>
          <w:lang w:val="en-US"/>
        </w:rPr>
        <w:t>Ta</w:t>
      </w:r>
      <w:r w:rsidRPr="00A832F7">
        <w:t xml:space="preserve">, </w:t>
      </w:r>
      <w:r>
        <w:rPr>
          <w:lang w:val="en-US"/>
        </w:rPr>
        <w:t>Ag</w:t>
      </w:r>
      <w:r w:rsidRPr="00A832F7">
        <w:t xml:space="preserve">, </w:t>
      </w:r>
      <w:r>
        <w:rPr>
          <w:lang w:val="en-US"/>
        </w:rPr>
        <w:t>Au</w:t>
      </w:r>
      <w:r w:rsidRPr="00A832F7">
        <w:t xml:space="preserve"> </w:t>
      </w:r>
      <w:r>
        <w:t xml:space="preserve">слишком дороги, как и </w:t>
      </w:r>
      <w:r>
        <w:rPr>
          <w:lang w:val="en-US"/>
        </w:rPr>
        <w:t>La</w:t>
      </w:r>
      <w:r w:rsidRPr="00A832F7">
        <w:t xml:space="preserve"> </w:t>
      </w:r>
      <w:r>
        <w:t xml:space="preserve">и лантаноиды. Остаются </w:t>
      </w:r>
      <w:r>
        <w:rPr>
          <w:lang w:val="en-US"/>
        </w:rPr>
        <w:t>B</w:t>
      </w:r>
      <w:r w:rsidRPr="00A832F7">
        <w:t xml:space="preserve">, </w:t>
      </w:r>
      <w:r>
        <w:rPr>
          <w:lang w:val="en-US"/>
        </w:rPr>
        <w:t>N</w:t>
      </w:r>
      <w:r w:rsidRPr="00A832F7">
        <w:t xml:space="preserve">, </w:t>
      </w:r>
      <w:r>
        <w:rPr>
          <w:lang w:val="en-US"/>
        </w:rPr>
        <w:t>Ca</w:t>
      </w:r>
      <w:r w:rsidRPr="00A832F7">
        <w:t xml:space="preserve">, </w:t>
      </w:r>
      <w:proofErr w:type="spellStart"/>
      <w:r>
        <w:rPr>
          <w:lang w:val="en-US"/>
        </w:rPr>
        <w:t>Ti</w:t>
      </w:r>
      <w:proofErr w:type="spellEnd"/>
      <w:r w:rsidRPr="00A832F7">
        <w:t xml:space="preserve">, </w:t>
      </w:r>
      <w:proofErr w:type="spellStart"/>
      <w:r>
        <w:rPr>
          <w:lang w:val="en-US"/>
        </w:rPr>
        <w:t>Zr</w:t>
      </w:r>
      <w:proofErr w:type="spellEnd"/>
      <w:r w:rsidRPr="00A832F7">
        <w:t xml:space="preserve">, </w:t>
      </w:r>
      <w:proofErr w:type="spellStart"/>
      <w:r>
        <w:rPr>
          <w:lang w:val="en-US"/>
        </w:rPr>
        <w:t>Nb</w:t>
      </w:r>
      <w:proofErr w:type="spellEnd"/>
      <w:r w:rsidRPr="00A832F7">
        <w:t xml:space="preserve">, </w:t>
      </w:r>
      <w:r>
        <w:rPr>
          <w:lang w:val="en-US"/>
        </w:rPr>
        <w:t>Pb</w:t>
      </w:r>
      <w:r w:rsidRPr="00A832F7">
        <w:t xml:space="preserve">, </w:t>
      </w:r>
      <w:r>
        <w:rPr>
          <w:lang w:val="en-US"/>
        </w:rPr>
        <w:t>Mg</w:t>
      </w:r>
      <w:r w:rsidRPr="00844F91">
        <w:t>.</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p>
    <w:p w14:paraId="7663E415" w14:textId="716794C9" w:rsidR="009A7279" w:rsidRDefault="009A7279" w:rsidP="0002067E">
      <w:r>
        <w:t xml:space="preserve">Определение вредных примесей </w:t>
      </w:r>
      <w:r w:rsidRPr="003F33EB">
        <w:t xml:space="preserve">осуществляется исходя из </w:t>
      </w:r>
      <w:r>
        <w:t xml:space="preserve">условий: </w:t>
      </w:r>
      <w:r w:rsidRPr="000401FB">
        <w:t>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w:t>
      </w:r>
      <w:r>
        <w:t>0</w:t>
      </w:r>
      <w:proofErr w:type="gramEnd"/>
      <w:r>
        <w:t>,0</w:t>
      </w:r>
      <w:r w:rsidRPr="000401FB">
        <w:t>1</w:t>
      </w:r>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w:t>
      </w:r>
      <w:r w:rsidRPr="00A832F7">
        <w:t>&lt;</w:t>
      </w:r>
      <w:r w:rsidRPr="000401FB">
        <w:t xml:space="preserve"> 0,</w:t>
      </w:r>
      <w:r w:rsidRPr="00A832F7">
        <w:t>2</w:t>
      </w:r>
      <w:r w:rsidRPr="000401FB">
        <w:t>5</w:t>
      </w:r>
      <w:r>
        <w:t>.</w:t>
      </w:r>
      <w:r w:rsidRPr="003F33EB">
        <w:t xml:space="preserve"> </w:t>
      </w:r>
      <w:r>
        <w:t xml:space="preserve">Это </w:t>
      </w:r>
      <w:r>
        <w:rPr>
          <w:lang w:val="en-US"/>
        </w:rPr>
        <w:t>S</w:t>
      </w:r>
      <w:r w:rsidRPr="00A832F7">
        <w:t xml:space="preserve">, </w:t>
      </w:r>
      <w:r>
        <w:rPr>
          <w:lang w:val="en-US"/>
        </w:rPr>
        <w:t>P</w:t>
      </w:r>
      <w:r w:rsidRPr="00A832F7">
        <w:t xml:space="preserve">, </w:t>
      </w:r>
      <w:r>
        <w:rPr>
          <w:lang w:val="en-US"/>
        </w:rPr>
        <w:t>O</w:t>
      </w:r>
      <w:r w:rsidRPr="00A832F7">
        <w:t xml:space="preserve">, </w:t>
      </w:r>
      <w:r>
        <w:rPr>
          <w:lang w:val="en-US"/>
        </w:rPr>
        <w:t>N</w:t>
      </w:r>
      <w:r w:rsidRPr="00A832F7">
        <w:t xml:space="preserve">, </w:t>
      </w:r>
      <w:r>
        <w:rPr>
          <w:lang w:val="en-US"/>
        </w:rPr>
        <w:t>H</w:t>
      </w:r>
      <w:r w:rsidRPr="00A832F7">
        <w:t xml:space="preserve">, </w:t>
      </w:r>
      <w:r>
        <w:rPr>
          <w:lang w:val="en-US"/>
        </w:rPr>
        <w:t>Se</w:t>
      </w:r>
      <w:r w:rsidRPr="00A832F7">
        <w:t xml:space="preserve">, </w:t>
      </w:r>
      <w:proofErr w:type="spellStart"/>
      <w:r>
        <w:rPr>
          <w:lang w:val="en-US"/>
        </w:rPr>
        <w:t>Te</w:t>
      </w:r>
      <w:proofErr w:type="spellEnd"/>
      <w:r w:rsidRPr="00A832F7">
        <w:t xml:space="preserve">, </w:t>
      </w:r>
      <w:r>
        <w:rPr>
          <w:lang w:val="en-US"/>
        </w:rPr>
        <w:t>Tl</w:t>
      </w:r>
      <w:r w:rsidRPr="00A832F7">
        <w:t xml:space="preserve">, </w:t>
      </w:r>
      <w:r>
        <w:rPr>
          <w:lang w:val="en-US"/>
        </w:rPr>
        <w:t>Sc</w:t>
      </w:r>
      <w:r w:rsidRPr="00A832F7">
        <w:t xml:space="preserve">, </w:t>
      </w:r>
      <w:r>
        <w:rPr>
          <w:lang w:val="en-US"/>
        </w:rPr>
        <w:t>Y</w:t>
      </w:r>
      <w:r w:rsidRPr="00A832F7">
        <w:t xml:space="preserve">. </w:t>
      </w:r>
      <w:r>
        <w:t>Содержание серы и фосфора</w:t>
      </w:r>
      <w:r w:rsidR="00730CD8">
        <w:t xml:space="preserve"> (эти элементы сильно повышают усадочную пористость и склонность к трещинам)</w:t>
      </w:r>
      <w:r>
        <w:t xml:space="preserve"> обязательно контролируется, водород и кислород</w:t>
      </w:r>
      <w:r w:rsidR="00730CD8">
        <w:t xml:space="preserve"> (увеличивают склонность к трещинам)</w:t>
      </w:r>
      <w:r>
        <w:t xml:space="preserve"> контролируется неявно</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r w:rsidR="00B07CF1">
        <w:t>.</w:t>
      </w:r>
    </w:p>
    <w:p w14:paraId="462411CA" w14:textId="11D7C280" w:rsidR="00730CD8" w:rsidRDefault="00730CD8" w:rsidP="0088238A">
      <w:r>
        <w:t>Обобщим все возможные добавки в нашу основу в таблице</w:t>
      </w:r>
      <w:r w:rsidRPr="00730CD8">
        <w:t xml:space="preserve"> </w:t>
      </w:r>
      <w:r w:rsidR="00D94AD2">
        <w:t>4.1</w:t>
      </w:r>
      <w:r w:rsidR="008E0147" w:rsidRPr="008E0147">
        <w:t>.</w:t>
      </w:r>
    </w:p>
    <w:p w14:paraId="1D4D50E4" w14:textId="77777777" w:rsidR="0088238A" w:rsidRDefault="0088238A" w:rsidP="0088238A"/>
    <w:p w14:paraId="3F325B05" w14:textId="7DB39684" w:rsidR="00730CD8" w:rsidRDefault="00730CD8" w:rsidP="0088238A">
      <w:pPr>
        <w:pStyle w:val="af"/>
      </w:pPr>
      <w:bookmarkStart w:id="64" w:name="_Ref39239114"/>
      <w:bookmarkStart w:id="65" w:name="_Ref39239103"/>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64"/>
      <w:r>
        <w:t xml:space="preserve"> - Возможные добавки в сплав </w:t>
      </w:r>
      <w:r>
        <w:rPr>
          <w:lang w:val="en-US"/>
        </w:rPr>
        <w:t>Fe</w:t>
      </w:r>
      <w:r w:rsidRPr="00730CD8">
        <w:t>-</w:t>
      </w:r>
      <w:r>
        <w:rPr>
          <w:lang w:val="en-US"/>
        </w:rPr>
        <w:t>Cr</w:t>
      </w:r>
      <w:r w:rsidRPr="00730CD8">
        <w:t>-</w:t>
      </w:r>
      <w:r>
        <w:rPr>
          <w:lang w:val="en-US"/>
        </w:rPr>
        <w:t>Ni</w:t>
      </w:r>
      <w:bookmarkEnd w:id="65"/>
    </w:p>
    <w:tbl>
      <w:tblPr>
        <w:tblStyle w:val="a6"/>
        <w:tblW w:w="0" w:type="auto"/>
        <w:tblLook w:val="04A0" w:firstRow="1" w:lastRow="0" w:firstColumn="1" w:lastColumn="0" w:noHBand="0" w:noVBand="1"/>
      </w:tblPr>
      <w:tblGrid>
        <w:gridCol w:w="3190"/>
        <w:gridCol w:w="3581"/>
      </w:tblGrid>
      <w:tr w:rsidR="00730CD8" w14:paraId="79D1EB4F" w14:textId="77777777" w:rsidTr="00730CD8">
        <w:tc>
          <w:tcPr>
            <w:tcW w:w="3190" w:type="dxa"/>
          </w:tcPr>
          <w:p w14:paraId="692DF99C" w14:textId="6017FACB" w:rsidR="00730CD8" w:rsidRDefault="00730CD8" w:rsidP="0088238A">
            <w:pPr>
              <w:pStyle w:val="af"/>
            </w:pPr>
            <w:r>
              <w:t>Тип добавки</w:t>
            </w:r>
          </w:p>
        </w:tc>
        <w:tc>
          <w:tcPr>
            <w:tcW w:w="3581" w:type="dxa"/>
          </w:tcPr>
          <w:p w14:paraId="25B05C4E" w14:textId="25EE225E" w:rsidR="00730CD8" w:rsidRDefault="00730CD8" w:rsidP="0088238A">
            <w:pPr>
              <w:pStyle w:val="af"/>
            </w:pPr>
            <w:r>
              <w:t>Элементы</w:t>
            </w:r>
          </w:p>
        </w:tc>
      </w:tr>
      <w:tr w:rsidR="00730CD8" w14:paraId="5016D1D2" w14:textId="77777777" w:rsidTr="00730CD8">
        <w:tc>
          <w:tcPr>
            <w:tcW w:w="3190" w:type="dxa"/>
          </w:tcPr>
          <w:p w14:paraId="053D20C7" w14:textId="4CABFE7B" w:rsidR="00730CD8" w:rsidRDefault="00730CD8" w:rsidP="00730CD8">
            <w:r>
              <w:t>Основные ЛЭ</w:t>
            </w:r>
          </w:p>
        </w:tc>
        <w:tc>
          <w:tcPr>
            <w:tcW w:w="3581" w:type="dxa"/>
          </w:tcPr>
          <w:p w14:paraId="647AA4F2" w14:textId="0D583B56" w:rsidR="00730CD8" w:rsidRDefault="00730CD8" w:rsidP="00730CD8">
            <w:r>
              <w:rPr>
                <w:lang w:val="en-US"/>
              </w:rPr>
              <w:t>C</w:t>
            </w:r>
            <w:r w:rsidRPr="00E92078">
              <w:t xml:space="preserve">, </w:t>
            </w:r>
            <w:r>
              <w:rPr>
                <w:lang w:val="en-US"/>
              </w:rPr>
              <w:t>Mn</w:t>
            </w:r>
            <w:r w:rsidRPr="00E92078">
              <w:t xml:space="preserve">, </w:t>
            </w:r>
            <w:r>
              <w:rPr>
                <w:lang w:val="en-US"/>
              </w:rPr>
              <w:t>Si</w:t>
            </w:r>
          </w:p>
        </w:tc>
      </w:tr>
      <w:tr w:rsidR="00730CD8" w:rsidRPr="00F603D5" w14:paraId="69E82631" w14:textId="77777777" w:rsidTr="00730CD8">
        <w:tc>
          <w:tcPr>
            <w:tcW w:w="3190" w:type="dxa"/>
          </w:tcPr>
          <w:p w14:paraId="167C5370" w14:textId="57B73AE6" w:rsidR="00730CD8" w:rsidRDefault="00730CD8" w:rsidP="00730CD8">
            <w:r>
              <w:t>Вспомогательные ЛЭ</w:t>
            </w:r>
          </w:p>
        </w:tc>
        <w:tc>
          <w:tcPr>
            <w:tcW w:w="3581" w:type="dxa"/>
          </w:tcPr>
          <w:p w14:paraId="33269328" w14:textId="7C09625E" w:rsidR="00730CD8" w:rsidRPr="00730CD8" w:rsidRDefault="00730CD8" w:rsidP="00730CD8">
            <w:pPr>
              <w:rPr>
                <w:lang w:val="en-US"/>
              </w:rPr>
            </w:pPr>
            <w:r>
              <w:rPr>
                <w:lang w:val="en-US"/>
              </w:rPr>
              <w:t>B</w:t>
            </w:r>
            <w:r w:rsidRPr="00730CD8">
              <w:rPr>
                <w:lang w:val="en-US"/>
              </w:rPr>
              <w:t xml:space="preserve">, </w:t>
            </w:r>
            <w:r>
              <w:rPr>
                <w:lang w:val="en-US"/>
              </w:rPr>
              <w:t>N</w:t>
            </w:r>
            <w:r w:rsidRPr="00730CD8">
              <w:rPr>
                <w:lang w:val="en-US"/>
              </w:rPr>
              <w:t xml:space="preserve">, </w:t>
            </w:r>
            <w:r>
              <w:rPr>
                <w:lang w:val="en-US"/>
              </w:rPr>
              <w:t>Ca</w:t>
            </w:r>
            <w:r w:rsidRPr="00730CD8">
              <w:rPr>
                <w:lang w:val="en-US"/>
              </w:rPr>
              <w:t xml:space="preserve">, </w:t>
            </w:r>
            <w:proofErr w:type="spellStart"/>
            <w:r>
              <w:rPr>
                <w:lang w:val="en-US"/>
              </w:rPr>
              <w:t>Ti</w:t>
            </w:r>
            <w:proofErr w:type="spellEnd"/>
            <w:r w:rsidRPr="00730CD8">
              <w:rPr>
                <w:lang w:val="en-US"/>
              </w:rPr>
              <w:t xml:space="preserve">, </w:t>
            </w:r>
            <w:proofErr w:type="spellStart"/>
            <w:r>
              <w:rPr>
                <w:lang w:val="en-US"/>
              </w:rPr>
              <w:t>Zr</w:t>
            </w:r>
            <w:proofErr w:type="spellEnd"/>
            <w:r w:rsidRPr="00730CD8">
              <w:rPr>
                <w:lang w:val="en-US"/>
              </w:rPr>
              <w:t xml:space="preserve">, </w:t>
            </w:r>
            <w:proofErr w:type="spellStart"/>
            <w:r>
              <w:rPr>
                <w:lang w:val="en-US"/>
              </w:rPr>
              <w:t>Nb</w:t>
            </w:r>
            <w:proofErr w:type="spellEnd"/>
            <w:r w:rsidRPr="00730CD8">
              <w:rPr>
                <w:lang w:val="en-US"/>
              </w:rPr>
              <w:t xml:space="preserve">, </w:t>
            </w:r>
            <w:r>
              <w:rPr>
                <w:lang w:val="en-US"/>
              </w:rPr>
              <w:t>Pb</w:t>
            </w:r>
            <w:r w:rsidRPr="00730CD8">
              <w:rPr>
                <w:lang w:val="en-US"/>
              </w:rPr>
              <w:t xml:space="preserve">, </w:t>
            </w:r>
            <w:r>
              <w:rPr>
                <w:lang w:val="en-US"/>
              </w:rPr>
              <w:t>Mg</w:t>
            </w:r>
          </w:p>
        </w:tc>
      </w:tr>
      <w:tr w:rsidR="00730CD8" w:rsidRPr="00F603D5" w14:paraId="26684552" w14:textId="77777777" w:rsidTr="00730CD8">
        <w:tc>
          <w:tcPr>
            <w:tcW w:w="3190" w:type="dxa"/>
          </w:tcPr>
          <w:p w14:paraId="01F3702C" w14:textId="1158F76E" w:rsidR="00730CD8" w:rsidRDefault="00730CD8" w:rsidP="00730CD8">
            <w:r>
              <w:t>Вредные примеси</w:t>
            </w:r>
          </w:p>
        </w:tc>
        <w:tc>
          <w:tcPr>
            <w:tcW w:w="3581" w:type="dxa"/>
          </w:tcPr>
          <w:p w14:paraId="1F7D5666" w14:textId="65B258B0" w:rsidR="00730CD8" w:rsidRPr="00730CD8" w:rsidRDefault="00730CD8" w:rsidP="00730CD8">
            <w:pPr>
              <w:rPr>
                <w:lang w:val="en-US"/>
              </w:rPr>
            </w:pPr>
            <w:r>
              <w:rPr>
                <w:lang w:val="en-US"/>
              </w:rPr>
              <w:t>S</w:t>
            </w:r>
            <w:r w:rsidRPr="00730CD8">
              <w:rPr>
                <w:lang w:val="en-US"/>
              </w:rPr>
              <w:t xml:space="preserve">, </w:t>
            </w:r>
            <w:r>
              <w:rPr>
                <w:lang w:val="en-US"/>
              </w:rPr>
              <w:t>P</w:t>
            </w:r>
            <w:r w:rsidRPr="00730CD8">
              <w:rPr>
                <w:lang w:val="en-US"/>
              </w:rPr>
              <w:t xml:space="preserve">, </w:t>
            </w:r>
            <w:r>
              <w:rPr>
                <w:lang w:val="en-US"/>
              </w:rPr>
              <w:t>O</w:t>
            </w:r>
            <w:r w:rsidRPr="00730CD8">
              <w:rPr>
                <w:lang w:val="en-US"/>
              </w:rPr>
              <w:t xml:space="preserve">, </w:t>
            </w:r>
            <w:r>
              <w:rPr>
                <w:lang w:val="en-US"/>
              </w:rPr>
              <w:t>N</w:t>
            </w:r>
            <w:r w:rsidRPr="00730CD8">
              <w:rPr>
                <w:lang w:val="en-US"/>
              </w:rPr>
              <w:t xml:space="preserve">, </w:t>
            </w:r>
            <w:r>
              <w:rPr>
                <w:lang w:val="en-US"/>
              </w:rPr>
              <w:t>H</w:t>
            </w:r>
            <w:r w:rsidRPr="00730CD8">
              <w:rPr>
                <w:lang w:val="en-US"/>
              </w:rPr>
              <w:t xml:space="preserve">, </w:t>
            </w:r>
            <w:r>
              <w:rPr>
                <w:lang w:val="en-US"/>
              </w:rPr>
              <w:t>Se</w:t>
            </w:r>
            <w:r w:rsidRPr="00730CD8">
              <w:rPr>
                <w:lang w:val="en-US"/>
              </w:rPr>
              <w:t xml:space="preserve">, </w:t>
            </w:r>
            <w:proofErr w:type="spellStart"/>
            <w:r>
              <w:rPr>
                <w:lang w:val="en-US"/>
              </w:rPr>
              <w:t>Te</w:t>
            </w:r>
            <w:proofErr w:type="spellEnd"/>
            <w:r w:rsidRPr="00730CD8">
              <w:rPr>
                <w:lang w:val="en-US"/>
              </w:rPr>
              <w:t xml:space="preserve">, </w:t>
            </w:r>
            <w:r>
              <w:rPr>
                <w:lang w:val="en-US"/>
              </w:rPr>
              <w:t>Tl</w:t>
            </w:r>
            <w:r w:rsidRPr="00730CD8">
              <w:rPr>
                <w:lang w:val="en-US"/>
              </w:rPr>
              <w:t xml:space="preserve">, </w:t>
            </w:r>
            <w:r>
              <w:rPr>
                <w:lang w:val="en-US"/>
              </w:rPr>
              <w:t>Sc</w:t>
            </w:r>
            <w:r w:rsidRPr="00730CD8">
              <w:rPr>
                <w:lang w:val="en-US"/>
              </w:rPr>
              <w:t xml:space="preserve">, </w:t>
            </w:r>
            <w:r>
              <w:rPr>
                <w:lang w:val="en-US"/>
              </w:rPr>
              <w:t>Y</w:t>
            </w:r>
          </w:p>
        </w:tc>
      </w:tr>
    </w:tbl>
    <w:p w14:paraId="46C0563F" w14:textId="77777777" w:rsidR="00730CD8" w:rsidRPr="00730CD8" w:rsidRDefault="00730CD8" w:rsidP="0088238A">
      <w:pPr>
        <w:ind w:firstLine="0"/>
        <w:rPr>
          <w:lang w:val="en-US"/>
        </w:rPr>
      </w:pPr>
    </w:p>
    <w:p w14:paraId="56B7FACC" w14:textId="05DF6C89" w:rsidR="00367B42" w:rsidRPr="008E0147" w:rsidRDefault="008E0147" w:rsidP="0002067E">
      <w:pPr>
        <w:pStyle w:val="2"/>
        <w:rPr>
          <w:lang w:val="en-US"/>
        </w:rPr>
      </w:pPr>
      <w:r w:rsidRPr="008E0147">
        <w:t>Повышение жаропрочных свойств</w:t>
      </w:r>
    </w:p>
    <w:p w14:paraId="76466E48" w14:textId="769C6827" w:rsidR="00316AD8" w:rsidRDefault="00B94609" w:rsidP="0002067E">
      <w:r>
        <w:rPr>
          <w:color w:val="000000" w:themeColor="text1"/>
        </w:rPr>
        <w:t xml:space="preserve">С учетом того, что </w:t>
      </w:r>
      <w:r w:rsidR="009D0AF9">
        <w:rPr>
          <w:color w:val="000000" w:themeColor="text1"/>
        </w:rPr>
        <w:t xml:space="preserve">(см. </w:t>
      </w:r>
      <w:r>
        <w:rPr>
          <w:color w:val="000000" w:themeColor="text1"/>
        </w:rPr>
        <w:t xml:space="preserve">главу </w:t>
      </w:r>
      <w:r w:rsidR="009D0AF9">
        <w:rPr>
          <w:color w:val="000000" w:themeColor="text1"/>
        </w:rPr>
        <w:t xml:space="preserve">2.2) в нашей основе </w:t>
      </w:r>
      <w:r w:rsidR="009D0AF9" w:rsidRPr="00594C04">
        <w:t xml:space="preserve">механизмом деформации является </w:t>
      </w:r>
      <w:r w:rsidR="009D0AF9">
        <w:t xml:space="preserve">дислокационная ползучесть по степенному закону, то повышение жаропрочных </w:t>
      </w:r>
      <w:r w:rsidR="009D0AF9">
        <w:lastRenderedPageBreak/>
        <w:t xml:space="preserve">свойств возможно </w:t>
      </w:r>
      <w:r w:rsidR="00560AE3">
        <w:t>путем легирования,</w:t>
      </w:r>
      <w:r w:rsidR="00CF3AE9">
        <w:t xml:space="preserve"> п</w:t>
      </w:r>
      <w:r w:rsidR="00560AE3">
        <w:t>озволяю</w:t>
      </w:r>
      <w:r w:rsidR="00560AE3" w:rsidRPr="004C6C58">
        <w:t>ще</w:t>
      </w:r>
      <w:r w:rsidR="00B07CF1" w:rsidRPr="004C6C58">
        <w:t>го</w:t>
      </w:r>
      <w:r w:rsidR="00560AE3">
        <w:t xml:space="preserve"> осуществить дисперсионное</w:t>
      </w:r>
      <w:r w:rsidR="00316AD8">
        <w:t xml:space="preserve"> </w:t>
      </w:r>
      <w:r w:rsidR="00316AD8" w:rsidRPr="004C6C58">
        <w:t>упрочнени</w:t>
      </w:r>
      <w:r w:rsidR="00560AE3" w:rsidRPr="004C6C58">
        <w:t>е</w:t>
      </w:r>
      <w:r w:rsidR="00C56A3C" w:rsidRPr="004C6C58">
        <w:t xml:space="preserve"> </w:t>
      </w:r>
      <w:r w:rsidR="00B07CF1" w:rsidRPr="004C6C58">
        <w:t xml:space="preserve">с помощью </w:t>
      </w:r>
      <w:r w:rsidR="00C56A3C" w:rsidRPr="004C6C58">
        <w:t>выделени</w:t>
      </w:r>
      <w:r w:rsidR="00B07CF1" w:rsidRPr="004C6C58">
        <w:t>я</w:t>
      </w:r>
      <w:r w:rsidR="00596827">
        <w:t xml:space="preserve"> карбид</w:t>
      </w:r>
      <w:r w:rsidR="00C56A3C">
        <w:t>ов</w:t>
      </w:r>
      <w:r w:rsidR="00596827">
        <w:t>, нитрид</w:t>
      </w:r>
      <w:r w:rsidR="00C56A3C">
        <w:t>ов</w:t>
      </w:r>
      <w:r w:rsidR="00596827">
        <w:t xml:space="preserve">, </w:t>
      </w:r>
      <w:proofErr w:type="spellStart"/>
      <w:r w:rsidR="00596827">
        <w:t>интерметаллит</w:t>
      </w:r>
      <w:r w:rsidR="00C56A3C">
        <w:t>ных</w:t>
      </w:r>
      <w:proofErr w:type="spellEnd"/>
      <w:r w:rsidR="00C56A3C">
        <w:t xml:space="preserve"> фаз</w:t>
      </w:r>
      <w:r w:rsidR="00596827">
        <w:t xml:space="preserve"> и т.д</w:t>
      </w:r>
      <w:r w:rsidR="00316AD8">
        <w:t>.</w:t>
      </w:r>
      <w:r w:rsidR="00CF3AE9">
        <w:t xml:space="preserve"> Зависимость изменения прочностных свойств от концентрации разных ЛЭ приведено на рисунке </w:t>
      </w:r>
      <w:r w:rsidR="00E44B73">
        <w:t>4.1</w:t>
      </w:r>
      <w:r w:rsidR="00560AE3">
        <w:t xml:space="preserve">, из которого видно, что самое эффективное упрочнение </w:t>
      </w:r>
      <w:r w:rsidR="00560AE3" w:rsidRPr="004C6C58">
        <w:t xml:space="preserve">достигается </w:t>
      </w:r>
      <w:r w:rsidR="00B07CF1" w:rsidRPr="004C6C58">
        <w:t xml:space="preserve">за счет образования карбидов и нитридов </w:t>
      </w:r>
      <w:r w:rsidR="00560AE3" w:rsidRPr="004C6C58">
        <w:t>п</w:t>
      </w:r>
      <w:r w:rsidR="00B07CF1" w:rsidRPr="004C6C58">
        <w:t xml:space="preserve">ри повышении концентрации </w:t>
      </w:r>
      <w:r w:rsidR="00560AE3" w:rsidRPr="004C6C58">
        <w:t>углерода и азота</w:t>
      </w:r>
      <w:r w:rsidR="00B07CF1" w:rsidRPr="004C6C58">
        <w:t xml:space="preserve"> в сплаве</w:t>
      </w:r>
      <w:r w:rsidR="00560AE3" w:rsidRPr="004C6C58">
        <w:t>.</w:t>
      </w:r>
    </w:p>
    <w:p w14:paraId="2AA1D8EB" w14:textId="77777777" w:rsidR="00560AE3" w:rsidRDefault="00560AE3" w:rsidP="00560AE3"/>
    <w:p w14:paraId="601CA3D8" w14:textId="25014BBC" w:rsidR="00CF3AE9" w:rsidRDefault="00CF3AE9" w:rsidP="00CF3AE9">
      <w:pPr>
        <w:ind w:firstLine="708"/>
        <w:jc w:val="center"/>
      </w:pPr>
      <w:r>
        <w:rPr>
          <w:noProof/>
        </w:rPr>
        <w:drawing>
          <wp:inline distT="0" distB="0" distL="0" distR="0" wp14:anchorId="5B590E8D" wp14:editId="2B98EE78">
            <wp:extent cx="3600809" cy="25146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08299" cy="2519830"/>
                    </a:xfrm>
                    <a:prstGeom prst="rect">
                      <a:avLst/>
                    </a:prstGeom>
                  </pic:spPr>
                </pic:pic>
              </a:graphicData>
            </a:graphic>
          </wp:inline>
        </w:drawing>
      </w:r>
    </w:p>
    <w:p w14:paraId="3DC3327B" w14:textId="7D6501EB" w:rsidR="00CF3AE9" w:rsidRDefault="00CF3AE9" w:rsidP="00560AE3">
      <w:pPr>
        <w:pStyle w:val="ad"/>
      </w:pPr>
      <w:bookmarkStart w:id="66" w:name="_Ref39274467"/>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w:t>
      </w:r>
      <w:r w:rsidR="0011249B">
        <w:rPr>
          <w:noProof/>
        </w:rPr>
        <w:fldChar w:fldCharType="end"/>
      </w:r>
      <w:bookmarkEnd w:id="66"/>
      <w:r>
        <w:t xml:space="preserve"> - </w:t>
      </w:r>
      <w:r w:rsidRPr="00565AD7">
        <w:t>Влияние содержания легирующих элементов на упрочнение аустенита</w:t>
      </w:r>
      <w:r w:rsidR="00560AE3">
        <w:t xml:space="preserve"> </w:t>
      </w:r>
      <w:r w:rsidR="00560AE3">
        <w:fldChar w:fldCharType="begin" w:fldLock="1"/>
      </w:r>
      <w:r w:rsidR="006260B6">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60AE3">
        <w:fldChar w:fldCharType="separate"/>
      </w:r>
      <w:r w:rsidR="00560AE3" w:rsidRPr="00560AE3">
        <w:rPr>
          <w:noProof/>
        </w:rPr>
        <w:t>[3]</w:t>
      </w:r>
      <w:r w:rsidR="00560AE3">
        <w:fldChar w:fldCharType="end"/>
      </w:r>
    </w:p>
    <w:p w14:paraId="673E7692" w14:textId="77777777" w:rsidR="00CF3AE9" w:rsidRDefault="00CF3AE9" w:rsidP="00CF3AE9">
      <w:pPr>
        <w:ind w:firstLine="708"/>
        <w:jc w:val="center"/>
      </w:pPr>
    </w:p>
    <w:p w14:paraId="53E3982B" w14:textId="060D46C1" w:rsidR="00B35E1B" w:rsidRPr="00740198" w:rsidRDefault="006260B6" w:rsidP="0002067E">
      <w:r>
        <w:t xml:space="preserve">Азотное упрочнение происходит путем образования нитридов </w:t>
      </w:r>
      <w:r>
        <w:rPr>
          <w:lang w:val="en-US"/>
        </w:rPr>
        <w:t>Fe</w:t>
      </w:r>
      <w:r w:rsidRPr="006260B6">
        <w:rPr>
          <w:vertAlign w:val="subscript"/>
        </w:rPr>
        <w:t>2</w:t>
      </w:r>
      <w:r>
        <w:rPr>
          <w:lang w:val="en-US"/>
        </w:rPr>
        <w:t>N</w:t>
      </w:r>
      <w:r w:rsidRPr="006260B6">
        <w:t xml:space="preserve">, </w:t>
      </w:r>
      <w:r>
        <w:rPr>
          <w:lang w:val="en-US"/>
        </w:rPr>
        <w:t>Fe</w:t>
      </w:r>
      <w:r w:rsidRPr="006260B6">
        <w:rPr>
          <w:vertAlign w:val="subscript"/>
        </w:rPr>
        <w:t>4</w:t>
      </w:r>
      <w:r>
        <w:rPr>
          <w:lang w:val="en-US"/>
        </w:rPr>
        <w:t>N</w:t>
      </w:r>
      <w:r>
        <w:t xml:space="preserve"> по границам зерен и уменьшения скорости их роста </w:t>
      </w:r>
      <w:r>
        <w:fldChar w:fldCharType="begin" w:fldLock="1"/>
      </w:r>
      <w:r w:rsidR="00AD61EF">
        <w:instrText>ADDIN CSL_CITATION {"citationItems":[{"id":"ITEM-1","itemData":{"author":[{"dropping-particle":"","family":"Самарин А. М.","given":"","non-dropping-particle":"","parse-names":false,"suffix":""}],"container-title":"Известия АН СССР","id":"ITEM-1","issued":{"date-parts":[["1944"]]},"title":"Замена никеля азотом в жароупорной стали","type":"article-journal","volume":"1-2"},"uris":["http://www.mendeley.com/documents/?uuid=bf573337-be85-4795-8444-8fcf1c26dfc9"]}],"mendeley":{"formattedCitation":"[31]","plainTextFormattedCitation":"[31]","previouslyFormattedCitation":"[31]"},"properties":{"noteIndex":0},"schema":"https://github.com/citation-style-language/schema/raw/master/csl-citation.json"}</w:instrText>
      </w:r>
      <w:r>
        <w:fldChar w:fldCharType="separate"/>
      </w:r>
      <w:r w:rsidR="004F2AAC" w:rsidRPr="004F2AAC">
        <w:rPr>
          <w:noProof/>
        </w:rPr>
        <w:t>[31]</w:t>
      </w:r>
      <w:r>
        <w:fldChar w:fldCharType="end"/>
      </w:r>
      <w:r>
        <w:t xml:space="preserve">. Как видно из рисунка </w:t>
      </w:r>
      <w:r w:rsidR="00E44B73" w:rsidRPr="00E44B73">
        <w:t>4.1</w:t>
      </w:r>
      <w:r>
        <w:t xml:space="preserve"> максимальное упрочнение путем легирования азотом до 0.4</w:t>
      </w:r>
      <w:r w:rsidR="004C6C58" w:rsidRPr="004C6C58">
        <w:rPr>
          <w:color w:val="000000" w:themeColor="text1"/>
        </w:rPr>
        <w:t xml:space="preserve"> мас. </w:t>
      </w:r>
      <w:r>
        <w:t xml:space="preserve">% </w:t>
      </w:r>
      <w:r>
        <w:fldChar w:fldCharType="begin" w:fldLock="1"/>
      </w:r>
      <w: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6260B6">
        <w:rPr>
          <w:noProof/>
        </w:rPr>
        <w:t>[3]</w:t>
      </w:r>
      <w:r>
        <w:fldChar w:fldCharType="end"/>
      </w:r>
      <w:r>
        <w:t xml:space="preserve"> не позволяет достичь требуемого значения предела упругости равного </w:t>
      </w:r>
      <w:r w:rsidRPr="00FC582F">
        <w:t>285 МПа</w:t>
      </w:r>
      <w:r>
        <w:t xml:space="preserve">. При этом недостатком данного ЛЭ является увеличение склонности железа к МКК по причине образования анодных вакансий в </w:t>
      </w:r>
      <w:r w:rsidR="00740198">
        <w:t>железе</w:t>
      </w:r>
      <w:r>
        <w:t xml:space="preserve"> </w:t>
      </w:r>
      <w:r w:rsidR="00587CD9">
        <w:fldChar w:fldCharType="begin" w:fldLock="1"/>
      </w:r>
      <w:r w:rsidR="00AD61E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author":[{"dropping-particle":"","family":"Идельчик","given":"Б.","non-dropping-particle":"","parse-names":false,"suffix":""}],"id":"ITEM-2","issued":{"date-parts":[["1984"]]},"number-of-pages":"119","publisher-place":"Ленинград","title":"защита от коррозии компрессорных машин","type":"book"},"uris":["http://www.mendeley.com/documents/?uuid=74f4b350-2b2e-4b70-8de3-7b4d5aca87a0"]}],"mendeley":{"formattedCitation":"[3,32]","manualFormatting":"[3]","plainTextFormattedCitation":"[3,32]","previouslyFormattedCitation":"[3,32]"},"properties":{"noteIndex":0},"schema":"https://github.com/citation-style-language/schema/raw/master/csl-citation.json"}</w:instrText>
      </w:r>
      <w:r w:rsidR="00587CD9">
        <w:fldChar w:fldCharType="separate"/>
      </w:r>
      <w:r w:rsidR="00587CD9" w:rsidRPr="00587CD9">
        <w:rPr>
          <w:noProof/>
        </w:rPr>
        <w:t>[3]</w:t>
      </w:r>
      <w:r w:rsidR="00587CD9">
        <w:fldChar w:fldCharType="end"/>
      </w:r>
      <w:r w:rsidR="00740198">
        <w:t>. МКК минимальна, и такое легирование допускается только при содержании азота более 0.1</w:t>
      </w:r>
      <w:r w:rsidR="004C6C58" w:rsidRPr="004C6C58">
        <w:rPr>
          <w:color w:val="000000" w:themeColor="text1"/>
        </w:rPr>
        <w:t xml:space="preserve"> мас. </w:t>
      </w:r>
      <w:r w:rsidR="00740198">
        <w:t xml:space="preserve">% и </w:t>
      </w:r>
      <w:r w:rsidR="00740198" w:rsidRPr="00740198">
        <w:t>~</w:t>
      </w:r>
      <w:r w:rsidR="00740198">
        <w:t>20</w:t>
      </w:r>
      <w:r w:rsidR="004C6C58" w:rsidRPr="004C6C58">
        <w:rPr>
          <w:color w:val="000000" w:themeColor="text1"/>
        </w:rPr>
        <w:t xml:space="preserve"> мас. </w:t>
      </w:r>
      <w:r w:rsidR="00740198">
        <w:t xml:space="preserve">% </w:t>
      </w:r>
      <w:r w:rsidR="00740198">
        <w:rPr>
          <w:lang w:val="en-US"/>
        </w:rPr>
        <w:t>Cr</w:t>
      </w:r>
      <w:r w:rsidR="00740198" w:rsidRPr="00740198">
        <w:t xml:space="preserve"> </w:t>
      </w:r>
      <w:r w:rsidR="00740198">
        <w:fldChar w:fldCharType="begin" w:fldLock="1"/>
      </w:r>
      <w:r w:rsidR="00AD61EF">
        <w:instrText>ADDIN CSL_CITATION {"citationItems":[{"id":"ITEM-1","itemData":{"author":[{"dropping-particle":"","family":"Идельчик","given":"Б.","non-dropping-particle":"","parse-names":false,"suffix":""}],"id":"ITEM-1","issued":{"date-parts":[["1984"]]},"number-of-pages":"119","publisher-place":"Ленинград","title":"защита от коррозии компрессорных машин","type":"book"},"uris":["http://www.mendeley.com/documents/?uuid=74f4b350-2b2e-4b70-8de3-7b4d5aca87a0"]}],"mendeley":{"formattedCitation":"[32]","plainTextFormattedCitation":"[32]","previouslyFormattedCitation":"[32]"},"properties":{"noteIndex":0},"schema":"https://github.com/citation-style-language/schema/raw/master/csl-citation.json"}</w:instrText>
      </w:r>
      <w:r w:rsidR="00740198">
        <w:fldChar w:fldCharType="separate"/>
      </w:r>
      <w:r w:rsidR="004F2AAC" w:rsidRPr="004F2AAC">
        <w:rPr>
          <w:noProof/>
        </w:rPr>
        <w:t>[32]</w:t>
      </w:r>
      <w:r w:rsidR="00740198">
        <w:fldChar w:fldCharType="end"/>
      </w:r>
      <w:r w:rsidR="00740198" w:rsidRPr="00740198">
        <w:t>.</w:t>
      </w:r>
    </w:p>
    <w:p w14:paraId="6753760B" w14:textId="75C23EE2" w:rsidR="008E0147" w:rsidRPr="00FC582F" w:rsidRDefault="00560AE3" w:rsidP="0002067E">
      <w:r>
        <w:t xml:space="preserve">Как видно из рисунка </w:t>
      </w:r>
      <w:r w:rsidR="00E44B73" w:rsidRPr="00E44B73">
        <w:t>4.1</w:t>
      </w:r>
      <w:r>
        <w:t xml:space="preserve">, добавление </w:t>
      </w:r>
      <w:r w:rsidR="009D0AF9">
        <w:t xml:space="preserve">углерода и </w:t>
      </w:r>
      <w:proofErr w:type="spellStart"/>
      <w:r w:rsidR="009D0AF9">
        <w:t>карбидообразователей</w:t>
      </w:r>
      <w:proofErr w:type="spellEnd"/>
      <w:r>
        <w:t xml:space="preserve"> также не </w:t>
      </w:r>
      <w:r w:rsidRPr="004C6C58">
        <w:t xml:space="preserve">приводит к </w:t>
      </w:r>
      <w:r w:rsidR="00B07CF1" w:rsidRPr="004C6C58">
        <w:t xml:space="preserve">достижению </w:t>
      </w:r>
      <w:r w:rsidRPr="004C6C58">
        <w:t>желаемо</w:t>
      </w:r>
      <w:r w:rsidR="00B07CF1" w:rsidRPr="004C6C58">
        <w:t>го</w:t>
      </w:r>
      <w:r w:rsidRPr="004C6C58">
        <w:t xml:space="preserve"> предела</w:t>
      </w:r>
      <w:r w:rsidRPr="00FC582F">
        <w:t xml:space="preserve"> текучести (285 МПа)</w:t>
      </w:r>
      <w:r w:rsidR="009D0AF9" w:rsidRPr="00FC582F">
        <w:t xml:space="preserve">. </w:t>
      </w:r>
      <w:r w:rsidRPr="00FC582F">
        <w:t>По этой причине д</w:t>
      </w:r>
      <w:r w:rsidR="00E10081" w:rsidRPr="00FC582F">
        <w:t xml:space="preserve">обавление соответствующих элементов сопровождается </w:t>
      </w:r>
      <w:r w:rsidR="00EF5D42" w:rsidRPr="00FC582F">
        <w:t>термомеханической обработкой</w:t>
      </w:r>
      <w:r w:rsidR="00E10081" w:rsidRPr="00FC582F">
        <w:t xml:space="preserve"> при высоких температурах</w:t>
      </w:r>
      <w:r w:rsidR="00EF5D42" w:rsidRPr="00FC582F">
        <w:t xml:space="preserve"> (ВТМО)</w:t>
      </w:r>
      <w:r w:rsidR="00E10081" w:rsidRPr="00FC582F">
        <w:t xml:space="preserve"> и закалкой с последующим дисперсионным упрочнением </w:t>
      </w:r>
      <w:r w:rsidR="005D6D2F" w:rsidRPr="00FC582F">
        <w:t xml:space="preserve">карбидами </w:t>
      </w:r>
      <w:r w:rsidR="00E10081" w:rsidRPr="00FC582F">
        <w:fldChar w:fldCharType="begin" w:fldLock="1"/>
      </w:r>
      <w:r w:rsidR="00251320" w:rsidRPr="00FC58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10081" w:rsidRPr="00FC582F">
        <w:fldChar w:fldCharType="separate"/>
      </w:r>
      <w:r w:rsidR="00E10081" w:rsidRPr="00FC582F">
        <w:rPr>
          <w:noProof/>
        </w:rPr>
        <w:t>[3]</w:t>
      </w:r>
      <w:r w:rsidR="00E10081" w:rsidRPr="00FC582F">
        <w:fldChar w:fldCharType="end"/>
      </w:r>
      <w:r w:rsidR="00E10081" w:rsidRPr="00FC582F">
        <w:t>.</w:t>
      </w:r>
      <w:r w:rsidRPr="00FC582F">
        <w:t xml:space="preserve"> При этих условиях обработки возможно достижения значения 285 МПа, поэтому, а также с учетом распространенности углерода, мы останавливаем выбор на углероде</w:t>
      </w:r>
      <w:r w:rsidR="00B07CF1">
        <w:t>,</w:t>
      </w:r>
      <w:r w:rsidRPr="00FC582F">
        <w:t xml:space="preserve"> как ЛЭ для </w:t>
      </w:r>
      <w:r w:rsidR="00C56A3C" w:rsidRPr="00FC582F">
        <w:t>упрочнения основы</w:t>
      </w:r>
      <w:r w:rsidRPr="00FC582F">
        <w:t>.</w:t>
      </w:r>
    </w:p>
    <w:p w14:paraId="23A83880" w14:textId="35759472" w:rsidR="003A0EF5" w:rsidRDefault="003A0EF5" w:rsidP="0002067E">
      <w:r w:rsidRPr="00FC582F">
        <w:t xml:space="preserve">Влияние </w:t>
      </w:r>
      <w:r w:rsidR="00AA56DA" w:rsidRPr="00FC582F">
        <w:t>углерода на структуру</w:t>
      </w:r>
      <w:r w:rsidR="00251320" w:rsidRPr="00FC582F">
        <w:t xml:space="preserve"> сплава, близкого по составу к выбранной</w:t>
      </w:r>
      <w:r w:rsidR="00AA56DA" w:rsidRPr="00FC582F">
        <w:t xml:space="preserve"> </w:t>
      </w:r>
      <w:r w:rsidR="00251320" w:rsidRPr="00FC582F">
        <w:t>основе,</w:t>
      </w:r>
      <w:r w:rsidR="00AA56DA" w:rsidRPr="00FC582F">
        <w:t xml:space="preserve"> представлена на рисунке </w:t>
      </w:r>
      <w:r w:rsidR="00E44B73">
        <w:t>4.2</w:t>
      </w:r>
      <w:r w:rsidR="00251320" w:rsidRPr="00FC582F">
        <w:t xml:space="preserve">. </w:t>
      </w:r>
      <w:r w:rsidR="004F7557" w:rsidRPr="00FC582F">
        <w:t>С добавлением никеля, пунктирная ли</w:t>
      </w:r>
      <w:r w:rsidR="004F7557" w:rsidRPr="004C6C58">
        <w:t>н</w:t>
      </w:r>
      <w:r w:rsidR="00B07CF1" w:rsidRPr="004C6C58">
        <w:t>и</w:t>
      </w:r>
      <w:r w:rsidR="004F7557" w:rsidRPr="004C6C58">
        <w:t>я</w:t>
      </w:r>
      <w:r w:rsidR="004F7557" w:rsidRPr="00FC582F">
        <w:t xml:space="preserve"> на этом рисунке </w:t>
      </w:r>
      <w:r w:rsidR="004F7557" w:rsidRPr="00FC582F">
        <w:lastRenderedPageBreak/>
        <w:t>сместится еще ближе к левому углу</w:t>
      </w:r>
      <w:r w:rsidR="004F7557">
        <w:t xml:space="preserve">, поэтому минимальное значение необходимое для существования стойкой </w:t>
      </w:r>
      <w:proofErr w:type="spellStart"/>
      <w:r w:rsidR="004F7557">
        <w:t>аустенитной</w:t>
      </w:r>
      <w:proofErr w:type="spellEnd"/>
      <w:r w:rsidR="004F7557">
        <w:t xml:space="preserve"> структуры принимаем за </w:t>
      </w:r>
      <w:r w:rsidR="004F7557" w:rsidRPr="004C6C58">
        <w:t>0.7</w:t>
      </w:r>
      <w:r w:rsidR="004C6C58" w:rsidRPr="004C6C58">
        <w:t xml:space="preserve"> мас. </w:t>
      </w:r>
      <w:r w:rsidR="004F7557" w:rsidRPr="004C6C58">
        <w:t>%</w:t>
      </w:r>
      <w:r w:rsidR="004C6C58" w:rsidRPr="004C6C58">
        <w:t>.</w:t>
      </w:r>
      <w:r w:rsidR="004F7557">
        <w:t xml:space="preserve"> </w:t>
      </w:r>
    </w:p>
    <w:p w14:paraId="563FB1A9" w14:textId="13F35D9D" w:rsidR="00AA56DA" w:rsidRDefault="00AA56DA" w:rsidP="00AA56DA">
      <w:pPr>
        <w:spacing w:after="160"/>
        <w:ind w:firstLine="708"/>
        <w:jc w:val="center"/>
        <w:rPr>
          <w:color w:val="000000" w:themeColor="text1"/>
        </w:rPr>
      </w:pPr>
      <w:r>
        <w:rPr>
          <w:noProof/>
        </w:rPr>
        <w:drawing>
          <wp:inline distT="0" distB="0" distL="0" distR="0" wp14:anchorId="23B9E2C3" wp14:editId="3EA2B2EE">
            <wp:extent cx="2106613" cy="2259091"/>
            <wp:effectExtent l="0" t="0" r="8255" b="825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117543" cy="2270812"/>
                    </a:xfrm>
                    <a:prstGeom prst="rect">
                      <a:avLst/>
                    </a:prstGeom>
                  </pic:spPr>
                </pic:pic>
              </a:graphicData>
            </a:graphic>
          </wp:inline>
        </w:drawing>
      </w:r>
    </w:p>
    <w:p w14:paraId="2DC64D62" w14:textId="057D7349" w:rsidR="003A0EF5" w:rsidRDefault="00AA56DA" w:rsidP="00AA56DA">
      <w:pPr>
        <w:pStyle w:val="ad"/>
      </w:pPr>
      <w:bookmarkStart w:id="67" w:name="_Ref39510197"/>
      <w:bookmarkStart w:id="68" w:name="_Ref39243476"/>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bookmarkEnd w:id="67"/>
      <w:r>
        <w:t xml:space="preserve">- </w:t>
      </w:r>
      <w:r w:rsidRPr="00860F04">
        <w:t xml:space="preserve">Растворимость углерода в хромоникелевой стали с 18 % </w:t>
      </w:r>
      <w:proofErr w:type="spellStart"/>
      <w:r w:rsidRPr="00860F04">
        <w:t>Сr</w:t>
      </w:r>
      <w:proofErr w:type="spellEnd"/>
      <w:r w:rsidRPr="00860F04">
        <w:t xml:space="preserve"> и 8 % </w:t>
      </w:r>
      <w:proofErr w:type="spellStart"/>
      <w:r w:rsidRPr="00860F04">
        <w:t>Ni</w:t>
      </w:r>
      <w:bookmarkEnd w:id="68"/>
      <w:proofErr w:type="spellEnd"/>
      <w:r w:rsidR="00251320">
        <w:t xml:space="preserve"> </w:t>
      </w:r>
      <w:r w:rsidR="00251320">
        <w:fldChar w:fldCharType="begin" w:fldLock="1"/>
      </w:r>
      <w:r w:rsidR="00AD61EF">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3]","plainTextFormattedCitation":"[33]","previouslyFormattedCitation":"[33]"},"properties":{"noteIndex":0},"schema":"https://github.com/citation-style-language/schema/raw/master/csl-citation.json"}</w:instrText>
      </w:r>
      <w:r w:rsidR="00251320">
        <w:fldChar w:fldCharType="separate"/>
      </w:r>
      <w:r w:rsidR="004F2AAC" w:rsidRPr="004F2AAC">
        <w:rPr>
          <w:noProof/>
        </w:rPr>
        <w:t>[33]</w:t>
      </w:r>
      <w:r w:rsidR="00251320">
        <w:fldChar w:fldCharType="end"/>
      </w:r>
    </w:p>
    <w:p w14:paraId="3E7432F7" w14:textId="77777777" w:rsidR="004F7557" w:rsidRDefault="004F7557" w:rsidP="005D6D2F">
      <w:pPr>
        <w:rPr>
          <w:color w:val="000000" w:themeColor="text1"/>
        </w:rPr>
      </w:pPr>
    </w:p>
    <w:p w14:paraId="0D91ADBD" w14:textId="11639C3C" w:rsidR="00EF5D42" w:rsidRPr="00A2221A" w:rsidRDefault="005D6D2F" w:rsidP="0002067E">
      <w:r>
        <w:t>Г</w:t>
      </w:r>
      <w:r w:rsidR="00F217B4">
        <w:t xml:space="preserve">лавным недостатком упрочнения сплавов </w:t>
      </w:r>
      <w:r w:rsidR="00F217B4">
        <w:rPr>
          <w:lang w:val="en-US"/>
        </w:rPr>
        <w:t>Fe</w:t>
      </w:r>
      <w:r w:rsidR="00F217B4" w:rsidRPr="00F217B4">
        <w:t>-</w:t>
      </w:r>
      <w:r w:rsidR="00F217B4">
        <w:rPr>
          <w:lang w:val="en-US"/>
        </w:rPr>
        <w:t>Cr</w:t>
      </w:r>
      <w:r w:rsidR="00F217B4" w:rsidRPr="00F217B4">
        <w:t>-</w:t>
      </w:r>
      <w:r w:rsidR="00F217B4">
        <w:rPr>
          <w:lang w:val="en-US"/>
        </w:rPr>
        <w:t>Ni</w:t>
      </w:r>
      <w:r w:rsidR="00F217B4">
        <w:t xml:space="preserve"> углеродом является большое сродство </w:t>
      </w:r>
      <w:r w:rsidR="00F217B4" w:rsidRPr="00A2221A">
        <w:t>атомов хрома к углероду. По этой причине образуются гидриды типа М</w:t>
      </w:r>
      <w:r w:rsidR="00F14EDD" w:rsidRPr="00A2221A">
        <w:rPr>
          <w:vertAlign w:val="subscript"/>
        </w:rPr>
        <w:t>23</w:t>
      </w:r>
      <w:r w:rsidR="00F14EDD" w:rsidRPr="00A2221A">
        <w:rPr>
          <w:lang w:val="en-US"/>
        </w:rPr>
        <w:t>C</w:t>
      </w:r>
      <w:r w:rsidR="00F14EDD" w:rsidRPr="00A2221A">
        <w:rPr>
          <w:vertAlign w:val="subscript"/>
        </w:rPr>
        <w:t>6</w:t>
      </w:r>
      <w:r w:rsidR="00F14EDD" w:rsidRPr="00A2221A">
        <w:t>, которые</w:t>
      </w:r>
      <w:r w:rsidR="00B07CF1" w:rsidRPr="00A2221A">
        <w:t>,</w:t>
      </w:r>
      <w:r w:rsidR="00F14EDD" w:rsidRPr="00A2221A">
        <w:t xml:space="preserve"> хотя и уч</w:t>
      </w:r>
      <w:r w:rsidR="00B07CF1" w:rsidRPr="00A2221A">
        <w:t>а</w:t>
      </w:r>
      <w:r w:rsidR="00F14EDD" w:rsidRPr="00A2221A">
        <w:t>ствуют в дисперсионном упрочнении, но их образование является нежелательным из-за сильного обеднения хромом участков вблизи границ зерен, которое приводи</w:t>
      </w:r>
      <w:r w:rsidR="00B07CF1" w:rsidRPr="00A2221A">
        <w:t>т</w:t>
      </w:r>
      <w:r w:rsidR="00F14EDD" w:rsidRPr="00A2221A">
        <w:t xml:space="preserve"> к понижению стойкости к коррозии </w:t>
      </w:r>
      <w:r w:rsidR="00F14EDD" w:rsidRPr="00A2221A">
        <w:fldChar w:fldCharType="begin" w:fldLock="1"/>
      </w:r>
      <w:r w:rsidR="00C0574E" w:rsidRPr="00A2221A">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F14EDD" w:rsidRPr="00A2221A">
        <w:fldChar w:fldCharType="separate"/>
      </w:r>
      <w:r w:rsidR="00F14EDD" w:rsidRPr="00A2221A">
        <w:rPr>
          <w:noProof/>
        </w:rPr>
        <w:t>[8]</w:t>
      </w:r>
      <w:r w:rsidR="00F14EDD" w:rsidRPr="00A2221A">
        <w:fldChar w:fldCharType="end"/>
      </w:r>
      <w:r w:rsidR="00F14EDD" w:rsidRPr="00A2221A">
        <w:t>.</w:t>
      </w:r>
    </w:p>
    <w:p w14:paraId="2EBC748F" w14:textId="42F4E626" w:rsidR="00EF5D42" w:rsidRDefault="00EF5D42" w:rsidP="0002067E">
      <w:pPr>
        <w:rPr>
          <w:color w:val="000000" w:themeColor="text1"/>
        </w:rPr>
      </w:pPr>
      <w:r w:rsidRPr="00A2221A">
        <w:rPr>
          <w:color w:val="000000" w:themeColor="text1"/>
        </w:rPr>
        <w:t xml:space="preserve">Для сохранения коррозионностойких свойств, </w:t>
      </w:r>
      <w:proofErr w:type="spellStart"/>
      <w:r w:rsidRPr="00A2221A">
        <w:rPr>
          <w:color w:val="000000" w:themeColor="text1"/>
        </w:rPr>
        <w:t>карбидообразователи</w:t>
      </w:r>
      <w:proofErr w:type="spellEnd"/>
      <w:r w:rsidR="00B07CF1" w:rsidRPr="00A2221A">
        <w:rPr>
          <w:color w:val="000000" w:themeColor="text1"/>
        </w:rPr>
        <w:t>,</w:t>
      </w:r>
      <w:r w:rsidRPr="00A2221A">
        <w:rPr>
          <w:color w:val="000000" w:themeColor="text1"/>
        </w:rPr>
        <w:t xml:space="preserve"> вводимые в сплав основы вместе с углеродом, должны иметь сродство к углероду выше,</w:t>
      </w:r>
      <w:r>
        <w:rPr>
          <w:color w:val="000000" w:themeColor="text1"/>
        </w:rPr>
        <w:t xml:space="preserve"> чем хром</w:t>
      </w:r>
      <w:r w:rsidRPr="00EF5D42">
        <w:rPr>
          <w:color w:val="000000" w:themeColor="text1"/>
        </w:rPr>
        <w:t xml:space="preserve">; </w:t>
      </w:r>
      <w:r>
        <w:rPr>
          <w:color w:val="000000" w:themeColor="text1"/>
        </w:rPr>
        <w:t>иначе говоря, они должны иметь меньшую свободную энергию образования Гиббса.</w:t>
      </w:r>
    </w:p>
    <w:p w14:paraId="281FF6E6" w14:textId="356D5DCC" w:rsidR="00EF5D42" w:rsidRDefault="00EF5D42" w:rsidP="0002067E">
      <w:pPr>
        <w:rPr>
          <w:color w:val="000000" w:themeColor="text1"/>
        </w:rPr>
      </w:pPr>
      <w:r>
        <w:rPr>
          <w:color w:val="000000" w:themeColor="text1"/>
        </w:rPr>
        <w:t xml:space="preserve">Энергии образования Гиббса при разных температурах представлены на рисунке </w:t>
      </w:r>
      <w:r w:rsidR="00E44B73">
        <w:rPr>
          <w:color w:val="000000" w:themeColor="text1"/>
        </w:rPr>
        <w:t>4.3</w:t>
      </w:r>
      <w:r>
        <w:rPr>
          <w:color w:val="000000" w:themeColor="text1"/>
        </w:rPr>
        <w:fldChar w:fldCharType="begin"/>
      </w:r>
      <w:r>
        <w:rPr>
          <w:color w:val="000000" w:themeColor="text1"/>
        </w:rPr>
        <w:instrText xml:space="preserve"> REF _Ref39263456 \h </w:instrText>
      </w:r>
      <w:r>
        <w:rPr>
          <w:color w:val="000000" w:themeColor="text1"/>
        </w:rPr>
      </w:r>
      <w:r w:rsidR="0002067E">
        <w:rPr>
          <w:color w:val="000000" w:themeColor="text1"/>
        </w:rPr>
        <w:instrText xml:space="preserve"> \* MERGEFORMAT </w:instrText>
      </w:r>
      <w:r>
        <w:rPr>
          <w:color w:val="000000" w:themeColor="text1"/>
        </w:rPr>
        <w:fldChar w:fldCharType="end"/>
      </w:r>
      <w:r>
        <w:rPr>
          <w:color w:val="000000" w:themeColor="text1"/>
        </w:rPr>
        <w:t xml:space="preserve">. Из этого рисунка видно, что при рабочей температуре </w:t>
      </w:r>
      <w:r w:rsidR="003F3202">
        <w:rPr>
          <w:color w:val="000000" w:themeColor="text1"/>
        </w:rPr>
        <w:t xml:space="preserve">(320 ℃), основными </w:t>
      </w:r>
      <w:proofErr w:type="spellStart"/>
      <w:r w:rsidR="003F3202">
        <w:rPr>
          <w:color w:val="000000" w:themeColor="text1"/>
        </w:rPr>
        <w:t>карбидообразователями</w:t>
      </w:r>
      <w:proofErr w:type="spellEnd"/>
      <w:r w:rsidR="003F3202">
        <w:rPr>
          <w:color w:val="000000" w:themeColor="text1"/>
        </w:rPr>
        <w:t xml:space="preserve"> являются </w:t>
      </w:r>
      <w:r w:rsidR="003F3202">
        <w:rPr>
          <w:color w:val="000000" w:themeColor="text1"/>
          <w:lang w:val="en-US"/>
        </w:rPr>
        <w:t>V</w:t>
      </w:r>
      <w:r w:rsidR="003F3202" w:rsidRPr="003F3202">
        <w:rPr>
          <w:color w:val="000000" w:themeColor="text1"/>
        </w:rPr>
        <w:t xml:space="preserve">, </w:t>
      </w:r>
      <w:proofErr w:type="spellStart"/>
      <w:r w:rsidR="003F3202">
        <w:rPr>
          <w:color w:val="000000" w:themeColor="text1"/>
          <w:lang w:val="en-US"/>
        </w:rPr>
        <w:t>Nb</w:t>
      </w:r>
      <w:proofErr w:type="spellEnd"/>
      <w:r w:rsidR="003F3202" w:rsidRPr="003F3202">
        <w:rPr>
          <w:color w:val="000000" w:themeColor="text1"/>
        </w:rPr>
        <w:t xml:space="preserve">, </w:t>
      </w:r>
      <w:proofErr w:type="spellStart"/>
      <w:r w:rsidR="003F3202">
        <w:rPr>
          <w:color w:val="000000" w:themeColor="text1"/>
          <w:lang w:val="en-US"/>
        </w:rPr>
        <w:t>Ti</w:t>
      </w:r>
      <w:proofErr w:type="spellEnd"/>
      <w:r w:rsidR="003F3202" w:rsidRPr="003F3202">
        <w:rPr>
          <w:color w:val="000000" w:themeColor="text1"/>
        </w:rPr>
        <w:t xml:space="preserve">, </w:t>
      </w:r>
      <w:proofErr w:type="spellStart"/>
      <w:r w:rsidR="003F3202">
        <w:rPr>
          <w:color w:val="000000" w:themeColor="text1"/>
          <w:lang w:val="en-US"/>
        </w:rPr>
        <w:t>Zr</w:t>
      </w:r>
      <w:proofErr w:type="spellEnd"/>
      <w:r w:rsidR="003F3202" w:rsidRPr="003F3202">
        <w:rPr>
          <w:color w:val="000000" w:themeColor="text1"/>
        </w:rPr>
        <w:t>.</w:t>
      </w:r>
      <w:r>
        <w:rPr>
          <w:color w:val="000000" w:themeColor="text1"/>
        </w:rPr>
        <w:t xml:space="preserve"> </w:t>
      </w:r>
      <w:r w:rsidR="003F3202">
        <w:rPr>
          <w:color w:val="000000" w:themeColor="text1"/>
        </w:rPr>
        <w:t>Среди н</w:t>
      </w:r>
      <w:r w:rsidR="00C0574E">
        <w:rPr>
          <w:color w:val="000000" w:themeColor="text1"/>
        </w:rPr>
        <w:t>и</w:t>
      </w:r>
      <w:r w:rsidR="003F3202">
        <w:rPr>
          <w:color w:val="000000" w:themeColor="text1"/>
        </w:rPr>
        <w:t>х, очевидно</w:t>
      </w:r>
      <w:r w:rsidR="00C0574E">
        <w:rPr>
          <w:color w:val="000000" w:themeColor="text1"/>
        </w:rPr>
        <w:t>,</w:t>
      </w:r>
      <w:r w:rsidR="003F3202">
        <w:rPr>
          <w:color w:val="000000" w:themeColor="text1"/>
        </w:rPr>
        <w:t xml:space="preserve"> титан и цирконий являются самыми сильными, однако </w:t>
      </w:r>
      <w:r w:rsidR="00C0574E">
        <w:rPr>
          <w:color w:val="000000" w:themeColor="text1"/>
        </w:rPr>
        <w:t xml:space="preserve">цирконий имеет гораздо большее сродство к кислороду, чем к углероду, и требует предварительного раскисления материала для эффективного образования карбидов </w:t>
      </w:r>
      <w:r w:rsidR="00C0574E">
        <w:rPr>
          <w:color w:val="000000" w:themeColor="text1"/>
        </w:rPr>
        <w:fldChar w:fldCharType="begin" w:fldLock="1"/>
      </w:r>
      <w:r w:rsidR="00AD61EF">
        <w:rPr>
          <w:color w:val="000000" w:themeColor="text1"/>
        </w:rPr>
        <w:instrText>ADDIN CSL_CITATION {"citationItems":[{"id":"ITEM-1","itemData":{"author":[{"dropping-particle":"","family":"Нохрина","given":"Ольга","non-dropping-particle":"","parse-names":false,"suffix":""}],"container-title":"легирование и модифицирование стали с использованием природных и техногенных материалов","id":"ITEM-1","issued":{"date-parts":[["2013"]]},"page":"320","title":"Легирование и модифицирование стали с использованием природных и техногенных материалов","type":"chapter"},"uris":["http://www.mendeley.com/documents/?uuid=281de1cc-c28a-4a56-b97d-22cdfe03f4bb"]}],"mendeley":{"formattedCitation":"[34]","plainTextFormattedCitation":"[34]","previouslyFormattedCitation":"[34]"},"properties":{"noteIndex":0},"schema":"https://github.com/citation-style-language/schema/raw/master/csl-citation.json"}</w:instrText>
      </w:r>
      <w:r w:rsidR="00C0574E">
        <w:rPr>
          <w:color w:val="000000" w:themeColor="text1"/>
        </w:rPr>
        <w:fldChar w:fldCharType="separate"/>
      </w:r>
      <w:r w:rsidR="004F2AAC" w:rsidRPr="004F2AAC">
        <w:rPr>
          <w:noProof/>
          <w:color w:val="000000" w:themeColor="text1"/>
        </w:rPr>
        <w:t>[34]</w:t>
      </w:r>
      <w:r w:rsidR="00C0574E">
        <w:rPr>
          <w:color w:val="000000" w:themeColor="text1"/>
        </w:rPr>
        <w:fldChar w:fldCharType="end"/>
      </w:r>
      <w:r w:rsidR="00C0574E">
        <w:rPr>
          <w:color w:val="000000" w:themeColor="text1"/>
        </w:rPr>
        <w:t xml:space="preserve">. </w:t>
      </w:r>
    </w:p>
    <w:p w14:paraId="0CE5B45E" w14:textId="77777777" w:rsidR="00C0574E" w:rsidRDefault="00C0574E" w:rsidP="00EF5D42">
      <w:pPr>
        <w:ind w:firstLine="708"/>
        <w:rPr>
          <w:color w:val="000000" w:themeColor="text1"/>
        </w:rPr>
      </w:pPr>
    </w:p>
    <w:p w14:paraId="3BF409B2" w14:textId="77777777" w:rsidR="00EF5D42" w:rsidRDefault="00EF5D42" w:rsidP="00EF5D42">
      <w:pPr>
        <w:spacing w:after="160"/>
        <w:ind w:firstLine="708"/>
        <w:jc w:val="center"/>
        <w:rPr>
          <w:color w:val="000000" w:themeColor="text1"/>
        </w:rPr>
      </w:pPr>
      <w:r>
        <w:rPr>
          <w:noProof/>
        </w:rPr>
        <w:lastRenderedPageBreak/>
        <w:drawing>
          <wp:inline distT="0" distB="0" distL="0" distR="0" wp14:anchorId="493B7592" wp14:editId="091A47B8">
            <wp:extent cx="1438275" cy="1668276"/>
            <wp:effectExtent l="0" t="0" r="0" b="825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45561" cy="1676728"/>
                    </a:xfrm>
                    <a:prstGeom prst="rect">
                      <a:avLst/>
                    </a:prstGeom>
                  </pic:spPr>
                </pic:pic>
              </a:graphicData>
            </a:graphic>
          </wp:inline>
        </w:drawing>
      </w:r>
    </w:p>
    <w:p w14:paraId="087FB518" w14:textId="64FEE858" w:rsidR="005D6D2F" w:rsidRPr="005D6D2F" w:rsidRDefault="00EF5D42" w:rsidP="005D6D2F">
      <w:pPr>
        <w:pStyle w:val="ad"/>
      </w:pPr>
      <w:bookmarkStart w:id="69" w:name="_Ref39263456"/>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3</w:t>
      </w:r>
      <w:r w:rsidR="0011249B">
        <w:rPr>
          <w:noProof/>
        </w:rPr>
        <w:fldChar w:fldCharType="end"/>
      </w:r>
      <w:r>
        <w:t xml:space="preserve"> - Свободная энергия образования карбидов в зависимости от температуры</w:t>
      </w:r>
      <w:bookmarkEnd w:id="69"/>
      <w:r w:rsidR="005D6D2F">
        <w:t xml:space="preserve"> в сплаве </w:t>
      </w:r>
      <w:r w:rsidR="005D6D2F">
        <w:rPr>
          <w:lang w:val="en-US"/>
        </w:rPr>
        <w:t>Fe</w:t>
      </w:r>
      <w:r w:rsidR="005D6D2F" w:rsidRPr="005D6D2F">
        <w:t>-</w:t>
      </w:r>
      <w:r w:rsidR="005D6D2F">
        <w:rPr>
          <w:lang w:val="en-US"/>
        </w:rPr>
        <w:t>Cr</w:t>
      </w:r>
      <w:r w:rsidR="005D6D2F" w:rsidRPr="005D6D2F">
        <w:t>-</w:t>
      </w:r>
      <w:r w:rsidR="005D6D2F">
        <w:rPr>
          <w:lang w:val="en-US"/>
        </w:rPr>
        <w:t>Ni</w:t>
      </w:r>
      <w:r w:rsidR="005D6D2F" w:rsidRPr="005D6D2F">
        <w:t xml:space="preserve"> </w:t>
      </w:r>
      <w:r w:rsidR="005D6D2F">
        <w:fldChar w:fldCharType="begin" w:fldLock="1"/>
      </w:r>
      <w:r w:rsidR="005D6D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D6D2F">
        <w:fldChar w:fldCharType="separate"/>
      </w:r>
      <w:r w:rsidR="005D6D2F" w:rsidRPr="005D6D2F">
        <w:rPr>
          <w:noProof/>
        </w:rPr>
        <w:t>[3]</w:t>
      </w:r>
      <w:r w:rsidR="005D6D2F">
        <w:fldChar w:fldCharType="end"/>
      </w:r>
    </w:p>
    <w:p w14:paraId="06393C25" w14:textId="58D5CC1C" w:rsidR="00EF5D42" w:rsidRDefault="00EF5D42" w:rsidP="005D6D2F">
      <w:pPr>
        <w:ind w:firstLine="708"/>
        <w:rPr>
          <w:color w:val="000000" w:themeColor="text1"/>
        </w:rPr>
      </w:pPr>
    </w:p>
    <w:p w14:paraId="645FEF01" w14:textId="43674CFB" w:rsidR="00316AD8" w:rsidRDefault="005D6D2F" w:rsidP="0002067E">
      <w:r>
        <w:t>Эфф</w:t>
      </w:r>
      <w:r w:rsidR="00316AD8">
        <w:t>е</w:t>
      </w:r>
      <w:r>
        <w:t xml:space="preserve">ктивность </w:t>
      </w:r>
      <w:r>
        <w:rPr>
          <w:lang w:val="en-US"/>
        </w:rPr>
        <w:t>V</w:t>
      </w:r>
      <w:r w:rsidRPr="003F3202">
        <w:t xml:space="preserve">, </w:t>
      </w:r>
      <w:proofErr w:type="spellStart"/>
      <w:r>
        <w:rPr>
          <w:lang w:val="en-US"/>
        </w:rPr>
        <w:t>Nb</w:t>
      </w:r>
      <w:proofErr w:type="spellEnd"/>
      <w:r>
        <w:t xml:space="preserve"> и</w:t>
      </w:r>
      <w:r w:rsidRPr="003F3202">
        <w:t xml:space="preserve"> </w:t>
      </w:r>
      <w:proofErr w:type="spellStart"/>
      <w:r>
        <w:rPr>
          <w:lang w:val="en-US"/>
        </w:rPr>
        <w:t>Ti</w:t>
      </w:r>
      <w:proofErr w:type="spellEnd"/>
      <w:r>
        <w:t xml:space="preserve"> рассмотрена в исследовании </w:t>
      </w:r>
      <w:proofErr w:type="spellStart"/>
      <w:r>
        <w:t>Такаюки</w:t>
      </w:r>
      <w:proofErr w:type="spellEnd"/>
      <w:r>
        <w:t xml:space="preserve"> </w:t>
      </w:r>
      <w:proofErr w:type="spellStart"/>
      <w:r>
        <w:t>Шинода</w:t>
      </w:r>
      <w:proofErr w:type="spellEnd"/>
      <w:r>
        <w:t xml:space="preserve"> </w:t>
      </w:r>
      <w:r>
        <w:fldChar w:fldCharType="begin" w:fldLock="1"/>
      </w:r>
      <w:r w:rsidR="00AD61EF">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5]","plainTextFormattedCitation":"[35]","previouslyFormattedCitation":"[35]"},"properties":{"noteIndex":0},"schema":"https://github.com/citation-style-language/schema/raw/master/csl-citation.json"}</w:instrText>
      </w:r>
      <w:r>
        <w:fldChar w:fldCharType="separate"/>
      </w:r>
      <w:r w:rsidR="004F2AAC" w:rsidRPr="004F2AAC">
        <w:rPr>
          <w:noProof/>
        </w:rPr>
        <w:t>[35]</w:t>
      </w:r>
      <w:r>
        <w:fldChar w:fldCharType="end"/>
      </w:r>
      <w:r w:rsidRPr="005D6D2F">
        <w:t xml:space="preserve">, </w:t>
      </w:r>
      <w:r>
        <w:t>где рассматривалось эффективность длительного упрочнения сплавов 18</w:t>
      </w:r>
      <w:r w:rsidR="00A2221A">
        <w:t xml:space="preserve"> </w:t>
      </w:r>
      <w:proofErr w:type="spellStart"/>
      <w:r w:rsidR="00A2221A">
        <w:t>мас</w:t>
      </w:r>
      <w:proofErr w:type="spellEnd"/>
      <w:r w:rsidR="00A2221A">
        <w:t xml:space="preserve">. </w:t>
      </w:r>
      <w:r w:rsidRPr="005D6D2F">
        <w:t xml:space="preserve">% </w:t>
      </w:r>
      <w:r>
        <w:rPr>
          <w:lang w:val="en-US"/>
        </w:rPr>
        <w:t>Cr</w:t>
      </w:r>
      <w:r w:rsidR="00316AD8">
        <w:t xml:space="preserve"> </w:t>
      </w:r>
      <w:r w:rsidR="00A2221A">
        <w:t>–</w:t>
      </w:r>
      <w:r w:rsidR="00316AD8">
        <w:t xml:space="preserve"> </w:t>
      </w:r>
      <w:r w:rsidRPr="005D6D2F">
        <w:t>10</w:t>
      </w:r>
      <w:r w:rsidR="00A2221A">
        <w:t xml:space="preserve"> мас. </w:t>
      </w:r>
      <w:r w:rsidRPr="005D6D2F">
        <w:t xml:space="preserve">% </w:t>
      </w:r>
      <w:r>
        <w:rPr>
          <w:lang w:val="en-US"/>
        </w:rPr>
        <w:t>Ni</w:t>
      </w:r>
      <w:r w:rsidRPr="005D6D2F">
        <w:t xml:space="preserve"> </w:t>
      </w:r>
      <w:r>
        <w:t>для разных</w:t>
      </w:r>
      <w:r w:rsidR="00316AD8">
        <w:t xml:space="preserve"> содержаний </w:t>
      </w:r>
      <w:proofErr w:type="spellStart"/>
      <w:r w:rsidR="00316AD8">
        <w:t>карбидообразователей</w:t>
      </w:r>
      <w:proofErr w:type="spellEnd"/>
      <w:r w:rsidR="00316AD8">
        <w:t xml:space="preserve"> в сплаве. Результаты исследования приведены на рисунке</w:t>
      </w:r>
      <w:r w:rsidR="00E44B73">
        <w:t xml:space="preserve"> 4.4</w:t>
      </w:r>
      <w:r w:rsidR="00316AD8" w:rsidRPr="00316AD8">
        <w:t xml:space="preserve">. </w:t>
      </w:r>
      <w:r w:rsidR="00316AD8">
        <w:t xml:space="preserve">Видно, что самым лучшим упрочняющим воздействием обладает ванадий, однако в разделе </w:t>
      </w:r>
      <w:r w:rsidR="00E44B73" w:rsidRPr="00E44B73">
        <w:t>4.1</w:t>
      </w:r>
      <w:r w:rsidR="00316AD8">
        <w:t xml:space="preserve"> мы упомянули, что этот элемент – дорогостоящий. Титан и ниобий оказывают одинаковое упрочняющее воздействие, однако из графиков (и при условии, что масса титана – 49 </w:t>
      </w:r>
      <w:proofErr w:type="spellStart"/>
      <w:r w:rsidR="00316AD8">
        <w:t>а.е.м</w:t>
      </w:r>
      <w:proofErr w:type="spellEnd"/>
      <w:r w:rsidR="00316AD8">
        <w:t xml:space="preserve">., а ниобия – 93 </w:t>
      </w:r>
      <w:proofErr w:type="spellStart"/>
      <w:r w:rsidR="00316AD8">
        <w:t>а.е.м</w:t>
      </w:r>
      <w:proofErr w:type="spellEnd"/>
      <w:r w:rsidR="00316AD8">
        <w:t>.) следует что титана потре</w:t>
      </w:r>
      <w:r w:rsidR="00316AD8">
        <w:lastRenderedPageBreak/>
        <w:t>буется в 2 раза меньше по массе, чтобы добиться наилучшего эффекта.</w:t>
      </w:r>
      <w:r w:rsidR="00900354" w:rsidRPr="00900354">
        <w:rPr>
          <w:noProof/>
        </w:rPr>
        <w:t xml:space="preserve"> </w:t>
      </w:r>
      <w:r w:rsidR="00900354">
        <w:rPr>
          <w:noProof/>
        </w:rPr>
        <w:drawing>
          <wp:inline distT="0" distB="0" distL="0" distR="0" wp14:anchorId="3DC1F44C" wp14:editId="64C03088">
            <wp:extent cx="5940425" cy="5631873"/>
            <wp:effectExtent l="0" t="0" r="3175" b="698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970"/>
                    <a:stretch/>
                  </pic:blipFill>
                  <pic:spPr bwMode="auto">
                    <a:xfrm>
                      <a:off x="0" y="0"/>
                      <a:ext cx="5940425" cy="5631873"/>
                    </a:xfrm>
                    <a:prstGeom prst="rect">
                      <a:avLst/>
                    </a:prstGeom>
                    <a:ln>
                      <a:noFill/>
                    </a:ln>
                    <a:extLst>
                      <a:ext uri="{53640926-AAD7-44D8-BBD7-CCE9431645EC}">
                        <a14:shadowObscured xmlns:a14="http://schemas.microsoft.com/office/drawing/2010/main"/>
                      </a:ext>
                    </a:extLst>
                  </pic:spPr>
                </pic:pic>
              </a:graphicData>
            </a:graphic>
          </wp:inline>
        </w:drawing>
      </w:r>
    </w:p>
    <w:p w14:paraId="1ABB02FC" w14:textId="0D6348B3" w:rsidR="00F217B4" w:rsidRPr="00316AD8" w:rsidRDefault="00316AD8" w:rsidP="00316AD8">
      <w:pPr>
        <w:pStyle w:val="ad"/>
      </w:pPr>
      <w:bookmarkStart w:id="70" w:name="_Ref39273794"/>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4</w:t>
      </w:r>
      <w:r w:rsidR="0011249B">
        <w:rPr>
          <w:noProof/>
        </w:rPr>
        <w:fldChar w:fldCharType="end"/>
      </w:r>
      <w:bookmarkEnd w:id="70"/>
      <w:r>
        <w:t xml:space="preserve"> - Зависимость длительной прочности для разн</w:t>
      </w:r>
      <w:r>
        <w:rPr>
          <w:noProof/>
        </w:rPr>
        <w:t>ых содержаний различных карбидообразователей</w:t>
      </w:r>
      <w:r w:rsidR="003F087D">
        <w:rPr>
          <w:noProof/>
        </w:rPr>
        <w:t xml:space="preserve"> для сплава</w:t>
      </w:r>
      <w:r>
        <w:rPr>
          <w:noProof/>
        </w:rPr>
        <w:t xml:space="preserve">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10</w:t>
      </w:r>
      <w:r w:rsidR="003F087D" w:rsidRPr="00860F04">
        <w:t xml:space="preserve"> % </w:t>
      </w:r>
      <w:proofErr w:type="spellStart"/>
      <w:r w:rsidR="003F087D" w:rsidRPr="00860F04">
        <w:t>Ni</w:t>
      </w:r>
      <w:proofErr w:type="spellEnd"/>
      <w:r w:rsidR="003F087D">
        <w:t xml:space="preserve"> </w:t>
      </w:r>
      <w:r>
        <w:rPr>
          <w:noProof/>
        </w:rPr>
        <w:fldChar w:fldCharType="begin" w:fldLock="1"/>
      </w:r>
      <w:r w:rsidR="00AD61EF">
        <w:rPr>
          <w:noProof/>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5]","plainTextFormattedCitation":"[35]","previouslyFormattedCitation":"[35]"},"properties":{"noteIndex":0},"schema":"https://github.com/citation-style-language/schema/raw/master/csl-citation.json"}</w:instrText>
      </w:r>
      <w:r>
        <w:rPr>
          <w:noProof/>
        </w:rPr>
        <w:fldChar w:fldCharType="separate"/>
      </w:r>
      <w:r w:rsidR="004F2AAC" w:rsidRPr="004F2AAC">
        <w:rPr>
          <w:noProof/>
        </w:rPr>
        <w:t>[35]</w:t>
      </w:r>
      <w:r>
        <w:rPr>
          <w:noProof/>
        </w:rPr>
        <w:fldChar w:fldCharType="end"/>
      </w:r>
    </w:p>
    <w:p w14:paraId="03A65CD3" w14:textId="77777777" w:rsidR="00740198" w:rsidRDefault="00740198" w:rsidP="00740198">
      <w:pPr>
        <w:rPr>
          <w:color w:val="000000" w:themeColor="text1"/>
        </w:rPr>
      </w:pPr>
      <w:r>
        <w:rPr>
          <w:color w:val="000000" w:themeColor="text1"/>
        </w:rPr>
        <w:tab/>
      </w:r>
    </w:p>
    <w:p w14:paraId="08F91B36" w14:textId="665510A7" w:rsidR="00F217B4" w:rsidRDefault="00740198" w:rsidP="0002067E">
      <w:r>
        <w:t xml:space="preserve">В работе И. Д. </w:t>
      </w:r>
      <w:proofErr w:type="spellStart"/>
      <w:r>
        <w:t>Рыбасенко</w:t>
      </w:r>
      <w:proofErr w:type="spellEnd"/>
      <w:r>
        <w:t xml:space="preserve"> </w:t>
      </w:r>
      <w:r>
        <w:fldChar w:fldCharType="begin" w:fldLock="1"/>
      </w:r>
      <w:r w:rsidR="00AD61EF">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6]","plainTextFormattedCitation":"[36]","previouslyFormattedCitation":"[36]"},"properties":{"noteIndex":0},"schema":"https://github.com/citation-style-language/schema/raw/master/csl-citation.json"}</w:instrText>
      </w:r>
      <w:r>
        <w:fldChar w:fldCharType="separate"/>
      </w:r>
      <w:r w:rsidR="004F2AAC" w:rsidRPr="004F2AAC">
        <w:rPr>
          <w:noProof/>
        </w:rPr>
        <w:t>[36]</w:t>
      </w:r>
      <w:r>
        <w:fldChar w:fldCharType="end"/>
      </w:r>
      <w:r>
        <w:t xml:space="preserve"> была исследована зависимость растворимости карбида титана в матрице основы. Равномерное распределение карбида необходимо для эффективности </w:t>
      </w:r>
      <w:r w:rsidR="000C4FF5">
        <w:t xml:space="preserve">упрочнения. На рисунке </w:t>
      </w:r>
      <w:r w:rsidR="00E44B73">
        <w:t>4.5</w:t>
      </w:r>
      <w:r w:rsidR="000C4FF5">
        <w:t xml:space="preserve"> продемонстрирована зависимость растворимости карбида титана от температуры, которая имеет максимум около 0,12 мас. % при температуре 1300 ℃. Это значит, что добавление углерода больше 0,12% не будет влиять на упрочнение даже при одновременном повышении количества титана. Итак, принимаем за максимальное значение количества углерода в нашей основе 0,12%.</w:t>
      </w:r>
    </w:p>
    <w:p w14:paraId="284ADEE1" w14:textId="08794E9C" w:rsidR="00740198" w:rsidRDefault="00740198" w:rsidP="00740198">
      <w:pPr>
        <w:spacing w:after="160"/>
        <w:jc w:val="center"/>
        <w:rPr>
          <w:color w:val="000000" w:themeColor="text1"/>
        </w:rPr>
      </w:pPr>
      <w:r>
        <w:rPr>
          <w:noProof/>
        </w:rPr>
        <w:lastRenderedPageBreak/>
        <w:drawing>
          <wp:inline distT="0" distB="0" distL="0" distR="0" wp14:anchorId="30C96D72" wp14:editId="20007BDC">
            <wp:extent cx="1979840" cy="3102831"/>
            <wp:effectExtent l="0" t="0" r="1905" b="254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89454" cy="3117898"/>
                    </a:xfrm>
                    <a:prstGeom prst="rect">
                      <a:avLst/>
                    </a:prstGeom>
                  </pic:spPr>
                </pic:pic>
              </a:graphicData>
            </a:graphic>
          </wp:inline>
        </w:drawing>
      </w:r>
    </w:p>
    <w:p w14:paraId="3EDA4705" w14:textId="6D64E2E0" w:rsidR="000C4FF5" w:rsidRPr="005E204A" w:rsidRDefault="000C4FF5" w:rsidP="000C4FF5">
      <w:pPr>
        <w:pStyle w:val="ad"/>
      </w:pPr>
      <w:bookmarkStart w:id="71" w:name="_Ref392809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5</w:t>
      </w:r>
      <w:r w:rsidR="0011249B">
        <w:rPr>
          <w:noProof/>
        </w:rPr>
        <w:fldChar w:fldCharType="end"/>
      </w:r>
      <w:bookmarkEnd w:id="71"/>
      <w:r>
        <w:t xml:space="preserve"> - Зависимост</w:t>
      </w:r>
      <w:r w:rsidR="00420C32">
        <w:t>ь</w:t>
      </w:r>
      <w:r>
        <w:t xml:space="preserve"> растворения карбидов хрома и титана от температуры и количества углерода</w:t>
      </w:r>
      <w:r w:rsidR="003F087D">
        <w:t xml:space="preserve"> в сплаве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 xml:space="preserve">10 </w:t>
      </w:r>
      <w:r w:rsidR="003F087D" w:rsidRPr="00860F04">
        <w:t xml:space="preserve">% </w:t>
      </w:r>
      <w:proofErr w:type="spellStart"/>
      <w:r w:rsidR="003F087D" w:rsidRPr="00860F04">
        <w:t>Ni</w:t>
      </w:r>
      <w:proofErr w:type="spellEnd"/>
      <w:r w:rsidR="005E204A">
        <w:t xml:space="preserve"> </w:t>
      </w:r>
      <w:r w:rsidR="005E204A">
        <w:fldChar w:fldCharType="begin" w:fldLock="1"/>
      </w:r>
      <w:r w:rsidR="00AD61EF">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6]","plainTextFormattedCitation":"[36]","previouslyFormattedCitation":"[36]"},"properties":{"noteIndex":0},"schema":"https://github.com/citation-style-language/schema/raw/master/csl-citation.json"}</w:instrText>
      </w:r>
      <w:r w:rsidR="005E204A">
        <w:fldChar w:fldCharType="separate"/>
      </w:r>
      <w:r w:rsidR="004F2AAC" w:rsidRPr="004F2AAC">
        <w:rPr>
          <w:noProof/>
        </w:rPr>
        <w:t>[36]</w:t>
      </w:r>
      <w:r w:rsidR="005E204A">
        <w:fldChar w:fldCharType="end"/>
      </w:r>
    </w:p>
    <w:p w14:paraId="755F07A7" w14:textId="46D40535" w:rsidR="000C4FF5" w:rsidRPr="007F5032" w:rsidRDefault="000C4FF5" w:rsidP="007F5032">
      <w:pPr>
        <w:pStyle w:val="ab"/>
        <w:spacing w:after="0"/>
        <w:rPr>
          <w:i w:val="0"/>
          <w:color w:val="000000" w:themeColor="text1"/>
          <w:sz w:val="24"/>
          <w:szCs w:val="24"/>
        </w:rPr>
      </w:pPr>
      <w:r>
        <w:rPr>
          <w:i w:val="0"/>
          <w:color w:val="000000" w:themeColor="text1"/>
          <w:sz w:val="24"/>
          <w:szCs w:val="24"/>
        </w:rPr>
        <w:tab/>
      </w:r>
    </w:p>
    <w:p w14:paraId="65D9BC05" w14:textId="52EDFEC3" w:rsidR="000C4FF5" w:rsidRPr="003F087D" w:rsidRDefault="000C4FF5" w:rsidP="0002067E">
      <w:r>
        <w:t>Если мы принимаем соотношение атомов титана и углерода как 1÷1.3 (из рисунка</w:t>
      </w:r>
      <w:r w:rsidR="00E44B73">
        <w:t xml:space="preserve"> 4.4)</w:t>
      </w:r>
      <w:r>
        <w:t xml:space="preserve">, то при 0,12% </w:t>
      </w:r>
      <w:r>
        <w:rPr>
          <w:lang w:val="en-US"/>
        </w:rPr>
        <w:t>C</w:t>
      </w:r>
      <w:r>
        <w:t xml:space="preserve"> в металле мо</w:t>
      </w:r>
      <w:r w:rsidR="003F087D">
        <w:t xml:space="preserve">жет находиться приблизительно 0.50÷0,65% </w:t>
      </w:r>
      <w:proofErr w:type="spellStart"/>
      <w:r w:rsidR="003F087D">
        <w:rPr>
          <w:lang w:val="en-US"/>
        </w:rPr>
        <w:t>Ti</w:t>
      </w:r>
      <w:proofErr w:type="spellEnd"/>
      <w:r w:rsidR="003F087D">
        <w:t>.</w:t>
      </w:r>
    </w:p>
    <w:p w14:paraId="41A8A798" w14:textId="1D1D113D" w:rsidR="003F087D" w:rsidRPr="00DF41EC" w:rsidRDefault="003F087D" w:rsidP="0002067E">
      <w:r>
        <w:t xml:space="preserve">Итак, для упрочнения наших сталей необходимо легирование основы 0.12 % </w:t>
      </w:r>
      <w:r>
        <w:rPr>
          <w:lang w:val="en-US"/>
        </w:rPr>
        <w:t>C</w:t>
      </w:r>
      <w:r w:rsidRPr="003F087D">
        <w:t xml:space="preserve"> </w:t>
      </w:r>
      <w:r>
        <w:t xml:space="preserve">и </w:t>
      </w:r>
      <w:r w:rsidR="00C479FB">
        <w:t>0.50÷0,65</w:t>
      </w:r>
      <w:r w:rsidRPr="003F087D">
        <w:t xml:space="preserve">% </w:t>
      </w:r>
      <w:proofErr w:type="spellStart"/>
      <w:r>
        <w:rPr>
          <w:lang w:val="en-US"/>
        </w:rPr>
        <w:t>Ti</w:t>
      </w:r>
      <w:proofErr w:type="spellEnd"/>
      <w:r w:rsidRPr="003F087D">
        <w:t>.</w:t>
      </w:r>
      <w:r w:rsidR="00DF41EC">
        <w:t xml:space="preserve"> Данное количество углерода </w:t>
      </w:r>
      <w:r w:rsidR="00DF41EC" w:rsidRPr="00DF41EC">
        <w:t xml:space="preserve">&lt;0.25, </w:t>
      </w:r>
      <w:r w:rsidR="00DF41EC">
        <w:t>а значит разрабатываемый материал относится к «группе хорошей свариваемости»</w:t>
      </w:r>
      <w:r w:rsidR="00063792">
        <w:t xml:space="preserve"> </w:t>
      </w:r>
      <w:r w:rsidR="00063792">
        <w:fldChar w:fldCharType="begin" w:fldLock="1"/>
      </w:r>
      <w:r w:rsidR="00CF1ACE">
        <w:instrText>ADDIN CSL_CITATION {"citationItems":[{"id":"ITEM-1","itemData":{"author":[{"dropping-particle":"","family":"Степанова В. В.","given":"","non-dropping-particle":"","parse-names":false,"suffix":""}],"id":"ITEM-1","issued":{"date-parts":[["1960"]]},"number-of-pages":"637","title":"Справочник рабочего-сварщика","type":"book"},"uris":["http://www.mendeley.com/documents/?uuid=e57a798a-9573-4915-954d-08f276052755"]}],"mendeley":{"formattedCitation":"[37]","plainTextFormattedCitation":"[37]","previouslyFormattedCitation":"[37]"},"properties":{"noteIndex":0},"schema":"https://github.com/citation-style-language/schema/raw/master/csl-citation.json"}</w:instrText>
      </w:r>
      <w:r w:rsidR="00063792">
        <w:fldChar w:fldCharType="separate"/>
      </w:r>
      <w:r w:rsidR="00063792" w:rsidRPr="00063792">
        <w:rPr>
          <w:noProof/>
        </w:rPr>
        <w:t>[37]</w:t>
      </w:r>
      <w:r w:rsidR="00063792">
        <w:fldChar w:fldCharType="end"/>
      </w:r>
      <w:r w:rsidR="00DF41EC">
        <w:t>.</w:t>
      </w:r>
    </w:p>
    <w:p w14:paraId="3F3D9F9A" w14:textId="77777777" w:rsidR="000A58DB" w:rsidRPr="003F087D" w:rsidRDefault="000A58DB" w:rsidP="000A58DB"/>
    <w:p w14:paraId="7DF0D094" w14:textId="13D82907" w:rsidR="000A58DB" w:rsidRPr="008E0147" w:rsidRDefault="001B534F" w:rsidP="0002067E">
      <w:pPr>
        <w:pStyle w:val="2"/>
        <w:rPr>
          <w:lang w:val="en-US"/>
        </w:rPr>
      </w:pPr>
      <w:r>
        <w:t>Уменьшение склонности к НТРО</w:t>
      </w:r>
    </w:p>
    <w:p w14:paraId="2B678724" w14:textId="4C727267" w:rsidR="00AD61EF" w:rsidRDefault="0006452B" w:rsidP="0002067E">
      <w:r>
        <w:t>НТРО в нашем случае опасно тем, что</w:t>
      </w:r>
      <w:r w:rsidR="00AD61EF">
        <w:t xml:space="preserve"> оно приводит к межкристаллитному растрескиванию металла основы. Это происходит по причине большой концентрации напряжений на границ зерен, и, как следствие, появления на них анодных участков с последующим коррозионным растрескиванием под напряжением </w:t>
      </w:r>
      <w:r w:rsidR="00AD61EF">
        <w:fldChar w:fldCharType="begin" w:fldLock="1"/>
      </w:r>
      <w:r w:rsidR="00C02A5B">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DOI":"10.1126/science.1156211","ISSN":"10959203","abstract":"Nondestructive three-dimensional mapping of grain shape, crystallographic orientation, and grain boundary geometry by diffraction contrast tomography (DCT) provides opportunities for the study of the interaction between intergranular stress corrosion cracking and microstructure. A stress corrosion crack was grown through a volume of sensitized austenitic stainless steel mapped with DCT and observed in situ by synchrotron tomography. Several sensitization-resistant crack-bridging boundaries were identified, and although they have special geometric properties, they are not the twin variant boundaries usually maximized during grain boundary engineering.","author":[{"dropping-particle":"","family":"King","given":"A.","non-dropping-particle":"","parse-names":false,"suffix":""},{"dropping-particle":"","family":"Johnson","given":"G.","non-dropping-particle":"","parse-names":false,"suffix":""},{"dropping-particle":"","family":"Engelberg","given":"D.","non-dropping-particle":"","parse-names":false,"suffix":""},{"dropping-particle":"","family":"Ludwig","given":"W.","non-dropping-particle":"","parse-names":false,"suffix":""},{"dropping-particle":"","family":"Marrow","given":"J.","non-dropping-particle":"","parse-names":false,"suffix":""}],"container-title":"Science","id":"ITEM-2","issued":{"date-parts":[["2008"]]},"title":"Observations of intergranular stress corrosion cracking in a grain-mapped polycrystal","type":"article-journal"},"uris":["http://www.mendeley.com/documents/?uuid=8101df95-ae3b-4424-880b-6f5aabc5baec"]}],"mendeley":{"formattedCitation":"[3,38]"},"properties":{"noteIndex":0},"schema":"https://github.com/citation-style-language/schema/raw/master/csl-citation.json"}</w:instrText>
      </w:r>
      <w:r w:rsidR="00AD61EF">
        <w:fldChar w:fldCharType="separate"/>
      </w:r>
      <w:r w:rsidR="00C02A5B" w:rsidRPr="00C02A5B">
        <w:rPr>
          <w:noProof/>
        </w:rPr>
        <w:t>[3,38]</w:t>
      </w:r>
      <w:r w:rsidR="00AD61EF">
        <w:fldChar w:fldCharType="end"/>
      </w:r>
      <w:r w:rsidR="00073706">
        <w:t xml:space="preserve"> (КРН)</w:t>
      </w:r>
      <w:r w:rsidR="00AD61EF">
        <w:t>.</w:t>
      </w:r>
    </w:p>
    <w:p w14:paraId="01718BF6" w14:textId="4A7D6B06" w:rsidR="00C479FB" w:rsidRDefault="00AD61EF" w:rsidP="0002067E">
      <w:r>
        <w:t xml:space="preserve">Как уже говорилось ранее, </w:t>
      </w:r>
      <w:r w:rsidR="00073706">
        <w:t>нивелировать</w:t>
      </w:r>
      <w:r>
        <w:t xml:space="preserve"> НТРО</w:t>
      </w:r>
      <w:r w:rsidR="00073706">
        <w:t xml:space="preserve"> и тем самым уменьшить вероятность КРН, можно путем легирования сплава основы кремнием. Работа по исследованию влияния легирования кремнием сплава 18</w:t>
      </w:r>
      <w:r w:rsidR="003D26ED" w:rsidRPr="003D26ED">
        <w:t xml:space="preserve"> </w:t>
      </w:r>
      <w:r w:rsidR="00073706" w:rsidRPr="005D6D2F">
        <w:t xml:space="preserve">% </w:t>
      </w:r>
      <w:r w:rsidR="00073706">
        <w:rPr>
          <w:lang w:val="en-US"/>
        </w:rPr>
        <w:t>Cr</w:t>
      </w:r>
      <w:r w:rsidR="00073706">
        <w:t xml:space="preserve"> </w:t>
      </w:r>
      <w:r w:rsidR="00073706" w:rsidRPr="005D6D2F">
        <w:t>-</w:t>
      </w:r>
      <w:r w:rsidR="00073706">
        <w:t xml:space="preserve"> </w:t>
      </w:r>
      <w:r w:rsidR="00073706" w:rsidRPr="005D6D2F">
        <w:t>10</w:t>
      </w:r>
      <w:r w:rsidR="003D26ED" w:rsidRPr="003D26ED">
        <w:t xml:space="preserve"> </w:t>
      </w:r>
      <w:r w:rsidR="00073706" w:rsidRPr="005D6D2F">
        <w:t xml:space="preserve">% </w:t>
      </w:r>
      <w:r w:rsidR="00073706">
        <w:rPr>
          <w:lang w:val="en-US"/>
        </w:rPr>
        <w:t>Ni</w:t>
      </w:r>
      <w:r w:rsidR="00073706">
        <w:t xml:space="preserve"> была проведена Х. </w:t>
      </w:r>
      <w:proofErr w:type="spellStart"/>
      <w:r w:rsidR="00073706">
        <w:t>Чангом</w:t>
      </w:r>
      <w:proofErr w:type="spellEnd"/>
      <w:r w:rsidR="00073706">
        <w:t xml:space="preserve"> </w:t>
      </w:r>
      <w:r w:rsidR="00073706">
        <w:fldChar w:fldCharType="begin" w:fldLock="1"/>
      </w:r>
      <w:r w:rsidR="00CF1ACE">
        <w:instrText>ADDIN CSL_CITATION {"citationItems":[{"id":"ITEM-1","itemData":{"DOI":"10.1002/9781118787618.ch98","ISBN":"0873394755","abstract":"Slow-strain-rate tensile tests (SSRTs) were conducted on model austenitic stainless steel (SS) alloys that were irradiated at 289°C in He. After irradiation to ≈0.3 × × 1021 n·cm-2 and ≈0.9 × 1021 n· cm2 (E &gt; 1 MeV), significant heat-to-heat variation in the degree of intergranular and transgranular stress corrosion cracking (IGSCC and TGSCC) were observed. At ≈0.3 × 1021 n·cm-2, a high-purity heat of Type 316L SS that contains a very low concentration of Si exhibited the highest susceptibility to IGSCC. In unirradiated state, Types 304 and 304L SSs did not exhibit a systematic effect of Si content on alloy strength. However, at ≈0.3 × 10-21n cm-2, yield and maximum strengths decreased significantly as Si content was increased to &gt;0.9 wt.%. Among alloys that contain low concentrations of C and N, ductility and resistance to TGSCC and IGSCC were significantly greater for alloys with &gt;0.9 wt.% Si than alloys with &lt;0.47 wt.% Si. Initial data at ≈0.9 × 10-21n cm-2 were also consistent with the beneficial effect of high Si contents. This indicates that to delay onset of and to reduce susceptibility to irradiation - assisted stress corrosion cracking (IASCC), at least at low fluence levels, it is helpful to ensure a certain minimum concentration of Si. High concentrations of Cr were also beneficial; alloys that contain &lt;15.5 wt.% Cr exhibited greater susceptibility to IASCC than alloys with ≈18 wt.% Cr, whereas an alloy that contains &gt;21 wt.% Cr exhibited less susceptibility than the lower-Cr alloys under similar conditions.","author":[{"dropping-particle":"","family":"Chung","given":"H. M.","non-dropping-particle":"","parse-names":false,"suffix":""},{"dropping-particle":"","family":"Ruther","given":"W. E.","non-dropping-particle":"","parse-names":false,"suffix":""},{"dropping-particle":"V.","family":"Strain","given":"R.","non-dropping-particle":"","parse-names":false,"suffix":""},{"dropping-particle":"","family":"Shack","given":"W. J.","non-dropping-particle":"","parse-names":false,"suffix":""}],"container-title":"Proceedings of the Ninth International Symposium on Environmental Degradation of Materials in Nuclear Power Systems - Water Reactors -","id":"ITEM-1","issued":{"date-parts":[["1999"]]},"title":"Irradiation-assisted stress corrosion cracking of model austenitic stainless steels","type":"paper-conference"},"uris":["http://www.mendeley.com/documents/?uuid=114db889-1821-4e3f-9a28-fa358388a1c8"]}],"mendeley":{"formattedCitation":"[39]","plainTextFormattedCitation":"[39]","previouslyFormattedCitation":"[39]"},"properties":{"noteIndex":0},"schema":"https://github.com/citation-style-language/schema/raw/master/csl-citation.json"}</w:instrText>
      </w:r>
      <w:r w:rsidR="00073706">
        <w:fldChar w:fldCharType="separate"/>
      </w:r>
      <w:r w:rsidR="00063792" w:rsidRPr="00063792">
        <w:rPr>
          <w:noProof/>
        </w:rPr>
        <w:t>[39]</w:t>
      </w:r>
      <w:r w:rsidR="00073706">
        <w:fldChar w:fldCharType="end"/>
      </w:r>
      <w:r w:rsidR="00073706" w:rsidRPr="00073706">
        <w:t xml:space="preserve">, </w:t>
      </w:r>
      <w:r w:rsidR="00073706">
        <w:t>в результате которой, оптимальным значением содержания кремния в сплаве было принято 0.8-1.5</w:t>
      </w:r>
      <w:r w:rsidR="003D26ED" w:rsidRPr="003D26ED">
        <w:t xml:space="preserve"> </w:t>
      </w:r>
      <w:r w:rsidR="00073706">
        <w:t xml:space="preserve">%. </w:t>
      </w:r>
      <w:r w:rsidR="00C479FB">
        <w:t>Результаты приведены на рисунке</w:t>
      </w:r>
      <w:r w:rsidR="00E44B73">
        <w:t xml:space="preserve"> 4.6</w:t>
      </w:r>
      <w:r w:rsidR="00C479FB">
        <w:t xml:space="preserve">. Исходя из экспериментальных данных, оптимальным было принято содержание кремния от 0.8 до 1.5 </w:t>
      </w:r>
      <w:proofErr w:type="gramStart"/>
      <w:r w:rsidR="00C479FB">
        <w:t>%..</w:t>
      </w:r>
      <w:proofErr w:type="gramEnd"/>
      <w:r w:rsidR="00C479FB">
        <w:t xml:space="preserve"> В этом случае, материал обладает приемлемыми прочностными характеристиками и лучшей стойкостью к КРН.</w:t>
      </w:r>
    </w:p>
    <w:p w14:paraId="6CEAD463" w14:textId="07E2C2F1" w:rsidR="00E5713C" w:rsidRDefault="00E5713C" w:rsidP="00765A57">
      <w:pPr>
        <w:rPr>
          <w:color w:val="000000" w:themeColor="text1"/>
        </w:rPr>
      </w:pPr>
    </w:p>
    <w:p w14:paraId="215D5D76" w14:textId="05FA5CD6" w:rsidR="00E5713C" w:rsidRPr="00C479FB" w:rsidRDefault="00E5713C" w:rsidP="00765A57">
      <w:pPr>
        <w:rPr>
          <w:color w:val="000000" w:themeColor="text1"/>
        </w:rPr>
      </w:pPr>
      <w:r>
        <w:rPr>
          <w:noProof/>
        </w:rPr>
        <w:lastRenderedPageBreak/>
        <w:drawing>
          <wp:inline distT="0" distB="0" distL="0" distR="0" wp14:anchorId="70C821DB" wp14:editId="620BF8A9">
            <wp:extent cx="5940425" cy="2569845"/>
            <wp:effectExtent l="0" t="0" r="3175" b="190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0425" cy="2569845"/>
                    </a:xfrm>
                    <a:prstGeom prst="rect">
                      <a:avLst/>
                    </a:prstGeom>
                  </pic:spPr>
                </pic:pic>
              </a:graphicData>
            </a:graphic>
          </wp:inline>
        </w:drawing>
      </w:r>
    </w:p>
    <w:p w14:paraId="586A5591" w14:textId="101AB0D2" w:rsidR="00073706" w:rsidRDefault="00073706" w:rsidP="00073706"/>
    <w:p w14:paraId="6F1CE3AD" w14:textId="7B398173" w:rsidR="00073706" w:rsidRPr="00C479FB" w:rsidRDefault="00C479FB" w:rsidP="00C479FB">
      <w:pPr>
        <w:jc w:val="center"/>
        <w:rPr>
          <w:sz w:val="20"/>
        </w:rPr>
      </w:pPr>
      <w:r w:rsidRPr="00C479FB">
        <w:rPr>
          <w:sz w:val="20"/>
        </w:rPr>
        <w:t>а – зависимость прочностных свойств сплава; б – зависимость коррозионных свойств</w:t>
      </w:r>
    </w:p>
    <w:p w14:paraId="673BD0F1" w14:textId="77777777" w:rsidR="00C479FB" w:rsidRDefault="00C479FB" w:rsidP="00C479FB">
      <w:pPr>
        <w:pStyle w:val="ad"/>
        <w:spacing w:after="0"/>
      </w:pPr>
    </w:p>
    <w:p w14:paraId="71BD8E98" w14:textId="5CD5C654" w:rsidR="00AD61EF" w:rsidRPr="00AD61EF" w:rsidRDefault="00073706" w:rsidP="00073706">
      <w:pPr>
        <w:pStyle w:val="ad"/>
      </w:pPr>
      <w:bookmarkStart w:id="72" w:name="_Ref39339558"/>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6</w:t>
      </w:r>
      <w:r w:rsidR="0011249B">
        <w:rPr>
          <w:noProof/>
        </w:rPr>
        <w:fldChar w:fldCharType="end"/>
      </w:r>
      <w:bookmarkEnd w:id="72"/>
      <w:r>
        <w:t xml:space="preserve"> - Зависимость характеристик сплава от содержания</w:t>
      </w:r>
      <w:r>
        <w:rPr>
          <w:noProof/>
        </w:rPr>
        <w:t xml:space="preserve"> кремния. Измерения выполнены при нейтронном облучении</w:t>
      </w:r>
      <w:r w:rsidRPr="00073706">
        <w:rPr>
          <w:noProof/>
        </w:rPr>
        <w:t xml:space="preserve"> </w:t>
      </w:r>
      <w:r>
        <w:rPr>
          <w:noProof/>
        </w:rPr>
        <w:t>(</w:t>
      </w:r>
      <w:r w:rsidRPr="00073706">
        <w:rPr>
          <w:noProof/>
        </w:rPr>
        <w:t xml:space="preserve">&gt;1 </w:t>
      </w:r>
      <w:r>
        <w:rPr>
          <w:noProof/>
        </w:rPr>
        <w:t>МэВ) и температуре 289℃</w:t>
      </w:r>
    </w:p>
    <w:p w14:paraId="677852AE" w14:textId="77777777" w:rsidR="00765A57" w:rsidRDefault="00765A57" w:rsidP="00765A57">
      <w:pPr>
        <w:rPr>
          <w:color w:val="000000" w:themeColor="text1"/>
        </w:rPr>
      </w:pPr>
    </w:p>
    <w:p w14:paraId="0E08CBBC" w14:textId="487FAF0E" w:rsidR="00765A57" w:rsidRDefault="00765A57" w:rsidP="0002067E">
      <w:r>
        <w:rPr>
          <w:color w:val="000000" w:themeColor="text1"/>
        </w:rPr>
        <w:t xml:space="preserve">В нашем случае, </w:t>
      </w:r>
      <w:proofErr w:type="spellStart"/>
      <w:r>
        <w:rPr>
          <w:color w:val="000000" w:themeColor="text1"/>
        </w:rPr>
        <w:t>флюенс</w:t>
      </w:r>
      <w:proofErr w:type="spellEnd"/>
      <w:r>
        <w:rPr>
          <w:color w:val="000000" w:themeColor="text1"/>
        </w:rPr>
        <w:t xml:space="preserve"> составляет 7·</w:t>
      </w:r>
      <w:r w:rsidRPr="00F26F74">
        <w:t>10</w:t>
      </w:r>
      <w:r w:rsidRPr="00F26F74">
        <w:rPr>
          <w:vertAlign w:val="superscript"/>
        </w:rPr>
        <w:t>22</w:t>
      </w:r>
      <w:r>
        <w:rPr>
          <w:vertAlign w:val="superscript"/>
        </w:rPr>
        <w:t xml:space="preserve"> </w:t>
      </w:r>
      <w:proofErr w:type="spellStart"/>
      <w:proofErr w:type="gramStart"/>
      <w:r w:rsidRPr="00F26F74">
        <w:t>н</w:t>
      </w:r>
      <w:r>
        <w:t>ейт</w:t>
      </w:r>
      <w:proofErr w:type="spellEnd"/>
      <w:r>
        <w:t>.</w:t>
      </w:r>
      <w:r w:rsidRPr="00F26F74">
        <w:t>/</w:t>
      </w:r>
      <w:proofErr w:type="gramEnd"/>
      <w:r w:rsidRPr="00F26F74">
        <w:t>см</w:t>
      </w:r>
      <w:r w:rsidRPr="00F26F74">
        <w:rPr>
          <w:vertAlign w:val="superscript"/>
        </w:rPr>
        <w:t>2</w:t>
      </w:r>
      <w:r>
        <w:t xml:space="preserve">, что выше чем в работе </w:t>
      </w:r>
      <w:proofErr w:type="spellStart"/>
      <w:r>
        <w:t>Чанга</w:t>
      </w:r>
      <w:proofErr w:type="spellEnd"/>
      <w:r>
        <w:t>. Исходя из данных его исследования, можно предположить, что даже при 2</w:t>
      </w:r>
      <w:r w:rsidR="003D26ED">
        <w:t xml:space="preserve"> мас. </w:t>
      </w:r>
      <w:r>
        <w:t xml:space="preserve">%, материал будет иметь достаточное большое значение предела упругости </w:t>
      </w:r>
      <w:r w:rsidRPr="00FC582F">
        <w:t>(</w:t>
      </w:r>
      <w:r w:rsidRPr="00765A57">
        <w:t>&gt;</w:t>
      </w:r>
      <w:r w:rsidRPr="00FC582F">
        <w:t>285 МПа)</w:t>
      </w:r>
      <w:r>
        <w:t xml:space="preserve">. Это значит, что в целях удобства изготовления, можно принять за верхний предел наличия кремния в </w:t>
      </w:r>
      <w:r w:rsidRPr="003D26ED">
        <w:t>сплаве</w:t>
      </w:r>
      <w:r w:rsidR="003D26ED" w:rsidRPr="003D26ED">
        <w:t xml:space="preserve"> –</w:t>
      </w:r>
      <w:r w:rsidRPr="003D26ED">
        <w:t xml:space="preserve"> 2</w:t>
      </w:r>
      <w:r w:rsidR="003D26ED">
        <w:t xml:space="preserve"> </w:t>
      </w:r>
      <w:r>
        <w:t>%.</w:t>
      </w:r>
    </w:p>
    <w:p w14:paraId="144D7971" w14:textId="7B3891E7" w:rsidR="00765A57" w:rsidRPr="00C479FB" w:rsidRDefault="00765A57" w:rsidP="00765A57">
      <w:pPr>
        <w:rPr>
          <w:color w:val="000000" w:themeColor="text1"/>
        </w:rPr>
      </w:pPr>
      <w:r>
        <w:rPr>
          <w:color w:val="000000" w:themeColor="text1"/>
        </w:rPr>
        <w:tab/>
      </w:r>
    </w:p>
    <w:p w14:paraId="06B1BE7F" w14:textId="654914D0" w:rsidR="00423E19" w:rsidRPr="00423E19" w:rsidRDefault="00423E19" w:rsidP="0002067E">
      <w:pPr>
        <w:pStyle w:val="2"/>
        <w:rPr>
          <w:lang w:val="en-US"/>
        </w:rPr>
      </w:pPr>
      <w:r>
        <w:t>. Увеличение технологичности</w:t>
      </w:r>
    </w:p>
    <w:p w14:paraId="26901045" w14:textId="2ADB1A8C" w:rsidR="00AD61EF" w:rsidRPr="003D26ED" w:rsidRDefault="00423E19" w:rsidP="0002067E">
      <w:r w:rsidRPr="003D26ED">
        <w:t>Технологичность сплава обеспечивается снижением</w:t>
      </w:r>
      <w:r w:rsidR="00514C40" w:rsidRPr="003D26ED">
        <w:t xml:space="preserve"> </w:t>
      </w:r>
      <w:r w:rsidRPr="003D26ED">
        <w:t>таких компонентов</w:t>
      </w:r>
      <w:r w:rsidR="00B07CF1" w:rsidRPr="003D26ED">
        <w:t>,</w:t>
      </w:r>
      <w:r w:rsidRPr="003D26ED">
        <w:t xml:space="preserve"> как фосфор, сера и медь</w:t>
      </w:r>
      <w:r w:rsidR="00514C40" w:rsidRPr="003D26ED">
        <w:t>.</w:t>
      </w:r>
      <w:r w:rsidR="0025170E" w:rsidRPr="003D26ED">
        <w:t xml:space="preserve"> Высок</w:t>
      </w:r>
      <w:r w:rsidR="00F51033" w:rsidRPr="003D26ED">
        <w:t>ая концентрация этих элементов в сплаве влияет на его механические свойства и свариваемость.</w:t>
      </w:r>
    </w:p>
    <w:p w14:paraId="68774F9D" w14:textId="1DBEB916" w:rsidR="00514C40" w:rsidRDefault="00514C40" w:rsidP="0002067E">
      <w:r w:rsidRPr="003D26ED">
        <w:t>Фос</w:t>
      </w:r>
      <w:r w:rsidR="003D3B46" w:rsidRPr="003D26ED">
        <w:t>фор упрочняет сплав основы, однако сильно повыша</w:t>
      </w:r>
      <w:r w:rsidR="00B07CF1" w:rsidRPr="003D26ED">
        <w:t>е</w:t>
      </w:r>
      <w:r w:rsidR="003D3B46" w:rsidRPr="003D26ED">
        <w:t>т усадочную пористость при литье и склонность к трещинам. Наличие фосфора лимитируется 0</w:t>
      </w:r>
      <w:r w:rsidR="00B07CF1" w:rsidRPr="003D26ED">
        <w:t>,</w:t>
      </w:r>
      <w:r w:rsidR="003D3B46" w:rsidRPr="003D26ED">
        <w:t>05</w:t>
      </w:r>
      <w:r w:rsidR="003D26ED">
        <w:t xml:space="preserve"> </w:t>
      </w:r>
      <w:r w:rsidR="003D26ED" w:rsidRPr="004C6C58">
        <w:rPr>
          <w:color w:val="000000" w:themeColor="text1"/>
        </w:rPr>
        <w:t xml:space="preserve">мас. </w:t>
      </w:r>
      <w:r w:rsidR="003D3B46">
        <w:t xml:space="preserve">% в материале. Выше этого значения фосфор может привести к сильному </w:t>
      </w:r>
      <w:proofErr w:type="spellStart"/>
      <w:r w:rsidR="003D3B46">
        <w:t>охрупчиванию</w:t>
      </w:r>
      <w:proofErr w:type="spellEnd"/>
      <w:r w:rsidR="003D3B46">
        <w:t xml:space="preserve"> материала.</w:t>
      </w:r>
      <w:r w:rsidR="003D3B46" w:rsidRPr="00423E19">
        <w:t xml:space="preserve"> </w:t>
      </w:r>
      <w:r w:rsidR="003D3B46">
        <w:fldChar w:fldCharType="begin" w:fldLock="1"/>
      </w:r>
      <w:r w:rsidR="00CF1ACE">
        <w:instrText>ADDIN CSL_CITATION {"citationItems":[{"id":"ITEM-1","itemData":{"author":[{"dropping-particle":"","family":"Клинов И. Я.","given":"","non-dropping-particle":"","parse-names":false,"suffix":""}],"container-title":"Машиностроение","id":"ITEM-1","issued":{"date-parts":[["1967"]]},"number-of-pages":"468","title":"Коррозия химической аппаратуры и коррозионностойкие материалы","type":"book"},"uris":["http://www.mendeley.com/documents/?uuid=5b19a9b0-56a3-4bf1-82d4-086dd00d1dd4"]}],"mendeley":{"formattedCitation":"[40]","plainTextFormattedCitation":"[40]","previouslyFormattedCitation":"[40]"},"properties":{"noteIndex":0},"schema":"https://github.com/citation-style-language/schema/raw/master/csl-citation.json"}</w:instrText>
      </w:r>
      <w:r w:rsidR="003D3B46">
        <w:fldChar w:fldCharType="separate"/>
      </w:r>
      <w:r w:rsidR="00063792" w:rsidRPr="00063792">
        <w:rPr>
          <w:noProof/>
        </w:rPr>
        <w:t>[40]</w:t>
      </w:r>
      <w:r w:rsidR="003D3B46">
        <w:fldChar w:fldCharType="end"/>
      </w:r>
    </w:p>
    <w:p w14:paraId="0C231319" w14:textId="715C33A7" w:rsidR="003D3B46" w:rsidRPr="00063792" w:rsidRDefault="003D3B46" w:rsidP="0002067E">
      <w:r>
        <w:t>Вредное влияние серы и меди проявляется в виде явления красноломкости</w:t>
      </w:r>
      <w:r w:rsidR="00DA329B">
        <w:t>: образования</w:t>
      </w:r>
      <w:r w:rsidRPr="003D3B46">
        <w:t xml:space="preserve"> трещин при горячей обработке давлением (ковка, штамповка, прокатка) в области температур 850-1150 °С. Красноломкость обусловливается главным образом распределением меди</w:t>
      </w:r>
      <w:r w:rsidR="00DA329B">
        <w:t xml:space="preserve"> и</w:t>
      </w:r>
      <w:r w:rsidRPr="003D3B46">
        <w:t xml:space="preserve"> серы по границам зёрен металла. </w:t>
      </w:r>
      <w:r w:rsidR="00DA329B">
        <w:t>Так, в</w:t>
      </w:r>
      <w:r w:rsidRPr="003D3B46">
        <w:t xml:space="preserve"> поверхностном слое стали, содержа</w:t>
      </w:r>
      <w:r w:rsidRPr="003D3B46">
        <w:lastRenderedPageBreak/>
        <w:t>щей более 0,4</w:t>
      </w:r>
      <w:r w:rsidR="00063792">
        <w:t>÷</w:t>
      </w:r>
      <w:r w:rsidRPr="003D3B46">
        <w:t>0,5% меди (</w:t>
      </w:r>
      <w:proofErr w:type="spellStart"/>
      <w:r w:rsidRPr="003D3B46">
        <w:t>Cu</w:t>
      </w:r>
      <w:proofErr w:type="spellEnd"/>
      <w:r w:rsidRPr="003D3B46">
        <w:t>) и до 0,020% серы (S) при высоких температурах иногда образуются местные скопления сульфидов меди, в результате чего при деформации металла могут возникнуть поверхностные надрывы и трещины.</w:t>
      </w:r>
      <w:r w:rsidR="00DA329B">
        <w:t xml:space="preserve"> </w:t>
      </w:r>
      <w:r w:rsidR="00DA329B">
        <w:fldChar w:fldCharType="begin" w:fldLock="1"/>
      </w:r>
      <w:r w:rsidR="00063792">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3]","plainTextFormattedCitation":"[33]","previouslyFormattedCitation":"[33]"},"properties":{"noteIndex":0},"schema":"https://github.com/citation-style-language/schema/raw/master/csl-citation.json"}</w:instrText>
      </w:r>
      <w:r w:rsidR="00DA329B">
        <w:fldChar w:fldCharType="separate"/>
      </w:r>
      <w:r w:rsidR="00DA329B" w:rsidRPr="00DA329B">
        <w:rPr>
          <w:noProof/>
        </w:rPr>
        <w:t>[33]</w:t>
      </w:r>
      <w:r w:rsidR="00DA329B">
        <w:fldChar w:fldCharType="end"/>
      </w:r>
    </w:p>
    <w:p w14:paraId="235F53A5" w14:textId="3A16BF4E" w:rsidR="000C4FF5" w:rsidRDefault="000A58DB" w:rsidP="000C4FF5">
      <w:pPr>
        <w:pStyle w:val="ab"/>
        <w:rPr>
          <w:i w:val="0"/>
          <w:color w:val="000000" w:themeColor="text1"/>
          <w:sz w:val="24"/>
          <w:szCs w:val="24"/>
        </w:rPr>
      </w:pPr>
      <w:r>
        <w:rPr>
          <w:i w:val="0"/>
          <w:color w:val="000000" w:themeColor="text1"/>
        </w:rPr>
        <w:tab/>
      </w:r>
    </w:p>
    <w:p w14:paraId="7E9DE51C" w14:textId="6D0C18BA" w:rsidR="00063792" w:rsidRPr="00063792" w:rsidRDefault="00063792" w:rsidP="0002067E">
      <w:pPr>
        <w:pStyle w:val="2"/>
        <w:rPr>
          <w:lang w:val="en-US"/>
        </w:rPr>
      </w:pPr>
      <w:r>
        <w:t>Обобщение легированного состава сплава</w:t>
      </w:r>
    </w:p>
    <w:p w14:paraId="15B5F8DE" w14:textId="777AF978" w:rsidR="00063792" w:rsidRDefault="00063792" w:rsidP="0002067E">
      <w:r>
        <w:t>Обобщив рассуждения пунктов 4.1-4.5, получаем следующий состав разрабатываемого материала, который представлен в таблице</w:t>
      </w:r>
      <w:r w:rsidR="0088238A">
        <w:t xml:space="preserve"> 4.2.</w:t>
      </w:r>
    </w:p>
    <w:p w14:paraId="43C17930" w14:textId="77777777" w:rsidR="0088238A" w:rsidRDefault="0088238A" w:rsidP="0088238A">
      <w:pPr>
        <w:ind w:firstLine="0"/>
      </w:pPr>
    </w:p>
    <w:p w14:paraId="6167E8AE" w14:textId="314B90D1" w:rsidR="00063792" w:rsidRDefault="0088238A" w:rsidP="0088238A">
      <w:pPr>
        <w:pStyle w:val="af"/>
      </w:pPr>
      <w:r>
        <w:t>0</w:t>
      </w:r>
      <w:r w:rsidR="00063792">
        <w:t xml:space="preserve">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sidR="00063792">
        <w:rPr>
          <w:lang w:val="en-US"/>
        </w:rPr>
        <w:t xml:space="preserve"> </w:t>
      </w:r>
      <w:r w:rsidR="00063792">
        <w:t>Состав разрабатываемого сплава</w:t>
      </w:r>
    </w:p>
    <w:tbl>
      <w:tblPr>
        <w:tblStyle w:val="a6"/>
        <w:tblW w:w="0" w:type="auto"/>
        <w:tblLook w:val="04A0" w:firstRow="1" w:lastRow="0" w:firstColumn="1" w:lastColumn="0" w:noHBand="0" w:noVBand="1"/>
      </w:tblPr>
      <w:tblGrid>
        <w:gridCol w:w="1563"/>
        <w:gridCol w:w="870"/>
        <w:gridCol w:w="870"/>
        <w:gridCol w:w="952"/>
        <w:gridCol w:w="1206"/>
        <w:gridCol w:w="1147"/>
        <w:gridCol w:w="1100"/>
        <w:gridCol w:w="1013"/>
        <w:gridCol w:w="850"/>
      </w:tblGrid>
      <w:tr w:rsidR="00063792" w14:paraId="08770B94" w14:textId="1F6B41E0" w:rsidTr="00063792">
        <w:tc>
          <w:tcPr>
            <w:tcW w:w="1563" w:type="dxa"/>
          </w:tcPr>
          <w:p w14:paraId="706200BE" w14:textId="74A86F26" w:rsidR="00063792" w:rsidRDefault="00063792" w:rsidP="00063792">
            <w:r>
              <w:t>Элемент</w:t>
            </w:r>
          </w:p>
        </w:tc>
        <w:tc>
          <w:tcPr>
            <w:tcW w:w="903" w:type="dxa"/>
          </w:tcPr>
          <w:p w14:paraId="7AC36212" w14:textId="70790273" w:rsidR="00063792" w:rsidRPr="00063792" w:rsidRDefault="00063792" w:rsidP="00063792">
            <w:pPr>
              <w:rPr>
                <w:lang w:val="en-US"/>
              </w:rPr>
            </w:pPr>
            <w:r>
              <w:rPr>
                <w:lang w:val="en-US"/>
              </w:rPr>
              <w:t>Cr</w:t>
            </w:r>
          </w:p>
        </w:tc>
        <w:tc>
          <w:tcPr>
            <w:tcW w:w="903" w:type="dxa"/>
          </w:tcPr>
          <w:p w14:paraId="34963FDB" w14:textId="72AC6CD9" w:rsidR="00063792" w:rsidRPr="00063792" w:rsidRDefault="00063792" w:rsidP="00063792">
            <w:pPr>
              <w:rPr>
                <w:lang w:val="en-US"/>
              </w:rPr>
            </w:pPr>
            <w:r>
              <w:rPr>
                <w:lang w:val="en-US"/>
              </w:rPr>
              <w:t>Ni</w:t>
            </w:r>
          </w:p>
        </w:tc>
        <w:tc>
          <w:tcPr>
            <w:tcW w:w="976" w:type="dxa"/>
          </w:tcPr>
          <w:p w14:paraId="031C7D05" w14:textId="525660BC" w:rsidR="00063792" w:rsidRPr="00063792" w:rsidRDefault="00063792" w:rsidP="00063792">
            <w:pPr>
              <w:rPr>
                <w:lang w:val="en-US"/>
              </w:rPr>
            </w:pPr>
            <w:r>
              <w:rPr>
                <w:lang w:val="en-US"/>
              </w:rPr>
              <w:t>C</w:t>
            </w:r>
          </w:p>
        </w:tc>
        <w:tc>
          <w:tcPr>
            <w:tcW w:w="1206" w:type="dxa"/>
          </w:tcPr>
          <w:p w14:paraId="76F4CEBA" w14:textId="313CDFFB" w:rsidR="00063792" w:rsidRPr="00063792" w:rsidRDefault="00063792" w:rsidP="00063792">
            <w:pPr>
              <w:rPr>
                <w:lang w:val="en-US"/>
              </w:rPr>
            </w:pPr>
            <w:proofErr w:type="spellStart"/>
            <w:r>
              <w:rPr>
                <w:lang w:val="en-US"/>
              </w:rPr>
              <w:t>Ti</w:t>
            </w:r>
            <w:proofErr w:type="spellEnd"/>
          </w:p>
        </w:tc>
        <w:tc>
          <w:tcPr>
            <w:tcW w:w="1152" w:type="dxa"/>
          </w:tcPr>
          <w:p w14:paraId="28ABB254" w14:textId="57E5CF6A" w:rsidR="00063792" w:rsidRPr="00063792" w:rsidRDefault="00063792" w:rsidP="00063792">
            <w:pPr>
              <w:rPr>
                <w:lang w:val="en-US"/>
              </w:rPr>
            </w:pPr>
            <w:r>
              <w:rPr>
                <w:lang w:val="en-US"/>
              </w:rPr>
              <w:t>Si</w:t>
            </w:r>
          </w:p>
        </w:tc>
        <w:tc>
          <w:tcPr>
            <w:tcW w:w="982" w:type="dxa"/>
          </w:tcPr>
          <w:p w14:paraId="5DE51B8D" w14:textId="7DFE1A7D" w:rsidR="00063792" w:rsidRPr="00063792" w:rsidRDefault="00063792" w:rsidP="00063792">
            <w:pPr>
              <w:rPr>
                <w:lang w:val="en-US"/>
              </w:rPr>
            </w:pPr>
            <w:r>
              <w:rPr>
                <w:lang w:val="en-US"/>
              </w:rPr>
              <w:t>Cu</w:t>
            </w:r>
          </w:p>
        </w:tc>
        <w:tc>
          <w:tcPr>
            <w:tcW w:w="1031" w:type="dxa"/>
          </w:tcPr>
          <w:p w14:paraId="395EE4A9" w14:textId="5BA6E640" w:rsidR="00063792" w:rsidRPr="00063792" w:rsidRDefault="00063792" w:rsidP="00063792">
            <w:pPr>
              <w:rPr>
                <w:lang w:val="en-US"/>
              </w:rPr>
            </w:pPr>
            <w:r>
              <w:rPr>
                <w:lang w:val="en-US"/>
              </w:rPr>
              <w:t>S</w:t>
            </w:r>
          </w:p>
        </w:tc>
        <w:tc>
          <w:tcPr>
            <w:tcW w:w="855" w:type="dxa"/>
          </w:tcPr>
          <w:p w14:paraId="70CAFAA6" w14:textId="42BBF60F" w:rsidR="00063792" w:rsidRDefault="00063792" w:rsidP="00063792">
            <w:pPr>
              <w:rPr>
                <w:lang w:val="en-US"/>
              </w:rPr>
            </w:pPr>
            <w:r>
              <w:rPr>
                <w:lang w:val="en-US"/>
              </w:rPr>
              <w:t>P</w:t>
            </w:r>
          </w:p>
        </w:tc>
      </w:tr>
      <w:tr w:rsidR="00063792" w14:paraId="240B8866" w14:textId="35FEAF10" w:rsidTr="00063792">
        <w:tc>
          <w:tcPr>
            <w:tcW w:w="1563" w:type="dxa"/>
          </w:tcPr>
          <w:p w14:paraId="5A03DA9F" w14:textId="1FD007CA" w:rsidR="00063792" w:rsidRDefault="00063792" w:rsidP="00063792">
            <w:r>
              <w:t>Содержание, мас. %</w:t>
            </w:r>
          </w:p>
        </w:tc>
        <w:tc>
          <w:tcPr>
            <w:tcW w:w="903" w:type="dxa"/>
          </w:tcPr>
          <w:p w14:paraId="60E6E5E5" w14:textId="13BD4355" w:rsidR="00063792" w:rsidRPr="00063792" w:rsidRDefault="00063792" w:rsidP="00063792">
            <w:pPr>
              <w:rPr>
                <w:lang w:val="en-US"/>
              </w:rPr>
            </w:pPr>
            <w:r>
              <w:rPr>
                <w:lang w:val="en-US"/>
              </w:rPr>
              <w:t>18</w:t>
            </w:r>
          </w:p>
        </w:tc>
        <w:tc>
          <w:tcPr>
            <w:tcW w:w="903" w:type="dxa"/>
          </w:tcPr>
          <w:p w14:paraId="150E5DC2" w14:textId="2172F60F" w:rsidR="00063792" w:rsidRPr="00063792" w:rsidRDefault="00063792" w:rsidP="00063792">
            <w:pPr>
              <w:rPr>
                <w:lang w:val="en-US"/>
              </w:rPr>
            </w:pPr>
            <w:r>
              <w:rPr>
                <w:lang w:val="en-US"/>
              </w:rPr>
              <w:t>10</w:t>
            </w:r>
          </w:p>
        </w:tc>
        <w:tc>
          <w:tcPr>
            <w:tcW w:w="976" w:type="dxa"/>
          </w:tcPr>
          <w:p w14:paraId="632F8D9A" w14:textId="560D3E0B" w:rsidR="00063792" w:rsidRPr="00063792" w:rsidRDefault="00063792" w:rsidP="00063792">
            <w:pPr>
              <w:rPr>
                <w:lang w:val="en-US"/>
              </w:rPr>
            </w:pPr>
            <w:r>
              <w:rPr>
                <w:lang w:val="en-US"/>
              </w:rPr>
              <w:t>0.12</w:t>
            </w:r>
          </w:p>
        </w:tc>
        <w:tc>
          <w:tcPr>
            <w:tcW w:w="1206" w:type="dxa"/>
          </w:tcPr>
          <w:p w14:paraId="32583AA4" w14:textId="749208D0" w:rsidR="00063792" w:rsidRDefault="00063792" w:rsidP="00063792">
            <w:r>
              <w:t>0.50÷0,65</w:t>
            </w:r>
          </w:p>
        </w:tc>
        <w:tc>
          <w:tcPr>
            <w:tcW w:w="1152" w:type="dxa"/>
          </w:tcPr>
          <w:p w14:paraId="7DCE7C6B" w14:textId="3BA0FC15" w:rsidR="00063792" w:rsidRPr="00063792" w:rsidRDefault="00063792" w:rsidP="00063792">
            <w:pPr>
              <w:rPr>
                <w:lang w:val="en-US"/>
              </w:rPr>
            </w:pPr>
            <w:r>
              <w:rPr>
                <w:lang w:val="en-US"/>
              </w:rPr>
              <w:t>0.8</w:t>
            </w:r>
            <w:r>
              <w:t>0÷</w:t>
            </w:r>
            <w:r>
              <w:rPr>
                <w:lang w:val="en-US"/>
              </w:rPr>
              <w:t>2.0</w:t>
            </w:r>
          </w:p>
        </w:tc>
        <w:tc>
          <w:tcPr>
            <w:tcW w:w="982" w:type="dxa"/>
          </w:tcPr>
          <w:p w14:paraId="758802B7" w14:textId="6F657F78" w:rsidR="00063792" w:rsidRPr="00063792" w:rsidRDefault="00063792" w:rsidP="00063792">
            <w:pPr>
              <w:rPr>
                <w:lang w:val="en-US"/>
              </w:rPr>
            </w:pPr>
            <w:r>
              <w:rPr>
                <w:lang w:val="en-US"/>
              </w:rPr>
              <w:t>&lt;</w:t>
            </w:r>
            <w:r w:rsidRPr="003D3B46">
              <w:t>0,4</w:t>
            </w:r>
            <w:r>
              <w:t>÷</w:t>
            </w:r>
            <w:r w:rsidRPr="003D3B46">
              <w:t>0,5</w:t>
            </w:r>
          </w:p>
        </w:tc>
        <w:tc>
          <w:tcPr>
            <w:tcW w:w="1031" w:type="dxa"/>
          </w:tcPr>
          <w:p w14:paraId="7DDD0B68" w14:textId="2D4F1B80" w:rsidR="00063792" w:rsidRPr="00063792" w:rsidRDefault="00063792" w:rsidP="00063792">
            <w:pPr>
              <w:rPr>
                <w:lang w:val="en-US"/>
              </w:rPr>
            </w:pPr>
            <w:r>
              <w:rPr>
                <w:lang w:val="en-US"/>
              </w:rPr>
              <w:t>&lt;0.02</w:t>
            </w:r>
          </w:p>
        </w:tc>
        <w:tc>
          <w:tcPr>
            <w:tcW w:w="855" w:type="dxa"/>
          </w:tcPr>
          <w:p w14:paraId="068EBCED" w14:textId="78AE84D1" w:rsidR="00063792" w:rsidRDefault="00063792" w:rsidP="00063792">
            <w:pPr>
              <w:rPr>
                <w:lang w:val="en-US"/>
              </w:rPr>
            </w:pPr>
            <w:r>
              <w:rPr>
                <w:lang w:val="en-US"/>
              </w:rPr>
              <w:t>&lt;0.05</w:t>
            </w:r>
          </w:p>
        </w:tc>
      </w:tr>
    </w:tbl>
    <w:p w14:paraId="0AEA269E" w14:textId="77777777" w:rsidR="00063792" w:rsidRPr="00063792" w:rsidRDefault="00063792" w:rsidP="0088238A">
      <w:pPr>
        <w:ind w:firstLine="0"/>
      </w:pPr>
    </w:p>
    <w:p w14:paraId="5708A2EE" w14:textId="142BC69D" w:rsidR="00063792" w:rsidRDefault="00063792" w:rsidP="0002067E">
      <w:proofErr w:type="spellStart"/>
      <w:r w:rsidRPr="003D26ED">
        <w:t>Феррито</w:t>
      </w:r>
      <w:r w:rsidR="003D26ED" w:rsidRPr="003D26ED">
        <w:t>стабилизирующее</w:t>
      </w:r>
      <w:proofErr w:type="spellEnd"/>
      <w:r w:rsidRPr="003D26ED">
        <w:t xml:space="preserve"> действие</w:t>
      </w:r>
      <w:r>
        <w:t xml:space="preserve"> всех ЛЭ выражается </w:t>
      </w:r>
      <w:r w:rsidR="00044877">
        <w:t>следующим образо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044877" w14:paraId="1C741F28" w14:textId="77777777" w:rsidTr="00BB28AC">
        <w:trPr>
          <w:trHeight w:val="427"/>
        </w:trPr>
        <w:tc>
          <w:tcPr>
            <w:tcW w:w="8969" w:type="dxa"/>
          </w:tcPr>
          <w:p w14:paraId="097B37C2" w14:textId="0A36DF93" w:rsidR="00044877" w:rsidRPr="003D26ED" w:rsidRDefault="00044877" w:rsidP="003D26ED">
            <w:pPr>
              <w:jc w:val="center"/>
            </w:pP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r</m:t>
                  </m:r>
                </m:e>
                <m:sub>
                  <m:r>
                    <w:rPr>
                      <w:rFonts w:ascii="Cambria Math" w:hAnsi="Cambria Math"/>
                      <w:vertAlign w:val="subscript"/>
                    </w:rPr>
                    <m:t>экв</m:t>
                  </m:r>
                </m:sub>
              </m:sSub>
              <m:d>
                <m:dPr>
                  <m:ctrlPr>
                    <w:rPr>
                      <w:rFonts w:ascii="Cambria Math" w:hAnsi="Cambria Math"/>
                      <w:i/>
                      <w:lang w:val="en-US"/>
                    </w:rPr>
                  </m:ctrlPr>
                </m:dPr>
                <m:e>
                  <m:r>
                    <w:rPr>
                      <w:rFonts w:ascii="Cambria Math" w:hAnsi="Cambria Math"/>
                    </w:rPr>
                    <m:t>%</m:t>
                  </m:r>
                </m:e>
              </m:d>
              <m:r>
                <w:rPr>
                  <w:rFonts w:ascii="Cambria Math" w:hAnsi="Cambria Math"/>
                </w:rPr>
                <m:t xml:space="preserve">= </m:t>
              </m:r>
              <m:d>
                <m:dPr>
                  <m:begChr m:val="["/>
                  <m:endChr m:val="]"/>
                  <m:ctrlPr>
                    <w:rPr>
                      <w:rFonts w:ascii="Cambria Math" w:hAnsi="Cambria Math"/>
                      <w:i/>
                      <w:lang w:val="en-US"/>
                    </w:rPr>
                  </m:ctrlPr>
                </m:dPr>
                <m:e>
                  <m:r>
                    <w:rPr>
                      <w:rFonts w:ascii="Cambria Math" w:hAnsi="Cambria Math"/>
                      <w:lang w:val="en-US"/>
                    </w:rPr>
                    <m:t>Cr</m:t>
                  </m:r>
                </m:e>
              </m:d>
              <m:r>
                <w:rPr>
                  <w:rFonts w:ascii="Cambria Math" w:hAnsi="Cambria Math"/>
                </w:rPr>
                <m:t>+  2</m:t>
              </m:r>
              <m:d>
                <m:dPr>
                  <m:begChr m:val="["/>
                  <m:endChr m:val="]"/>
                  <m:ctrlPr>
                    <w:rPr>
                      <w:rFonts w:ascii="Cambria Math" w:hAnsi="Cambria Math"/>
                      <w:i/>
                      <w:lang w:val="en-US"/>
                    </w:rPr>
                  </m:ctrlPr>
                </m:dPr>
                <m:e>
                  <m:r>
                    <w:rPr>
                      <w:rFonts w:ascii="Cambria Math" w:hAnsi="Cambria Math"/>
                      <w:lang w:val="en-US"/>
                    </w:rPr>
                    <m:t>Si</m:t>
                  </m:r>
                </m:e>
              </m:d>
              <m:r>
                <w:rPr>
                  <w:rFonts w:ascii="Cambria Math" w:hAnsi="Cambria Math"/>
                </w:rPr>
                <m:t>+  1,5</m:t>
              </m:r>
              <m:d>
                <m:dPr>
                  <m:begChr m:val="["/>
                  <m:endChr m:val="]"/>
                  <m:ctrlPr>
                    <w:rPr>
                      <w:rFonts w:ascii="Cambria Math" w:hAnsi="Cambria Math"/>
                      <w:i/>
                      <w:lang w:val="en-US"/>
                    </w:rPr>
                  </m:ctrlPr>
                </m:dPr>
                <m:e>
                  <m:r>
                    <w:rPr>
                      <w:rFonts w:ascii="Cambria Math" w:hAnsi="Cambria Math"/>
                      <w:lang w:val="en-US"/>
                    </w:rPr>
                    <m:t>Ti</m:t>
                  </m:r>
                </m:e>
              </m:d>
              <m:r>
                <w:rPr>
                  <w:rFonts w:ascii="Cambria Math" w:hAnsi="Cambria Math"/>
                </w:rPr>
                <m:t>= 18+2·0,14+1,5·0,57=18,96</m:t>
              </m:r>
            </m:oMath>
            <w:r w:rsidR="003D26ED">
              <w:t>,</w:t>
            </w:r>
          </w:p>
        </w:tc>
        <w:tc>
          <w:tcPr>
            <w:tcW w:w="602" w:type="dxa"/>
          </w:tcPr>
          <w:p w14:paraId="5716B03E" w14:textId="34603F8A" w:rsidR="00044877" w:rsidRDefault="00044877" w:rsidP="00044877">
            <w:r>
              <w:t>(13)</w:t>
            </w:r>
          </w:p>
        </w:tc>
      </w:tr>
    </w:tbl>
    <w:p w14:paraId="46B12FDF" w14:textId="2510D31B" w:rsidR="003D26ED" w:rsidRDefault="003D26ED" w:rsidP="0002067E">
      <w:pPr>
        <w:ind w:firstLine="0"/>
      </w:pPr>
      <w:r>
        <w:t xml:space="preserve">а </w:t>
      </w:r>
      <w:proofErr w:type="spellStart"/>
      <w:r>
        <w:t>аустенитостабилизирующее</w:t>
      </w:r>
      <w:proofErr w:type="spellEnd"/>
      <w:r w:rsidR="00EA651B">
        <w:t xml:space="preserve"> ка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3D26ED" w14:paraId="4F57EECE" w14:textId="77777777" w:rsidTr="00F87054">
        <w:trPr>
          <w:trHeight w:val="431"/>
        </w:trPr>
        <w:tc>
          <w:tcPr>
            <w:tcW w:w="8897" w:type="dxa"/>
          </w:tcPr>
          <w:p w14:paraId="47282DAC" w14:textId="77777777" w:rsidR="003D26ED" w:rsidRDefault="003D26ED" w:rsidP="00F87054">
            <m:oMathPara>
              <m:oMath>
                <m:r>
                  <w:rPr>
                    <w:rFonts w:ascii="Cambria Math" w:hAnsi="Cambria Math"/>
                    <w:lang w:val="en-US"/>
                  </w:rPr>
                  <m:t>N</m:t>
                </m:r>
                <m:sSub>
                  <m:sSubPr>
                    <m:ctrlPr>
                      <w:rPr>
                        <w:rFonts w:ascii="Cambria Math" w:hAnsi="Cambria Math"/>
                        <w:i/>
                      </w:rPr>
                    </m:ctrlPr>
                  </m:sSubPr>
                  <m:e>
                    <m:r>
                      <w:rPr>
                        <w:rFonts w:ascii="Cambria Math" w:hAnsi="Cambria Math"/>
                        <w:lang w:val="en-US"/>
                      </w:rPr>
                      <m:t>i</m:t>
                    </m:r>
                    <m:ctrlPr>
                      <w:rPr>
                        <w:rFonts w:ascii="Cambria Math" w:hAnsi="Cambria Math"/>
                        <w:i/>
                        <w:lang w:val="en-US"/>
                      </w:rPr>
                    </m:ctrlPr>
                  </m:e>
                  <m:sub>
                    <m:r>
                      <w:rPr>
                        <w:rFonts w:ascii="Cambria Math" w:hAnsi="Cambria Math"/>
                      </w:rPr>
                      <m:t>экв</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m:t>
                    </m:r>
                  </m:e>
                </m:d>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Ni</m:t>
                    </m:r>
                  </m:e>
                </m:d>
                <m:r>
                  <w:rPr>
                    <w:rFonts w:ascii="Cambria Math" w:hAnsi="Cambria Math"/>
                    <w:lang w:val="en-US"/>
                  </w:rPr>
                  <m:t>+ 30</m:t>
                </m:r>
                <m:d>
                  <m:dPr>
                    <m:begChr m:val="["/>
                    <m:endChr m:val="]"/>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 10+30·0,12=13,6 </m:t>
                </m:r>
              </m:oMath>
            </m:oMathPara>
          </w:p>
        </w:tc>
        <w:tc>
          <w:tcPr>
            <w:tcW w:w="674" w:type="dxa"/>
          </w:tcPr>
          <w:p w14:paraId="6B6CFDF7" w14:textId="6E6F40C9" w:rsidR="003D26ED" w:rsidRDefault="003D26ED" w:rsidP="0002067E">
            <w:pPr>
              <w:ind w:firstLine="0"/>
            </w:pPr>
            <w:r>
              <w:t>14)</w:t>
            </w:r>
          </w:p>
        </w:tc>
      </w:tr>
    </w:tbl>
    <w:p w14:paraId="4375BDBE" w14:textId="54C5E363" w:rsidR="00044877" w:rsidRDefault="00044877" w:rsidP="0002067E">
      <w:r>
        <w:t xml:space="preserve">Как видно из диаграммы </w:t>
      </w:r>
      <w:proofErr w:type="spellStart"/>
      <w:r>
        <w:t>Шеффлера</w:t>
      </w:r>
      <w:proofErr w:type="spellEnd"/>
      <w:r w:rsidR="00F67DEB">
        <w:t xml:space="preserve"> на рисунке </w:t>
      </w:r>
      <w:r w:rsidR="00F67DEB">
        <w:fldChar w:fldCharType="begin"/>
      </w:r>
      <w:r w:rsidR="00F67DEB">
        <w:instrText xml:space="preserve"> REF _Ref39347835 \h </w:instrText>
      </w:r>
      <w:r w:rsidR="00F67DEB">
        <w:fldChar w:fldCharType="separate"/>
      </w:r>
      <w:r w:rsidR="00B663BD">
        <w:t xml:space="preserve"> </w:t>
      </w:r>
      <w:r w:rsidR="00B663BD">
        <w:rPr>
          <w:noProof/>
        </w:rPr>
        <w:t>4</w:t>
      </w:r>
      <w:r w:rsidR="00B663BD">
        <w:t>.</w:t>
      </w:r>
      <w:r w:rsidR="00B663BD">
        <w:rPr>
          <w:noProof/>
        </w:rPr>
        <w:t>7</w:t>
      </w:r>
      <w:r w:rsidR="00F67DEB">
        <w:fldChar w:fldCharType="end"/>
      </w:r>
      <w:r w:rsidR="005A6C27">
        <w:t xml:space="preserve"> с учетом (13) и (14)</w:t>
      </w:r>
      <w:r>
        <w:t xml:space="preserve">, полученный состав сплава будет являться сталью </w:t>
      </w:r>
      <w:proofErr w:type="spellStart"/>
      <w:r>
        <w:t>аустенитного</w:t>
      </w:r>
      <w:proofErr w:type="spellEnd"/>
      <w:r>
        <w:t xml:space="preserve"> класса</w:t>
      </w:r>
      <w:r w:rsidR="00F67DEB">
        <w:t>.</w:t>
      </w:r>
    </w:p>
    <w:p w14:paraId="34772A5C" w14:textId="6DEADAD8" w:rsidR="00044877" w:rsidRPr="00044877" w:rsidRDefault="00044877" w:rsidP="00044877">
      <w:pPr>
        <w:jc w:val="center"/>
      </w:pPr>
    </w:p>
    <w:p w14:paraId="1523A50C" w14:textId="77777777" w:rsidR="00044877" w:rsidRPr="00044877" w:rsidRDefault="00044877" w:rsidP="00044877"/>
    <w:p w14:paraId="449FEB67" w14:textId="1681886C" w:rsidR="00063792" w:rsidRDefault="00F67DEB" w:rsidP="00F67DEB">
      <w:pPr>
        <w:pStyle w:val="ab"/>
        <w:jc w:val="center"/>
        <w:rPr>
          <w:color w:val="000000" w:themeColor="text1"/>
        </w:rPr>
      </w:pPr>
      <w:r>
        <w:rPr>
          <w:noProof/>
        </w:rPr>
        <w:drawing>
          <wp:inline distT="0" distB="0" distL="0" distR="0" wp14:anchorId="498AECF3" wp14:editId="7F1DDE73">
            <wp:extent cx="3133460" cy="1727003"/>
            <wp:effectExtent l="0" t="0" r="0" b="698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62028" cy="1742748"/>
                    </a:xfrm>
                    <a:prstGeom prst="rect">
                      <a:avLst/>
                    </a:prstGeom>
                  </pic:spPr>
                </pic:pic>
              </a:graphicData>
            </a:graphic>
          </wp:inline>
        </w:drawing>
      </w:r>
    </w:p>
    <w:p w14:paraId="025B6730" w14:textId="07D86BE9" w:rsidR="00F67DEB" w:rsidRPr="00F67DEB" w:rsidRDefault="00F67DEB" w:rsidP="00F67DEB">
      <w:pPr>
        <w:pStyle w:val="ad"/>
      </w:pPr>
      <w:bookmarkStart w:id="73" w:name="_Ref393478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7</w:t>
      </w:r>
      <w:r w:rsidR="0011249B">
        <w:rPr>
          <w:noProof/>
        </w:rPr>
        <w:fldChar w:fldCharType="end"/>
      </w:r>
      <w:bookmarkEnd w:id="73"/>
      <w:r>
        <w:t xml:space="preserve"> - </w:t>
      </w:r>
      <w:r w:rsidRPr="009211F9">
        <w:t xml:space="preserve">Диаграмма </w:t>
      </w:r>
      <w:proofErr w:type="spellStart"/>
      <w:r w:rsidRPr="009211F9">
        <w:t>Шеффлера</w:t>
      </w:r>
      <w:proofErr w:type="spellEnd"/>
      <w:r w:rsidRPr="009211F9">
        <w:t xml:space="preserve">. </w:t>
      </w:r>
      <w:r>
        <w:t>Выбранный</w:t>
      </w:r>
      <w:r w:rsidRPr="009211F9">
        <w:t xml:space="preserve"> </w:t>
      </w:r>
      <w:r>
        <w:t xml:space="preserve">состав </w:t>
      </w:r>
      <w:r w:rsidRPr="009211F9">
        <w:t>стал</w:t>
      </w:r>
      <w:r>
        <w:t>и</w:t>
      </w:r>
      <w:r w:rsidRPr="009211F9">
        <w:t xml:space="preserve"> отмечен красной точкой</w:t>
      </w:r>
    </w:p>
    <w:p w14:paraId="6B732971" w14:textId="77777777" w:rsidR="00063792" w:rsidRDefault="00063792" w:rsidP="000C4FF5">
      <w:pPr>
        <w:pStyle w:val="ab"/>
        <w:rPr>
          <w:color w:val="000000" w:themeColor="text1"/>
        </w:rPr>
      </w:pPr>
    </w:p>
    <w:p w14:paraId="5E070B78" w14:textId="30E15056" w:rsidR="00063792" w:rsidRDefault="003558D9" w:rsidP="0002067E">
      <w:r>
        <w:lastRenderedPageBreak/>
        <w:t>В табл</w:t>
      </w:r>
      <w:r w:rsidRPr="00CF1ACE">
        <w:t>ице</w:t>
      </w:r>
      <w:r w:rsidR="00CF1ACE" w:rsidRPr="00CF1ACE">
        <w:t xml:space="preserve"> </w:t>
      </w:r>
      <w:r w:rsidR="00E44B73">
        <w:t>4.3</w:t>
      </w:r>
      <w:r w:rsidR="00CF1ACE">
        <w:t xml:space="preserve"> </w:t>
      </w:r>
      <w:r w:rsidR="00CF1ACE" w:rsidRPr="002F4537">
        <w:t xml:space="preserve">представлен </w:t>
      </w:r>
      <w:r w:rsidR="00B07CF1" w:rsidRPr="002F4537">
        <w:t xml:space="preserve">состав </w:t>
      </w:r>
      <w:r w:rsidR="00CF1ACE" w:rsidRPr="002F4537">
        <w:t xml:space="preserve">некоторых существующих </w:t>
      </w:r>
      <w:proofErr w:type="spellStart"/>
      <w:r w:rsidR="00CF1ACE" w:rsidRPr="002F4537">
        <w:t>аустенитных</w:t>
      </w:r>
      <w:proofErr w:type="spellEnd"/>
      <w:r w:rsidR="00CF1ACE" w:rsidRPr="002F4537">
        <w:t xml:space="preserve"> сталей, которые активно используются в машиностроении, в том числе и в реакторном материаловедении. Как видно из таблицы, состав отечественной</w:t>
      </w:r>
      <w:r w:rsidR="00CF1ACE">
        <w:t xml:space="preserve"> ст</w:t>
      </w:r>
      <w:r w:rsidR="00CF1ACE" w:rsidRPr="00CF1ACE">
        <w:t>али 12Х18Н10Т</w:t>
      </w:r>
      <w:r w:rsidR="00CF1ACE">
        <w:t xml:space="preserve"> наиболее близок к составу </w:t>
      </w:r>
      <w:r w:rsidR="00972C9F">
        <w:t>обоснованног</w:t>
      </w:r>
      <w:bookmarkStart w:id="74" w:name="_GoBack"/>
      <w:bookmarkEnd w:id="74"/>
      <w:r w:rsidR="00972C9F">
        <w:t xml:space="preserve">о нами сплава из таблицы </w:t>
      </w:r>
      <w:r w:rsidR="00E44B73">
        <w:t>4.3.</w:t>
      </w:r>
    </w:p>
    <w:p w14:paraId="4ED3C284" w14:textId="77777777" w:rsidR="0088238A" w:rsidRDefault="0088238A" w:rsidP="0088238A">
      <w:pPr>
        <w:ind w:firstLine="0"/>
      </w:pPr>
    </w:p>
    <w:p w14:paraId="7EEACFD5" w14:textId="58A22CB2" w:rsidR="00271CD5" w:rsidRDefault="00271CD5" w:rsidP="00271CD5">
      <w:pPr>
        <w:pStyle w:val="af"/>
      </w:pPr>
      <w:bookmarkStart w:id="75" w:name="_Ref39398952"/>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3</w:t>
      </w:r>
      <w:r w:rsidR="0033326D">
        <w:rPr>
          <w:noProof/>
        </w:rPr>
        <w:fldChar w:fldCharType="end"/>
      </w:r>
      <w:bookmarkEnd w:id="75"/>
      <w:r>
        <w:t xml:space="preserve"> – Состав коррозионностойких </w:t>
      </w:r>
      <w:proofErr w:type="spellStart"/>
      <w:r>
        <w:t>аустенитных</w:t>
      </w:r>
      <w:proofErr w:type="spellEnd"/>
      <w:r>
        <w:t xml:space="preserve"> сталей</w:t>
      </w:r>
      <w:r w:rsidR="00CF1ACE">
        <w:t xml:space="preserve"> </w:t>
      </w:r>
      <w:r w:rsidR="00CF1ACE">
        <w:fldChar w:fldCharType="begin" w:fldLock="1"/>
      </w:r>
      <w:r w:rsidR="005C111B">
        <w:instrText>ADDIN CSL_CITATION {"citationItems":[{"id":"ITEM-1","itemData":{"id":"ITEM-1","issued":{"date-parts":[["2015"]]},"title":"ГОСТ 5632-2014 Нержавеющие стали и сплавы коррозионно-стойкие, жаростойкие и жаропрочные. Марки (с Изменением N 1)","type":"report"},"uris":["http://www.mendeley.com/documents/?uuid=138b9dce-1a4a-4c73-88b7-2befcac83348"]},{"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41]","plainTextFormattedCitation":"[11,41]","previouslyFormattedCitation":"[11,41]"},"properties":{"noteIndex":0},"schema":"https://github.com/citation-style-language/schema/raw/master/csl-citation.json"}</w:instrText>
      </w:r>
      <w:r w:rsidR="00CF1ACE">
        <w:fldChar w:fldCharType="separate"/>
      </w:r>
      <w:r w:rsidR="00CF1ACE" w:rsidRPr="00CF1ACE">
        <w:rPr>
          <w:noProof/>
        </w:rPr>
        <w:t>[11,41]</w:t>
      </w:r>
      <w:r w:rsidR="00CF1ACE">
        <w:fldChar w:fldCharType="end"/>
      </w:r>
    </w:p>
    <w:tbl>
      <w:tblPr>
        <w:tblStyle w:val="a6"/>
        <w:tblW w:w="9322" w:type="dxa"/>
        <w:tblLook w:val="04A0" w:firstRow="1" w:lastRow="0" w:firstColumn="1" w:lastColumn="0" w:noHBand="0" w:noVBand="1"/>
      </w:tblPr>
      <w:tblGrid>
        <w:gridCol w:w="1448"/>
        <w:gridCol w:w="918"/>
        <w:gridCol w:w="923"/>
        <w:gridCol w:w="929"/>
        <w:gridCol w:w="1022"/>
        <w:gridCol w:w="918"/>
        <w:gridCol w:w="924"/>
        <w:gridCol w:w="1090"/>
        <w:gridCol w:w="1150"/>
      </w:tblGrid>
      <w:tr w:rsidR="00923A1D" w14:paraId="0BF6FB2D" w14:textId="25651B24" w:rsidTr="00271CD5">
        <w:tc>
          <w:tcPr>
            <w:tcW w:w="1448" w:type="dxa"/>
          </w:tcPr>
          <w:p w14:paraId="2B2CDBDA" w14:textId="19B63F79" w:rsidR="00923A1D" w:rsidRDefault="00923A1D" w:rsidP="00923A1D">
            <w:r>
              <w:t>Сталь</w:t>
            </w:r>
          </w:p>
        </w:tc>
        <w:tc>
          <w:tcPr>
            <w:tcW w:w="918" w:type="dxa"/>
          </w:tcPr>
          <w:p w14:paraId="72FB0BDD" w14:textId="4AC08044" w:rsidR="00923A1D" w:rsidRPr="003558D9" w:rsidRDefault="00923A1D" w:rsidP="00923A1D">
            <w:pPr>
              <w:rPr>
                <w:lang w:val="en-US"/>
              </w:rPr>
            </w:pPr>
            <w:r>
              <w:rPr>
                <w:lang w:val="en-US"/>
              </w:rPr>
              <w:t>Cr</w:t>
            </w:r>
          </w:p>
        </w:tc>
        <w:tc>
          <w:tcPr>
            <w:tcW w:w="923" w:type="dxa"/>
          </w:tcPr>
          <w:p w14:paraId="24031D0A" w14:textId="303E8A09" w:rsidR="00923A1D" w:rsidRPr="003558D9" w:rsidRDefault="00923A1D" w:rsidP="00923A1D">
            <w:pPr>
              <w:rPr>
                <w:lang w:val="en-US"/>
              </w:rPr>
            </w:pPr>
            <w:r>
              <w:rPr>
                <w:lang w:val="en-US"/>
              </w:rPr>
              <w:t>Ni</w:t>
            </w:r>
          </w:p>
        </w:tc>
        <w:tc>
          <w:tcPr>
            <w:tcW w:w="929" w:type="dxa"/>
          </w:tcPr>
          <w:p w14:paraId="267DD6EF" w14:textId="6A425388" w:rsidR="00923A1D" w:rsidRDefault="00923A1D" w:rsidP="00923A1D">
            <w:r>
              <w:rPr>
                <w:lang w:val="en-US"/>
              </w:rPr>
              <w:t>C</w:t>
            </w:r>
          </w:p>
        </w:tc>
        <w:tc>
          <w:tcPr>
            <w:tcW w:w="1022" w:type="dxa"/>
          </w:tcPr>
          <w:p w14:paraId="44AB618C" w14:textId="0D8B8790" w:rsidR="00923A1D" w:rsidRDefault="00923A1D" w:rsidP="00923A1D">
            <w:proofErr w:type="spellStart"/>
            <w:r>
              <w:rPr>
                <w:lang w:val="en-US"/>
              </w:rPr>
              <w:t>Ti</w:t>
            </w:r>
            <w:proofErr w:type="spellEnd"/>
          </w:p>
        </w:tc>
        <w:tc>
          <w:tcPr>
            <w:tcW w:w="918" w:type="dxa"/>
          </w:tcPr>
          <w:p w14:paraId="7DC9FFB6" w14:textId="3CDC5C28" w:rsidR="00923A1D" w:rsidRDefault="00923A1D" w:rsidP="00923A1D">
            <w:r>
              <w:rPr>
                <w:lang w:val="en-US"/>
              </w:rPr>
              <w:t>Si</w:t>
            </w:r>
          </w:p>
        </w:tc>
        <w:tc>
          <w:tcPr>
            <w:tcW w:w="924" w:type="dxa"/>
          </w:tcPr>
          <w:p w14:paraId="4963F0BD" w14:textId="6CC830E3" w:rsidR="00923A1D" w:rsidRDefault="00923A1D" w:rsidP="00923A1D">
            <w:r>
              <w:rPr>
                <w:lang w:val="en-US"/>
              </w:rPr>
              <w:t>Cu</w:t>
            </w:r>
          </w:p>
        </w:tc>
        <w:tc>
          <w:tcPr>
            <w:tcW w:w="1090" w:type="dxa"/>
          </w:tcPr>
          <w:p w14:paraId="1A1753CF" w14:textId="570863CF" w:rsidR="00923A1D" w:rsidRDefault="00923A1D" w:rsidP="00923A1D">
            <w:r>
              <w:rPr>
                <w:lang w:val="en-US"/>
              </w:rPr>
              <w:t>S</w:t>
            </w:r>
          </w:p>
        </w:tc>
        <w:tc>
          <w:tcPr>
            <w:tcW w:w="1150" w:type="dxa"/>
          </w:tcPr>
          <w:p w14:paraId="32CEF87D" w14:textId="77E9D30A" w:rsidR="00923A1D" w:rsidRDefault="00923A1D" w:rsidP="00923A1D">
            <w:r>
              <w:rPr>
                <w:lang w:val="en-US"/>
              </w:rPr>
              <w:t>P</w:t>
            </w:r>
          </w:p>
        </w:tc>
      </w:tr>
      <w:tr w:rsidR="00923A1D" w14:paraId="65C4467E" w14:textId="491FA708" w:rsidTr="00271CD5">
        <w:tc>
          <w:tcPr>
            <w:tcW w:w="1448" w:type="dxa"/>
          </w:tcPr>
          <w:p w14:paraId="1D0EB20F" w14:textId="79FCB705" w:rsidR="00923A1D" w:rsidRDefault="00923A1D" w:rsidP="003558D9">
            <w:r>
              <w:t>12Х18Н10Т</w:t>
            </w:r>
          </w:p>
        </w:tc>
        <w:tc>
          <w:tcPr>
            <w:tcW w:w="918" w:type="dxa"/>
          </w:tcPr>
          <w:p w14:paraId="57D1B294" w14:textId="7C387360" w:rsidR="00923A1D" w:rsidRDefault="00923A1D" w:rsidP="003558D9">
            <w:r>
              <w:t>17-19</w:t>
            </w:r>
          </w:p>
        </w:tc>
        <w:tc>
          <w:tcPr>
            <w:tcW w:w="923" w:type="dxa"/>
          </w:tcPr>
          <w:p w14:paraId="22BCBC65" w14:textId="33C185EC" w:rsidR="00923A1D" w:rsidRDefault="00923A1D" w:rsidP="003558D9">
            <w:r>
              <w:t>9-11</w:t>
            </w:r>
          </w:p>
        </w:tc>
        <w:tc>
          <w:tcPr>
            <w:tcW w:w="929" w:type="dxa"/>
          </w:tcPr>
          <w:p w14:paraId="3D94465C" w14:textId="111D0BE1" w:rsidR="00923A1D" w:rsidRDefault="00923A1D" w:rsidP="003558D9">
            <w:r>
              <w:t>0,12</w:t>
            </w:r>
          </w:p>
        </w:tc>
        <w:tc>
          <w:tcPr>
            <w:tcW w:w="1022" w:type="dxa"/>
          </w:tcPr>
          <w:p w14:paraId="7C5BFED3" w14:textId="241F19FE" w:rsidR="00923A1D" w:rsidRDefault="00923A1D" w:rsidP="003558D9">
            <w:r>
              <w:t>0,4-1</w:t>
            </w:r>
          </w:p>
        </w:tc>
        <w:tc>
          <w:tcPr>
            <w:tcW w:w="918" w:type="dxa"/>
          </w:tcPr>
          <w:p w14:paraId="704BE8D3" w14:textId="1026985D" w:rsidR="00923A1D" w:rsidRDefault="00923A1D" w:rsidP="003558D9">
            <w:r>
              <w:t>0,8</w:t>
            </w:r>
          </w:p>
        </w:tc>
        <w:tc>
          <w:tcPr>
            <w:tcW w:w="924" w:type="dxa"/>
          </w:tcPr>
          <w:p w14:paraId="2B2FD061" w14:textId="52FF4CAB" w:rsidR="00923A1D" w:rsidRDefault="00271CD5" w:rsidP="003558D9">
            <w:r>
              <w:t>≤</w:t>
            </w:r>
            <w:r w:rsidR="00923A1D">
              <w:t>0,3</w:t>
            </w:r>
          </w:p>
        </w:tc>
        <w:tc>
          <w:tcPr>
            <w:tcW w:w="1090" w:type="dxa"/>
          </w:tcPr>
          <w:p w14:paraId="6459D81A" w14:textId="226D5448" w:rsidR="00923A1D" w:rsidRDefault="00271CD5" w:rsidP="003558D9">
            <w:r>
              <w:t>≤</w:t>
            </w:r>
            <w:r w:rsidR="00923A1D">
              <w:t>0,02</w:t>
            </w:r>
          </w:p>
        </w:tc>
        <w:tc>
          <w:tcPr>
            <w:tcW w:w="1150" w:type="dxa"/>
          </w:tcPr>
          <w:p w14:paraId="5E57ACA8" w14:textId="46C5B136" w:rsidR="00923A1D" w:rsidRDefault="00271CD5" w:rsidP="003558D9">
            <w:r>
              <w:t>≤</w:t>
            </w:r>
            <w:r w:rsidR="00923A1D">
              <w:t>0,035</w:t>
            </w:r>
          </w:p>
        </w:tc>
      </w:tr>
      <w:tr w:rsidR="00923A1D" w14:paraId="66EECFD4" w14:textId="64877F32" w:rsidTr="00271CD5">
        <w:tc>
          <w:tcPr>
            <w:tcW w:w="1448" w:type="dxa"/>
          </w:tcPr>
          <w:p w14:paraId="35D142F0" w14:textId="2C11CF2E" w:rsidR="00923A1D" w:rsidRPr="003558D9" w:rsidRDefault="00923A1D" w:rsidP="003558D9">
            <w:pPr>
              <w:rPr>
                <w:lang w:val="en-US"/>
              </w:rPr>
            </w:pPr>
            <w:r>
              <w:rPr>
                <w:lang w:val="en-US"/>
              </w:rPr>
              <w:t>AISI 304</w:t>
            </w:r>
          </w:p>
        </w:tc>
        <w:tc>
          <w:tcPr>
            <w:tcW w:w="918" w:type="dxa"/>
          </w:tcPr>
          <w:p w14:paraId="3801D1FF" w14:textId="7AC232FA" w:rsidR="00923A1D" w:rsidRDefault="00271CD5" w:rsidP="003558D9">
            <w:r>
              <w:t>18-20</w:t>
            </w:r>
          </w:p>
        </w:tc>
        <w:tc>
          <w:tcPr>
            <w:tcW w:w="923" w:type="dxa"/>
          </w:tcPr>
          <w:p w14:paraId="38E1F130" w14:textId="3E0DC568" w:rsidR="00923A1D" w:rsidRDefault="00271CD5" w:rsidP="003558D9">
            <w:r>
              <w:t>8-10,5</w:t>
            </w:r>
          </w:p>
        </w:tc>
        <w:tc>
          <w:tcPr>
            <w:tcW w:w="929" w:type="dxa"/>
          </w:tcPr>
          <w:p w14:paraId="4EEE9833" w14:textId="50E31709" w:rsidR="00923A1D" w:rsidRDefault="00271CD5" w:rsidP="003558D9">
            <w:r>
              <w:t>0,08</w:t>
            </w:r>
          </w:p>
        </w:tc>
        <w:tc>
          <w:tcPr>
            <w:tcW w:w="1022" w:type="dxa"/>
          </w:tcPr>
          <w:p w14:paraId="3251CD98" w14:textId="32F79FA5" w:rsidR="00923A1D" w:rsidRDefault="00271CD5" w:rsidP="003558D9">
            <w:r>
              <w:t>-</w:t>
            </w:r>
          </w:p>
        </w:tc>
        <w:tc>
          <w:tcPr>
            <w:tcW w:w="918" w:type="dxa"/>
          </w:tcPr>
          <w:p w14:paraId="07491DBC" w14:textId="60B43B94" w:rsidR="00923A1D" w:rsidRDefault="00271CD5" w:rsidP="003558D9">
            <w:r>
              <w:t>1</w:t>
            </w:r>
          </w:p>
        </w:tc>
        <w:tc>
          <w:tcPr>
            <w:tcW w:w="924" w:type="dxa"/>
          </w:tcPr>
          <w:p w14:paraId="1B065CC9" w14:textId="7D5E9745" w:rsidR="00923A1D" w:rsidRDefault="00271CD5" w:rsidP="003558D9">
            <w:r>
              <w:t>-</w:t>
            </w:r>
          </w:p>
        </w:tc>
        <w:tc>
          <w:tcPr>
            <w:tcW w:w="1090" w:type="dxa"/>
          </w:tcPr>
          <w:p w14:paraId="5E225A4B" w14:textId="2675BEB7" w:rsidR="00923A1D" w:rsidRDefault="00271CD5" w:rsidP="003558D9">
            <w:r>
              <w:t>≤0,03</w:t>
            </w:r>
          </w:p>
        </w:tc>
        <w:tc>
          <w:tcPr>
            <w:tcW w:w="1150" w:type="dxa"/>
          </w:tcPr>
          <w:p w14:paraId="3D279D05" w14:textId="08A0260C" w:rsidR="00923A1D" w:rsidRDefault="00271CD5" w:rsidP="003558D9">
            <w:r>
              <w:t>≤0,045</w:t>
            </w:r>
          </w:p>
        </w:tc>
      </w:tr>
      <w:tr w:rsidR="00271CD5" w14:paraId="28E83783" w14:textId="33BFAC52" w:rsidTr="00271CD5">
        <w:tc>
          <w:tcPr>
            <w:tcW w:w="1448" w:type="dxa"/>
          </w:tcPr>
          <w:p w14:paraId="72A7D706" w14:textId="59B989C6" w:rsidR="00271CD5" w:rsidRDefault="00271CD5" w:rsidP="00271CD5">
            <w:r>
              <w:t>12Х18Н9Т</w:t>
            </w:r>
          </w:p>
        </w:tc>
        <w:tc>
          <w:tcPr>
            <w:tcW w:w="918" w:type="dxa"/>
          </w:tcPr>
          <w:p w14:paraId="2BF0E74F" w14:textId="3FB3884C" w:rsidR="00271CD5" w:rsidRDefault="00271CD5" w:rsidP="00271CD5">
            <w:r>
              <w:t>17-19</w:t>
            </w:r>
          </w:p>
        </w:tc>
        <w:tc>
          <w:tcPr>
            <w:tcW w:w="923" w:type="dxa"/>
          </w:tcPr>
          <w:p w14:paraId="53E68B5A" w14:textId="53DD710F" w:rsidR="00271CD5" w:rsidRDefault="00271CD5" w:rsidP="00271CD5">
            <w:r>
              <w:t>8-9,5</w:t>
            </w:r>
          </w:p>
        </w:tc>
        <w:tc>
          <w:tcPr>
            <w:tcW w:w="929" w:type="dxa"/>
          </w:tcPr>
          <w:p w14:paraId="4E7CEABD" w14:textId="2686AEC7" w:rsidR="00271CD5" w:rsidRDefault="00271CD5" w:rsidP="00271CD5">
            <w:r>
              <w:t>≤0,12</w:t>
            </w:r>
          </w:p>
        </w:tc>
        <w:tc>
          <w:tcPr>
            <w:tcW w:w="1022" w:type="dxa"/>
          </w:tcPr>
          <w:p w14:paraId="294635D8" w14:textId="2EABB4A4" w:rsidR="00271CD5" w:rsidRDefault="00271CD5" w:rsidP="00271CD5">
            <w:r>
              <w:t>5·С÷0,8</w:t>
            </w:r>
          </w:p>
        </w:tc>
        <w:tc>
          <w:tcPr>
            <w:tcW w:w="918" w:type="dxa"/>
          </w:tcPr>
          <w:p w14:paraId="058C6980" w14:textId="173F5099" w:rsidR="00271CD5" w:rsidRDefault="00271CD5" w:rsidP="00271CD5">
            <w:r>
              <w:t>0,8</w:t>
            </w:r>
          </w:p>
        </w:tc>
        <w:tc>
          <w:tcPr>
            <w:tcW w:w="924" w:type="dxa"/>
          </w:tcPr>
          <w:p w14:paraId="76B818A8" w14:textId="1B3FA321" w:rsidR="00271CD5" w:rsidRDefault="00271CD5" w:rsidP="00271CD5">
            <w:r>
              <w:t>≤0,3</w:t>
            </w:r>
          </w:p>
        </w:tc>
        <w:tc>
          <w:tcPr>
            <w:tcW w:w="1090" w:type="dxa"/>
          </w:tcPr>
          <w:p w14:paraId="0F96D7F9" w14:textId="5AB1AE8A" w:rsidR="00271CD5" w:rsidRDefault="00271CD5" w:rsidP="00271CD5">
            <w:r>
              <w:t>≤0,02</w:t>
            </w:r>
          </w:p>
        </w:tc>
        <w:tc>
          <w:tcPr>
            <w:tcW w:w="1150" w:type="dxa"/>
          </w:tcPr>
          <w:p w14:paraId="5B42A805" w14:textId="4E690E5E" w:rsidR="00271CD5" w:rsidRDefault="00271CD5" w:rsidP="00271CD5">
            <w:r>
              <w:t>≤0,035</w:t>
            </w:r>
          </w:p>
        </w:tc>
      </w:tr>
    </w:tbl>
    <w:p w14:paraId="29ECF039" w14:textId="77777777" w:rsidR="003558D9" w:rsidRPr="003558D9" w:rsidRDefault="003558D9" w:rsidP="0088238A">
      <w:pPr>
        <w:ind w:firstLine="0"/>
      </w:pPr>
    </w:p>
    <w:p w14:paraId="33E2DEE2" w14:textId="5C5E7E22" w:rsidR="008B0D55" w:rsidRPr="008B0D55" w:rsidRDefault="00972C9F" w:rsidP="0002067E">
      <w:r>
        <w:t xml:space="preserve">Жаропрочные характеристики стали </w:t>
      </w:r>
      <w:r w:rsidRPr="00CF1ACE">
        <w:t>12Х18Н10Т</w:t>
      </w:r>
      <w:r>
        <w:t xml:space="preserve"> пре</w:t>
      </w:r>
      <w:r w:rsidRPr="005C111B">
        <w:t xml:space="preserve">дставлены на рисунке </w:t>
      </w:r>
      <w:r w:rsidR="005C111B" w:rsidRPr="005C111B">
        <w:fldChar w:fldCharType="begin"/>
      </w:r>
      <w:r w:rsidR="005C111B" w:rsidRPr="005C111B">
        <w:instrText xml:space="preserve"> REF _Ref39411141 \h  \* MERGEFORMAT </w:instrText>
      </w:r>
      <w:r w:rsidR="005C111B" w:rsidRPr="005C111B">
        <w:fldChar w:fldCharType="separate"/>
      </w:r>
      <w:r w:rsidR="00B663BD" w:rsidRPr="00B663BD">
        <w:t xml:space="preserve"> 4</w:t>
      </w:r>
      <w:r w:rsidR="00B663BD">
        <w:t>.</w:t>
      </w:r>
      <w:r w:rsidR="00B663BD">
        <w:rPr>
          <w:noProof/>
        </w:rPr>
        <w:t>8</w:t>
      </w:r>
      <w:r w:rsidR="005C111B" w:rsidRPr="005C111B">
        <w:fldChar w:fldCharType="end"/>
      </w:r>
      <w:r>
        <w:t xml:space="preserve">. </w:t>
      </w:r>
      <w:r w:rsidR="005C111B">
        <w:t>Видно, что при рабочей температуре</w:t>
      </w:r>
      <w:r w:rsidR="0095750A">
        <w:t xml:space="preserve"> </w:t>
      </w:r>
      <w:r w:rsidR="008C421F">
        <w:t>механические характеристики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180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55 МПа</m:t>
        </m:r>
      </m:oMath>
      <w:r w:rsidR="008C421F">
        <w:t>) ниже требуемых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285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75 МПа</m:t>
        </m:r>
      </m:oMath>
      <w:r w:rsidR="008C421F">
        <w:t>), но выше чем у чистого сплава основы 18</w:t>
      </w:r>
      <w:r w:rsidR="008C421F" w:rsidRPr="008C421F">
        <w:t xml:space="preserve">% </w:t>
      </w:r>
      <w:r w:rsidR="008C421F">
        <w:rPr>
          <w:lang w:val="en-US"/>
        </w:rPr>
        <w:t>Cr</w:t>
      </w:r>
      <w:r w:rsidR="008C421F" w:rsidRPr="008C421F">
        <w:t xml:space="preserve"> - 10%</w:t>
      </w:r>
      <w:r w:rsidR="008C421F">
        <w:rPr>
          <w:lang w:val="en-US"/>
        </w:rPr>
        <w:t>Ni</w:t>
      </w:r>
      <w:r w:rsidR="008C421F" w:rsidRPr="008C421F">
        <w:t xml:space="preserve">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142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34 МПа)</m:t>
        </m:r>
      </m:oMath>
      <w:r w:rsidR="00935658">
        <w:t xml:space="preserve">. Прочностные характеристик можно </w:t>
      </w:r>
      <w:r w:rsidR="00935658" w:rsidRPr="002F4537">
        <w:t>повыси</w:t>
      </w:r>
      <w:r w:rsidR="00B07CF1" w:rsidRPr="002F4537">
        <w:t>ть</w:t>
      </w:r>
      <w:r w:rsidR="00935658" w:rsidRPr="002F4537">
        <w:t>, выждав достаточное количество времени, чтобы произошло старение материала или провести</w:t>
      </w:r>
      <w:r w:rsidR="00935658">
        <w:t xml:space="preserve"> механическую обработку. Подробнее методика упрочнения будет рассмотрена в главе 5.</w:t>
      </w:r>
      <w:r w:rsidR="00A61FAB" w:rsidRPr="008B0D55">
        <w:t xml:space="preserve"> </w:t>
      </w:r>
    </w:p>
    <w:p w14:paraId="255F242F" w14:textId="4DFBF71D" w:rsidR="00972C9F" w:rsidRDefault="00972C9F" w:rsidP="00972C9F"/>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C111B" w14:paraId="20D37441" w14:textId="77777777" w:rsidTr="005C111B">
        <w:tc>
          <w:tcPr>
            <w:tcW w:w="4785" w:type="dxa"/>
          </w:tcPr>
          <w:p w14:paraId="1A943A0A" w14:textId="002EEB7A" w:rsidR="004B66F2" w:rsidRDefault="005C111B" w:rsidP="005C111B">
            <w:pPr>
              <w:jc w:val="right"/>
            </w:pPr>
            <w:r>
              <w:rPr>
                <w:noProof/>
              </w:rPr>
              <w:drawing>
                <wp:inline distT="0" distB="0" distL="0" distR="0" wp14:anchorId="230C528E" wp14:editId="0C4FA718">
                  <wp:extent cx="2052320" cy="1947073"/>
                  <wp:effectExtent l="0" t="0" r="508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r="792"/>
                          <a:stretch/>
                        </pic:blipFill>
                        <pic:spPr bwMode="auto">
                          <a:xfrm>
                            <a:off x="0" y="0"/>
                            <a:ext cx="2057792" cy="1952264"/>
                          </a:xfrm>
                          <a:prstGeom prst="rect">
                            <a:avLst/>
                          </a:prstGeom>
                          <a:ln>
                            <a:noFill/>
                          </a:ln>
                          <a:extLst>
                            <a:ext uri="{53640926-AAD7-44D8-BBD7-CCE9431645EC}">
                              <a14:shadowObscured xmlns:a14="http://schemas.microsoft.com/office/drawing/2010/main"/>
                            </a:ext>
                          </a:extLst>
                        </pic:spPr>
                      </pic:pic>
                    </a:graphicData>
                  </a:graphic>
                </wp:inline>
              </w:drawing>
            </w:r>
          </w:p>
        </w:tc>
        <w:tc>
          <w:tcPr>
            <w:tcW w:w="4786" w:type="dxa"/>
          </w:tcPr>
          <w:p w14:paraId="438357FE" w14:textId="420A04E3" w:rsidR="004B66F2" w:rsidRDefault="005C111B" w:rsidP="00972C9F">
            <w:r>
              <w:rPr>
                <w:noProof/>
              </w:rPr>
              <w:drawing>
                <wp:inline distT="0" distB="0" distL="0" distR="0" wp14:anchorId="156A4951" wp14:editId="68D36431">
                  <wp:extent cx="2039190" cy="1915160"/>
                  <wp:effectExtent l="0" t="0" r="0" b="889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r="592"/>
                          <a:stretch/>
                        </pic:blipFill>
                        <pic:spPr bwMode="auto">
                          <a:xfrm>
                            <a:off x="0" y="0"/>
                            <a:ext cx="2055652" cy="1930620"/>
                          </a:xfrm>
                          <a:prstGeom prst="rect">
                            <a:avLst/>
                          </a:prstGeom>
                          <a:ln>
                            <a:noFill/>
                          </a:ln>
                          <a:extLst>
                            <a:ext uri="{53640926-AAD7-44D8-BBD7-CCE9431645EC}">
                              <a14:shadowObscured xmlns:a14="http://schemas.microsoft.com/office/drawing/2010/main"/>
                            </a:ext>
                          </a:extLst>
                        </pic:spPr>
                      </pic:pic>
                    </a:graphicData>
                  </a:graphic>
                </wp:inline>
              </w:drawing>
            </w:r>
          </w:p>
        </w:tc>
      </w:tr>
      <w:tr w:rsidR="005C111B" w14:paraId="057DB25E" w14:textId="77777777" w:rsidTr="005C111B">
        <w:tc>
          <w:tcPr>
            <w:tcW w:w="9571" w:type="dxa"/>
            <w:gridSpan w:val="2"/>
          </w:tcPr>
          <w:p w14:paraId="1B0AB991" w14:textId="7713D324" w:rsidR="005C111B" w:rsidRDefault="005C111B" w:rsidP="005C111B">
            <w:pPr>
              <w:jc w:val="center"/>
              <w:rPr>
                <w:noProof/>
              </w:rPr>
            </w:pPr>
            <w:r>
              <w:rPr>
                <w:noProof/>
              </w:rPr>
              <w:lastRenderedPageBreak/>
              <w:drawing>
                <wp:inline distT="0" distB="0" distL="0" distR="0" wp14:anchorId="4E97F161" wp14:editId="267E2F1B">
                  <wp:extent cx="1712595" cy="1650650"/>
                  <wp:effectExtent l="0" t="0" r="1905" b="698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06"/>
                          <a:stretch/>
                        </pic:blipFill>
                        <pic:spPr bwMode="auto">
                          <a:xfrm>
                            <a:off x="0" y="0"/>
                            <a:ext cx="1725359" cy="166295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6B164D" w14:textId="77777777" w:rsidR="005C111B" w:rsidRDefault="005C111B" w:rsidP="005C111B">
      <w:pPr>
        <w:pStyle w:val="ad"/>
      </w:pPr>
    </w:p>
    <w:p w14:paraId="5643FDC8" w14:textId="374C265E" w:rsidR="00972C9F" w:rsidRPr="00972C9F" w:rsidRDefault="005C111B" w:rsidP="005C111B">
      <w:pPr>
        <w:pStyle w:val="ad"/>
      </w:pPr>
      <w:bookmarkStart w:id="76" w:name="_Ref3941114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8</w:t>
      </w:r>
      <w:r w:rsidR="0011249B">
        <w:rPr>
          <w:noProof/>
        </w:rPr>
        <w:fldChar w:fldCharType="end"/>
      </w:r>
      <w:bookmarkEnd w:id="76"/>
      <w:r w:rsidRPr="005C111B">
        <w:t xml:space="preserve"> </w:t>
      </w:r>
      <w:r>
        <w:t>–</w:t>
      </w:r>
      <w:r w:rsidRPr="005C111B">
        <w:t xml:space="preserve"> </w:t>
      </w:r>
      <w:r>
        <w:t xml:space="preserve">Жаропрочные свойства стали 12Х18Н10Т </w:t>
      </w:r>
      <w:r w:rsidR="00935658">
        <w:t>после закалки с 1050</w:t>
      </w:r>
      <w:r w:rsidR="00935658" w:rsidRPr="00935658">
        <w:t xml:space="preserve"> °С</w:t>
      </w:r>
      <w:r w:rsidR="00935658">
        <w:t xml:space="preserve"> в воде</w:t>
      </w:r>
      <w:r w:rsidR="00935658" w:rsidRPr="00935658">
        <w:t xml:space="preserve"> </w:t>
      </w:r>
      <w:r>
        <w:fldChar w:fldCharType="begin" w:fldLock="1"/>
      </w:r>
      <w:r w:rsidR="00564C35">
        <w:instrText>ADDIN CSL_CITATION {"citationItems":[{"id":"ITEM-1","itemData":{"URL":"http://www.lasmet.ru/steel/mark.php?s=15","id":"ITEM-1","issued":{"date-parts":[["0"]]},"title":"Механические свойства стали 12Х18Н10Т","type":"webpage"},"uris":["http://www.mendeley.com/documents/?uuid=d4cb6363-9944-4157-b024-041b4e6af329"]}],"mendeley":{"formattedCitation":"[42]","plainTextFormattedCitation":"[42]","previouslyFormattedCitation":"[42]"},"properties":{"noteIndex":0},"schema":"https://github.com/citation-style-language/schema/raw/master/csl-citation.json"}</w:instrText>
      </w:r>
      <w:r>
        <w:fldChar w:fldCharType="separate"/>
      </w:r>
      <w:r w:rsidR="004F2163" w:rsidRPr="004F2163">
        <w:rPr>
          <w:noProof/>
        </w:rPr>
        <w:t>[42]</w:t>
      </w:r>
      <w:r>
        <w:fldChar w:fldCharType="end"/>
      </w:r>
    </w:p>
    <w:p w14:paraId="1CB4ACC1" w14:textId="77777777" w:rsidR="008B0D55" w:rsidRDefault="008B0D55" w:rsidP="008B0D55">
      <w:pPr>
        <w:pStyle w:val="ab"/>
        <w:rPr>
          <w:i w:val="0"/>
          <w:color w:val="000000" w:themeColor="text1"/>
          <w:sz w:val="24"/>
          <w:szCs w:val="24"/>
        </w:rPr>
      </w:pPr>
      <w:r>
        <w:rPr>
          <w:i w:val="0"/>
          <w:color w:val="000000" w:themeColor="text1"/>
          <w:sz w:val="24"/>
          <w:szCs w:val="24"/>
        </w:rPr>
        <w:tab/>
      </w:r>
    </w:p>
    <w:p w14:paraId="354E2D0D" w14:textId="224CE502" w:rsidR="008B0D55" w:rsidRPr="002F4537" w:rsidRDefault="002F4537" w:rsidP="0002067E">
      <w:r>
        <w:t>Прочностные</w:t>
      </w:r>
      <w:r w:rsidR="008B0D55">
        <w:t xml:space="preserve"> </w:t>
      </w:r>
      <w:r w:rsidR="008B0D55" w:rsidRPr="002F4537">
        <w:t>свойства стали 12Х18Н10Т</w:t>
      </w:r>
      <w:r w:rsidRPr="002F4537">
        <w:t xml:space="preserve"> под действием нейтронного облучения</w:t>
      </w:r>
      <w:r w:rsidR="008B0D55" w:rsidRPr="002F4537">
        <w:t xml:space="preserve"> представлены на рисунке</w:t>
      </w:r>
      <w:r w:rsidR="00B07CF1" w:rsidRPr="002F4537">
        <w:t xml:space="preserve"> </w:t>
      </w:r>
      <w:r w:rsidRPr="002F4537">
        <w:t>4.9.</w:t>
      </w:r>
    </w:p>
    <w:p w14:paraId="3BBE18CA" w14:textId="77AACC5A" w:rsidR="00A61FAB" w:rsidRDefault="00A61FAB" w:rsidP="0002067E">
      <w:r>
        <w:t xml:space="preserve">Согласно </w:t>
      </w:r>
      <w:r w:rsidRPr="00A61FAB">
        <w:t xml:space="preserve">ГОСТ </w:t>
      </w:r>
      <w:r w:rsidRPr="00A61FAB">
        <w:fldChar w:fldCharType="begin" w:fldLock="1"/>
      </w:r>
      <w:r w:rsidR="00564C35">
        <w:instrText>ADDIN CSL_CITATION {"citationItems":[{"id":"ITEM-1","itemData":{"id":"ITEM-1","issued":{"date-parts":[["0"]]},"title":"ГОСТ 5949-75 Сталь сортовая и калиброванная коррозионно-стойкая, жаростойкая и жаропрочная.","type":"article-journal"},"uris":["http://www.mendeley.com/documents/?uuid=b82904ce-9c5f-4a40-9b5f-b5e40da3d7a1"]}],"mendeley":{"formattedCitation":"[43]","plainTextFormattedCitation":"[43]","previouslyFormattedCitation":"[43]"},"properties":{"noteIndex":0},"schema":"https://github.com/citation-style-language/schema/raw/master/csl-citation.json"}</w:instrText>
      </w:r>
      <w:r w:rsidRPr="00A61FAB">
        <w:fldChar w:fldCharType="separate"/>
      </w:r>
      <w:r w:rsidR="004F2163" w:rsidRPr="004F2163">
        <w:rPr>
          <w:noProof/>
        </w:rPr>
        <w:t>[43]</w:t>
      </w:r>
      <w:r w:rsidRPr="00A61FAB">
        <w:fldChar w:fldCharType="end"/>
      </w:r>
      <w:r w:rsidRPr="00A61FAB">
        <w:t xml:space="preserve">, </w:t>
      </w:r>
      <w:r>
        <w:t xml:space="preserve">скорость ползучести </w:t>
      </w:r>
      <w:r w:rsidRPr="00A61FAB">
        <w:t>стал</w:t>
      </w:r>
      <w:r>
        <w:t>и</w:t>
      </w:r>
      <w:r w:rsidRPr="00A61FAB">
        <w:t xml:space="preserve"> 12Х18Н10Т</w:t>
      </w:r>
      <w:r>
        <w:t xml:space="preserve"> при температуре 600℃ </w:t>
      </w:r>
      <w:r w:rsidR="00DF7793">
        <w:t>составляет</w:t>
      </w:r>
      <w:r>
        <w:t xml:space="preserve"> 1</w:t>
      </w:r>
      <w:r w:rsidRPr="00A61FAB">
        <w:t xml:space="preserve"> </w:t>
      </w:r>
      <w:r>
        <w:t>%</w:t>
      </w:r>
      <w:r w:rsidRPr="00A61FAB">
        <w:t>/100000</w:t>
      </w:r>
      <w:r>
        <w:t>ч, что является отличным показателем</w:t>
      </w:r>
      <w:r w:rsidR="00DF7793">
        <w:t>. Очевидно, при рабочей, более низкой</w:t>
      </w:r>
      <w:r w:rsidR="00DF7793" w:rsidRPr="00DF7793">
        <w:t>,</w:t>
      </w:r>
      <w:r w:rsidR="00DF7793">
        <w:t xml:space="preserve"> температуре материал будет иметь еще лучшие характеристики длительной прочности.</w:t>
      </w:r>
    </w:p>
    <w:p w14:paraId="2E9143DA" w14:textId="6E6E8E55" w:rsidR="00DF7793" w:rsidRDefault="00DF7793" w:rsidP="0002067E">
      <w:r>
        <w:t xml:space="preserve">Зависимость </w:t>
      </w:r>
      <w:r w:rsidR="004567EA">
        <w:t>механических характеристик от температуры в присутствии радиационного излучения продемонстрирована на рисунке</w:t>
      </w:r>
      <w:r w:rsidR="007C4553">
        <w:t xml:space="preserve"> </w:t>
      </w:r>
      <w:r w:rsidR="007C4553">
        <w:fldChar w:fldCharType="begin"/>
      </w:r>
      <w:r w:rsidR="007C4553">
        <w:instrText xml:space="preserve"> REF _Ref39416792 \h </w:instrText>
      </w:r>
      <w:r w:rsidR="0002067E">
        <w:instrText xml:space="preserve"> \* MERGEFORMAT </w:instrText>
      </w:r>
      <w:r w:rsidR="007C4553">
        <w:fldChar w:fldCharType="separate"/>
      </w:r>
      <w:r w:rsidR="00B663BD">
        <w:t xml:space="preserve"> </w:t>
      </w:r>
      <w:r w:rsidR="00B663BD">
        <w:rPr>
          <w:noProof/>
        </w:rPr>
        <w:t>4</w:t>
      </w:r>
      <w:r w:rsidR="00B663BD">
        <w:t>.</w:t>
      </w:r>
      <w:r w:rsidR="00B663BD">
        <w:rPr>
          <w:noProof/>
        </w:rPr>
        <w:t>9</w:t>
      </w:r>
      <w:r w:rsidR="007C4553">
        <w:fldChar w:fldCharType="end"/>
      </w:r>
      <w:r w:rsidR="007C4553">
        <w:t xml:space="preserve">. Из этого рисунка видно, что не происходит сильного радиационного </w:t>
      </w:r>
      <w:proofErr w:type="spellStart"/>
      <w:r w:rsidR="007C4553">
        <w:t>охру</w:t>
      </w:r>
      <w:r w:rsidR="004F2163">
        <w:t>пчивания</w:t>
      </w:r>
      <w:proofErr w:type="spellEnd"/>
      <w:r w:rsidR="004F2163">
        <w:t xml:space="preserve"> и упрочнения по причине отжига радиационных дефектов при рабочей температуре</w:t>
      </w:r>
      <w:r w:rsidR="00150A2B">
        <w:t xml:space="preserve"> </w:t>
      </w:r>
      <w:r w:rsidR="00150A2B">
        <w:fldChar w:fldCharType="begin" w:fldLock="1"/>
      </w:r>
      <w:r w:rsidR="00564C35">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4]","plainTextFormattedCitation":"[44]","previouslyFormattedCitation":"[44]"},"properties":{"noteIndex":0},"schema":"https://github.com/citation-style-language/schema/raw/master/csl-citation.json"}</w:instrText>
      </w:r>
      <w:r w:rsidR="00150A2B">
        <w:fldChar w:fldCharType="separate"/>
      </w:r>
      <w:r w:rsidR="00150A2B" w:rsidRPr="004F2163">
        <w:rPr>
          <w:noProof/>
        </w:rPr>
        <w:t>[44]</w:t>
      </w:r>
      <w:r w:rsidR="00150A2B">
        <w:fldChar w:fldCharType="end"/>
      </w:r>
      <w:r w:rsidR="004F2163">
        <w:t>. Это означает, что несмотря на радиационный фон, сталь продолжит функционировать с изначально заданными термомеханической обработкой прочностными характеристиками.</w:t>
      </w:r>
    </w:p>
    <w:p w14:paraId="6BF77E03" w14:textId="5E8BB8E2" w:rsidR="004567EA" w:rsidRDefault="004567EA" w:rsidP="00DF7793"/>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C4553" w14:paraId="184A7ECB" w14:textId="77777777" w:rsidTr="007C4553">
        <w:tc>
          <w:tcPr>
            <w:tcW w:w="4785" w:type="dxa"/>
          </w:tcPr>
          <w:p w14:paraId="75ED3F20" w14:textId="2411090B" w:rsidR="007C4553" w:rsidRDefault="007C4553" w:rsidP="00DF7793">
            <w:r>
              <w:rPr>
                <w:noProof/>
              </w:rPr>
              <mc:AlternateContent>
                <mc:Choice Requires="wps">
                  <w:drawing>
                    <wp:anchor distT="0" distB="0" distL="114300" distR="114300" simplePos="0" relativeHeight="251658240" behindDoc="0" locked="0" layoutInCell="1" allowOverlap="1" wp14:anchorId="2B38F3B2" wp14:editId="32169A00">
                      <wp:simplePos x="0" y="0"/>
                      <wp:positionH relativeFrom="column">
                        <wp:posOffset>1835785</wp:posOffset>
                      </wp:positionH>
                      <wp:positionV relativeFrom="paragraph">
                        <wp:posOffset>50800</wp:posOffset>
                      </wp:positionV>
                      <wp:extent cx="5080" cy="1483360"/>
                      <wp:effectExtent l="19050" t="19050" r="33020" b="21590"/>
                      <wp:wrapNone/>
                      <wp:docPr id="36" name="Прямая соединительная линия 36"/>
                      <wp:cNvGraphicFramePr/>
                      <a:graphic xmlns:a="http://schemas.openxmlformats.org/drawingml/2006/main">
                        <a:graphicData uri="http://schemas.microsoft.com/office/word/2010/wordprocessingShape">
                          <wps:wsp>
                            <wps:cNvCnPr/>
                            <wps:spPr>
                              <a:xfrm flipH="1">
                                <a:off x="0" y="0"/>
                                <a:ext cx="5080" cy="1483360"/>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5E8C0C" id="Прямая соединительная линия 36" o:spid="_x0000_s1026" style="position:absolute;flip:x;z-index:251658240;visibility:visible;mso-wrap-style:square;mso-wrap-distance-left:9pt;mso-wrap-distance-top:0;mso-wrap-distance-right:9pt;mso-wrap-distance-bottom:0;mso-position-horizontal:absolute;mso-position-horizontal-relative:text;mso-position-vertical:absolute;mso-position-vertical-relative:text" from="144.55pt,4pt" to="144.95pt,1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" strokecolor="#c00000" strokeweight="2.25pt">
                      <v:stroke joinstyle="miter"/>
                    </v:line>
                  </w:pict>
                </mc:Fallback>
              </mc:AlternateContent>
            </w:r>
            <w:r>
              <w:rPr>
                <w:noProof/>
              </w:rPr>
              <w:drawing>
                <wp:inline distT="0" distB="0" distL="0" distR="0" wp14:anchorId="312E3EB4" wp14:editId="130E0407">
                  <wp:extent cx="2885440" cy="1881165"/>
                  <wp:effectExtent l="0" t="0" r="0" b="508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926525" cy="1907950"/>
                          </a:xfrm>
                          <a:prstGeom prst="rect">
                            <a:avLst/>
                          </a:prstGeom>
                        </pic:spPr>
                      </pic:pic>
                    </a:graphicData>
                  </a:graphic>
                </wp:inline>
              </w:drawing>
            </w:r>
          </w:p>
          <w:p w14:paraId="3D22B4D7" w14:textId="64244F48" w:rsidR="007C4553" w:rsidRDefault="007C4553" w:rsidP="00DF7793">
            <w:r>
              <w:t>а</w:t>
            </w:r>
          </w:p>
        </w:tc>
        <w:tc>
          <w:tcPr>
            <w:tcW w:w="4786" w:type="dxa"/>
          </w:tcPr>
          <w:p w14:paraId="131EE613" w14:textId="60027437" w:rsidR="007C4553" w:rsidRDefault="007C4553" w:rsidP="00DF7793">
            <w:r>
              <w:rPr>
                <w:noProof/>
              </w:rPr>
              <mc:AlternateContent>
                <mc:Choice Requires="wps">
                  <w:drawing>
                    <wp:anchor distT="0" distB="0" distL="114300" distR="114300" simplePos="0" relativeHeight="251665408" behindDoc="0" locked="0" layoutInCell="1" allowOverlap="1" wp14:anchorId="0CB1DC42" wp14:editId="7D2B7E1A">
                      <wp:simplePos x="0" y="0"/>
                      <wp:positionH relativeFrom="column">
                        <wp:posOffset>1556385</wp:posOffset>
                      </wp:positionH>
                      <wp:positionV relativeFrom="paragraph">
                        <wp:posOffset>53975</wp:posOffset>
                      </wp:positionV>
                      <wp:extent cx="5080" cy="1483360"/>
                      <wp:effectExtent l="19050" t="19050" r="33020" b="21590"/>
                      <wp:wrapNone/>
                      <wp:docPr id="37" name="Прямая соединительная линия 37"/>
                      <wp:cNvGraphicFramePr/>
                      <a:graphic xmlns:a="http://schemas.openxmlformats.org/drawingml/2006/main">
                        <a:graphicData uri="http://schemas.microsoft.com/office/word/2010/wordprocessingShape">
                          <wps:wsp>
                            <wps:cNvCnPr/>
                            <wps:spPr>
                              <a:xfrm flipH="1">
                                <a:off x="0" y="0"/>
                                <a:ext cx="5080" cy="1483360"/>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99648A" id="Прямая соединительная линия 37" o:spid="_x0000_s1026" style="position:absolute;flip:x;z-index:251665408;visibility:visible;mso-wrap-style:square;mso-wrap-distance-left:9pt;mso-wrap-distance-top:0;mso-wrap-distance-right:9pt;mso-wrap-distance-bottom:0;mso-position-horizontal:absolute;mso-position-horizontal-relative:text;mso-position-vertical:absolute;mso-position-vertical-relative:text" from="122.55pt,4.25pt" to="122.95pt,1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" strokecolor="#c00000" strokeweight="2.25pt">
                      <v:stroke joinstyle="miter"/>
                    </v:line>
                  </w:pict>
                </mc:Fallback>
              </mc:AlternateContent>
            </w:r>
            <w:r>
              <w:rPr>
                <w:noProof/>
              </w:rPr>
              <w:drawing>
                <wp:inline distT="0" distB="0" distL="0" distR="0" wp14:anchorId="7B78768A" wp14:editId="13BA0B28">
                  <wp:extent cx="2586743" cy="1844040"/>
                  <wp:effectExtent l="0" t="0" r="4445"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24854" cy="1871208"/>
                          </a:xfrm>
                          <a:prstGeom prst="rect">
                            <a:avLst/>
                          </a:prstGeom>
                        </pic:spPr>
                      </pic:pic>
                    </a:graphicData>
                  </a:graphic>
                </wp:inline>
              </w:drawing>
            </w:r>
          </w:p>
          <w:p w14:paraId="778083BA" w14:textId="236D2E03" w:rsidR="007C4553" w:rsidRDefault="007C4553" w:rsidP="00DF7793">
            <w:r>
              <w:t>б</w:t>
            </w:r>
          </w:p>
        </w:tc>
      </w:tr>
    </w:tbl>
    <w:p w14:paraId="22673F64" w14:textId="147159FC" w:rsidR="007C4553" w:rsidRPr="007C4553" w:rsidRDefault="007C4553" w:rsidP="007C4553">
      <w:pPr>
        <w:pStyle w:val="ad"/>
        <w:rPr>
          <w:sz w:val="18"/>
        </w:rPr>
      </w:pPr>
      <w:r w:rsidRPr="007C4553">
        <w:rPr>
          <w:sz w:val="18"/>
        </w:rPr>
        <w:t xml:space="preserve">1 – необлученные; 2 – облученные </w:t>
      </w:r>
      <w:proofErr w:type="spellStart"/>
      <w:r w:rsidRPr="007C4553">
        <w:rPr>
          <w:sz w:val="18"/>
        </w:rPr>
        <w:t>флюенсом</w:t>
      </w:r>
      <w:proofErr w:type="spellEnd"/>
      <w:r w:rsidRPr="007C4553">
        <w:rPr>
          <w:sz w:val="18"/>
        </w:rPr>
        <w:t xml:space="preserve"> 5×10</w:t>
      </w:r>
      <w:r w:rsidRPr="007C4553">
        <w:rPr>
          <w:sz w:val="18"/>
          <w:vertAlign w:val="superscript"/>
        </w:rPr>
        <w:t>22</w:t>
      </w:r>
      <w:r w:rsidRPr="007C4553">
        <w:rPr>
          <w:sz w:val="18"/>
        </w:rPr>
        <w:t xml:space="preserve"> </w:t>
      </w:r>
      <w:proofErr w:type="spellStart"/>
      <w:proofErr w:type="gramStart"/>
      <w:r w:rsidRPr="007C4553">
        <w:rPr>
          <w:sz w:val="18"/>
        </w:rPr>
        <w:t>нейтр</w:t>
      </w:r>
      <w:proofErr w:type="spellEnd"/>
      <w:r w:rsidRPr="007C4553">
        <w:rPr>
          <w:sz w:val="18"/>
        </w:rPr>
        <w:t>./</w:t>
      </w:r>
      <w:proofErr w:type="gramEnd"/>
      <w:r w:rsidRPr="007C4553">
        <w:rPr>
          <w:sz w:val="18"/>
        </w:rPr>
        <w:t>м</w:t>
      </w:r>
      <w:r w:rsidRPr="007C4553">
        <w:rPr>
          <w:sz w:val="18"/>
          <w:vertAlign w:val="superscript"/>
        </w:rPr>
        <w:t>2</w:t>
      </w:r>
      <w:r w:rsidRPr="007C4553">
        <w:rPr>
          <w:sz w:val="18"/>
        </w:rPr>
        <w:t xml:space="preserve">; 3 – облученные </w:t>
      </w:r>
      <w:proofErr w:type="spellStart"/>
      <w:r w:rsidRPr="007C4553">
        <w:rPr>
          <w:sz w:val="18"/>
        </w:rPr>
        <w:t>флюенсом</w:t>
      </w:r>
      <w:proofErr w:type="spellEnd"/>
      <w:r w:rsidRPr="007C4553">
        <w:rPr>
          <w:sz w:val="18"/>
        </w:rPr>
        <w:t xml:space="preserve"> 2×10</w:t>
      </w:r>
      <w:r w:rsidRPr="007C4553">
        <w:rPr>
          <w:sz w:val="18"/>
          <w:vertAlign w:val="superscript"/>
        </w:rPr>
        <w:t>24</w:t>
      </w:r>
      <w:r w:rsidRPr="007C4553">
        <w:rPr>
          <w:sz w:val="18"/>
        </w:rPr>
        <w:t xml:space="preserve"> </w:t>
      </w:r>
      <w:proofErr w:type="spellStart"/>
      <w:r w:rsidRPr="007C4553">
        <w:rPr>
          <w:sz w:val="18"/>
        </w:rPr>
        <w:t>нейтр</w:t>
      </w:r>
      <w:proofErr w:type="spellEnd"/>
      <w:r w:rsidRPr="007C4553">
        <w:rPr>
          <w:sz w:val="18"/>
        </w:rPr>
        <w:t>./м</w:t>
      </w:r>
      <w:r w:rsidRPr="007C4553">
        <w:rPr>
          <w:sz w:val="18"/>
          <w:vertAlign w:val="superscript"/>
        </w:rPr>
        <w:t>2</w:t>
      </w:r>
      <w:r w:rsidRPr="007C4553">
        <w:rPr>
          <w:sz w:val="18"/>
        </w:rPr>
        <w:t xml:space="preserve"> образцы</w:t>
      </w:r>
    </w:p>
    <w:p w14:paraId="0407141F" w14:textId="095A6183" w:rsidR="00972C9F" w:rsidRDefault="007C4553" w:rsidP="007C4553">
      <w:pPr>
        <w:pStyle w:val="ad"/>
      </w:pPr>
      <w:bookmarkStart w:id="77" w:name="_Ref39416792"/>
      <w:r>
        <w:lastRenderedPageBreak/>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9</w:t>
      </w:r>
      <w:r w:rsidR="0011249B">
        <w:rPr>
          <w:noProof/>
        </w:rPr>
        <w:fldChar w:fldCharType="end"/>
      </w:r>
      <w:bookmarkEnd w:id="77"/>
      <w:r>
        <w:t xml:space="preserve"> - Температурная зависимость пределов прочности и текучести (а) и пластичности (б) стали</w:t>
      </w:r>
      <w:r w:rsidR="004F2163">
        <w:t xml:space="preserve"> </w:t>
      </w:r>
      <w:r w:rsidR="004F2163" w:rsidRPr="00A61FAB">
        <w:t>12Х18Н10Т</w:t>
      </w:r>
      <w:r>
        <w:t>. Рабочая температура</w:t>
      </w:r>
      <w:r w:rsidR="004C15F7">
        <w:t xml:space="preserve"> фильтра</w:t>
      </w:r>
      <w:r>
        <w:t xml:space="preserve"> выделена красной линией</w:t>
      </w:r>
      <w:r w:rsidR="004F2163">
        <w:t xml:space="preserve"> </w:t>
      </w:r>
      <w:r w:rsidR="004F2163">
        <w:fldChar w:fldCharType="begin" w:fldLock="1"/>
      </w:r>
      <w:r w:rsidR="00564C35">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4]","plainTextFormattedCitation":"[44]","previouslyFormattedCitation":"[44]"},"properties":{"noteIndex":0},"schema":"https://github.com/citation-style-language/schema/raw/master/csl-citation.json"}</w:instrText>
      </w:r>
      <w:r w:rsidR="004F2163">
        <w:fldChar w:fldCharType="separate"/>
      </w:r>
      <w:r w:rsidR="004F2163" w:rsidRPr="004F2163">
        <w:rPr>
          <w:noProof/>
        </w:rPr>
        <w:t>[44]</w:t>
      </w:r>
      <w:r w:rsidR="004F2163">
        <w:fldChar w:fldCharType="end"/>
      </w:r>
    </w:p>
    <w:p w14:paraId="52ECEF6D" w14:textId="5FA89F00" w:rsidR="00972C9F" w:rsidRDefault="00972C9F" w:rsidP="00972C9F"/>
    <w:p w14:paraId="5C1DFFC0" w14:textId="4DBDA0A1" w:rsidR="00345276" w:rsidRPr="00345276" w:rsidRDefault="00345276" w:rsidP="0002067E">
      <w:pPr>
        <w:pStyle w:val="2"/>
      </w:pPr>
      <w:r w:rsidRPr="0002067E">
        <w:t>Окончательный</w:t>
      </w:r>
      <w:r w:rsidRPr="00345276">
        <w:t xml:space="preserve"> состав</w:t>
      </w:r>
    </w:p>
    <w:p w14:paraId="05E94B22" w14:textId="2257339D" w:rsidR="00345276" w:rsidRDefault="00345276" w:rsidP="0002067E">
      <w:r w:rsidRPr="00633927">
        <w:t>Таким образом, после анализа взаимодействия с различными легирующими элементами и изучения их влияния на структуру и свойства, в качестве разрабатываемого материала выбрана сталь ферритно-мартенситного класса</w:t>
      </w:r>
      <w:r>
        <w:t>. Её состав:</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345276" w14:paraId="7E7C87DE" w14:textId="77777777" w:rsidTr="00345276">
        <w:tc>
          <w:tcPr>
            <w:tcW w:w="8897" w:type="dxa"/>
          </w:tcPr>
          <w:p w14:paraId="14C55F0C" w14:textId="36CDB069" w:rsidR="00345276" w:rsidRPr="00345276" w:rsidRDefault="00345276" w:rsidP="00345276">
            <w:pPr>
              <w:ind w:firstLine="708"/>
              <w:jc w:val="center"/>
              <w:rPr>
                <w:lang w:val="en-US"/>
              </w:rPr>
            </w:pPr>
            <w:r>
              <w:rPr>
                <w:lang w:val="en-US"/>
              </w:rPr>
              <w:t>Fe</w:t>
            </w:r>
            <w:r w:rsidRPr="00345276">
              <w:rPr>
                <w:lang w:val="en-US"/>
              </w:rPr>
              <w:t>-18%</w:t>
            </w:r>
            <w:r>
              <w:rPr>
                <w:lang w:val="en-US"/>
              </w:rPr>
              <w:t>Cr</w:t>
            </w:r>
            <w:r w:rsidRPr="00345276">
              <w:rPr>
                <w:lang w:val="en-US"/>
              </w:rPr>
              <w:t>-0,12%</w:t>
            </w:r>
            <w:r w:rsidRPr="00C009B3">
              <w:rPr>
                <w:lang w:val="en-US"/>
              </w:rPr>
              <w:t>C</w:t>
            </w:r>
            <w:r w:rsidRPr="00345276">
              <w:rPr>
                <w:lang w:val="en-US"/>
              </w:rPr>
              <w:t>-</w:t>
            </w:r>
            <w:r>
              <w:rPr>
                <w:lang w:val="en-US"/>
              </w:rPr>
              <w:t>1%Ti-</w:t>
            </w:r>
            <w:r w:rsidRPr="00345276">
              <w:rPr>
                <w:lang w:val="en-US"/>
              </w:rPr>
              <w:t>1.5%</w:t>
            </w:r>
            <w:r>
              <w:rPr>
                <w:lang w:val="en-US"/>
              </w:rPr>
              <w:t>Si</w:t>
            </w:r>
            <w:r w:rsidRPr="00345276">
              <w:rPr>
                <w:lang w:val="en-US"/>
              </w:rPr>
              <w:t xml:space="preserve"> (</w:t>
            </w:r>
            <w:proofErr w:type="gramStart"/>
            <w:r>
              <w:t>мас</w:t>
            </w:r>
            <w:r w:rsidRPr="00345276">
              <w:rPr>
                <w:lang w:val="en-US"/>
              </w:rPr>
              <w:t>.%</w:t>
            </w:r>
            <w:proofErr w:type="gramEnd"/>
            <w:r w:rsidRPr="00345276">
              <w:rPr>
                <w:lang w:val="en-US"/>
              </w:rPr>
              <w:t>)</w:t>
            </w:r>
          </w:p>
        </w:tc>
        <w:tc>
          <w:tcPr>
            <w:tcW w:w="674" w:type="dxa"/>
          </w:tcPr>
          <w:p w14:paraId="72DC0A1A" w14:textId="1FFB663C" w:rsidR="00345276" w:rsidRDefault="00345276" w:rsidP="00345276">
            <w:r>
              <w:t>(15)</w:t>
            </w:r>
          </w:p>
        </w:tc>
      </w:tr>
    </w:tbl>
    <w:p w14:paraId="6D2777F7" w14:textId="0663D4B2" w:rsidR="00345276" w:rsidRPr="00C009B3" w:rsidRDefault="00345276" w:rsidP="0002067E">
      <w:pPr>
        <w:rPr>
          <w:rFonts w:eastAsia="MS Gothic" w:cstheme="majorBidi"/>
          <w:bCs/>
          <w:kern w:val="32"/>
          <w:szCs w:val="32"/>
        </w:rPr>
      </w:pPr>
      <w:r w:rsidRPr="00C009B3">
        <w:rPr>
          <w:rFonts w:eastAsia="MS Gothic" w:cstheme="majorBidi"/>
          <w:bCs/>
          <w:kern w:val="32"/>
          <w:szCs w:val="32"/>
        </w:rPr>
        <w:t xml:space="preserve">Изучены </w:t>
      </w:r>
      <w:r>
        <w:rPr>
          <w:rFonts w:eastAsia="MS Gothic" w:cstheme="majorBidi"/>
          <w:bCs/>
          <w:kern w:val="32"/>
          <w:szCs w:val="32"/>
        </w:rPr>
        <w:t xml:space="preserve">свойства весьма близкой по составу стали </w:t>
      </w:r>
      <w:r w:rsidRPr="006B5389">
        <w:t>1</w:t>
      </w:r>
      <w:r>
        <w:t>2Х18Н10</w:t>
      </w:r>
      <w:r w:rsidRPr="002F4537">
        <w:t xml:space="preserve">Т. </w:t>
      </w:r>
      <w:r w:rsidR="002F4537">
        <w:t>Материал</w:t>
      </w:r>
      <w:r>
        <w:t xml:space="preserve"> удовлетворя</w:t>
      </w:r>
      <w:r w:rsidR="002F4537">
        <w:t>е</w:t>
      </w:r>
      <w:r>
        <w:t xml:space="preserve">т требованиям по </w:t>
      </w:r>
      <w:r w:rsidR="00836DA4">
        <w:t>устойчивости</w:t>
      </w:r>
      <w:r>
        <w:t xml:space="preserve"> к радиационному воздействию, однако </w:t>
      </w:r>
      <w:r w:rsidR="00836DA4">
        <w:t>не удовлетворя</w:t>
      </w:r>
      <w:r w:rsidR="002F4537">
        <w:t>е</w:t>
      </w:r>
      <w:r w:rsidR="00836DA4">
        <w:t xml:space="preserve">т </w:t>
      </w:r>
      <w:r w:rsidR="00836DA4" w:rsidRPr="002F4537">
        <w:t>требования</w:t>
      </w:r>
      <w:r w:rsidR="00B07CF1" w:rsidRPr="002F4537">
        <w:t>м по механическим свойствам</w:t>
      </w:r>
      <w:r w:rsidRPr="002F4537">
        <w:t>.</w:t>
      </w:r>
      <w:r w:rsidR="00836DA4">
        <w:t xml:space="preserve"> Для достижения заданных механических свойств при рабочей температуре необходимо </w:t>
      </w:r>
      <w:r w:rsidR="00BF20B2">
        <w:t>термомеханическое</w:t>
      </w:r>
      <w:r w:rsidR="00836DA4">
        <w:t xml:space="preserve"> упрочнение материала, методика которой будет рассмотрена в главе 5.</w:t>
      </w:r>
    </w:p>
    <w:p w14:paraId="62E8A800" w14:textId="12820283" w:rsidR="004C15F7" w:rsidRDefault="004C15F7" w:rsidP="00972C9F"/>
    <w:p w14:paraId="20A70E65" w14:textId="43DFF203" w:rsidR="004C15F7" w:rsidRDefault="004C15F7" w:rsidP="00972C9F"/>
    <w:p w14:paraId="48747599" w14:textId="101385DD" w:rsidR="00972C9F" w:rsidRPr="0002067E" w:rsidRDefault="00BF20B2" w:rsidP="0002067E">
      <w:pPr>
        <w:pStyle w:val="1"/>
      </w:pPr>
      <w:bookmarkStart w:id="78" w:name="_Toc7202704"/>
      <w:r w:rsidRPr="00BF20B2">
        <w:t>ОБЕСПЕЧЕНИ</w:t>
      </w:r>
      <w:r w:rsidRPr="00761F4F">
        <w:t xml:space="preserve">Е СТАБИЛЬНОСТИ СТРУКТУРНО-ФАЗОВОГО СОСТОЯНИЯ В </w:t>
      </w:r>
      <w:r w:rsidRPr="0002067E">
        <w:t>ЭКСПЛУАТАЦИОННЫХ</w:t>
      </w:r>
      <w:r w:rsidRPr="00761F4F">
        <w:t xml:space="preserve"> УСЛОВИЯХ</w:t>
      </w:r>
      <w:bookmarkEnd w:id="78"/>
    </w:p>
    <w:p w14:paraId="1BC4D0AC" w14:textId="6542EBCA" w:rsidR="00BF20B2" w:rsidRPr="00761F4F" w:rsidRDefault="00DE46A4" w:rsidP="0002067E">
      <w:r w:rsidRPr="00761F4F">
        <w:t xml:space="preserve">Для </w:t>
      </w:r>
      <w:r w:rsidRPr="002F4537">
        <w:t xml:space="preserve">повышения прочностных свойств разработанной стали необходимо осуществить ее </w:t>
      </w:r>
      <w:r w:rsidR="00B07CF1" w:rsidRPr="002F4537">
        <w:t xml:space="preserve">термомеханическую </w:t>
      </w:r>
      <w:r w:rsidRPr="002F4537">
        <w:t>обработку</w:t>
      </w:r>
      <w:r w:rsidRPr="00761F4F">
        <w:t>. Различают три основных вида обработки</w:t>
      </w:r>
      <w:r w:rsidR="00564C35" w:rsidRPr="00761F4F">
        <w:t xml:space="preserve"> </w:t>
      </w:r>
      <w:r w:rsidR="00564C35" w:rsidRPr="00761F4F">
        <w:fldChar w:fldCharType="begin" w:fldLock="1"/>
      </w:r>
      <w:r w:rsidR="006978EF" w:rsidRPr="00761F4F">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5]","plainTextFormattedCitation":"[45]","previouslyFormattedCitation":"[45]"},"properties":{"noteIndex":0},"schema":"https://github.com/citation-style-language/schema/raw/master/csl-citation.json"}</w:instrText>
      </w:r>
      <w:r w:rsidR="00564C35" w:rsidRPr="00761F4F">
        <w:fldChar w:fldCharType="separate"/>
      </w:r>
      <w:r w:rsidR="00564C35" w:rsidRPr="00761F4F">
        <w:rPr>
          <w:noProof/>
        </w:rPr>
        <w:t>[45]</w:t>
      </w:r>
      <w:r w:rsidR="00564C35" w:rsidRPr="00761F4F">
        <w:fldChar w:fldCharType="end"/>
      </w:r>
      <w:r w:rsidRPr="00761F4F">
        <w:t>:</w:t>
      </w:r>
    </w:p>
    <w:p w14:paraId="48DE3087" w14:textId="222C9834" w:rsidR="00DE46A4" w:rsidRPr="00761F4F" w:rsidRDefault="00DE46A4" w:rsidP="00DE46A4">
      <w:pPr>
        <w:pStyle w:val="a5"/>
        <w:numPr>
          <w:ilvl w:val="0"/>
          <w:numId w:val="23"/>
        </w:numPr>
        <w:rPr>
          <w:color w:val="000000" w:themeColor="text1"/>
          <w:sz w:val="24"/>
          <w:szCs w:val="24"/>
        </w:rPr>
      </w:pPr>
      <w:proofErr w:type="spellStart"/>
      <w:r w:rsidRPr="00761F4F">
        <w:rPr>
          <w:color w:val="000000" w:themeColor="text1"/>
          <w:sz w:val="24"/>
          <w:szCs w:val="24"/>
        </w:rPr>
        <w:t>Механо</w:t>
      </w:r>
      <w:proofErr w:type="spellEnd"/>
      <w:r w:rsidRPr="00761F4F">
        <w:rPr>
          <w:color w:val="000000" w:themeColor="text1"/>
          <w:sz w:val="24"/>
          <w:szCs w:val="24"/>
        </w:rPr>
        <w:t xml:space="preserve">-термическая обработка (МТО). Данный метод предполагает воздействие на материал температур, не превышающих температуру рекристаллизации. Воздействия механических напряжений при таких температурах позволяет получить </w:t>
      </w:r>
      <w:proofErr w:type="spellStart"/>
      <w:r w:rsidRPr="00761F4F">
        <w:rPr>
          <w:color w:val="000000" w:themeColor="text1"/>
          <w:sz w:val="24"/>
          <w:szCs w:val="24"/>
        </w:rPr>
        <w:t>нагартовку</w:t>
      </w:r>
      <w:proofErr w:type="spellEnd"/>
      <w:r w:rsidRPr="00761F4F">
        <w:rPr>
          <w:color w:val="000000" w:themeColor="text1"/>
          <w:sz w:val="24"/>
          <w:szCs w:val="24"/>
        </w:rPr>
        <w:t xml:space="preserve"> металла, которая будет увеличивать его длительные </w:t>
      </w:r>
      <w:proofErr w:type="spellStart"/>
      <w:r w:rsidR="007B5EFC" w:rsidRPr="00761F4F">
        <w:rPr>
          <w:color w:val="000000" w:themeColor="text1"/>
          <w:sz w:val="24"/>
          <w:szCs w:val="24"/>
        </w:rPr>
        <w:t>жаро</w:t>
      </w:r>
      <w:r w:rsidRPr="00761F4F">
        <w:rPr>
          <w:color w:val="000000" w:themeColor="text1"/>
          <w:sz w:val="24"/>
          <w:szCs w:val="24"/>
        </w:rPr>
        <w:t>прочностные</w:t>
      </w:r>
      <w:proofErr w:type="spellEnd"/>
      <w:r w:rsidRPr="00761F4F">
        <w:rPr>
          <w:color w:val="000000" w:themeColor="text1"/>
          <w:sz w:val="24"/>
          <w:szCs w:val="24"/>
        </w:rPr>
        <w:t xml:space="preserve"> свойства</w:t>
      </w:r>
      <w:r w:rsidR="007B5EFC" w:rsidRPr="00761F4F">
        <w:rPr>
          <w:color w:val="000000" w:themeColor="text1"/>
          <w:sz w:val="24"/>
          <w:szCs w:val="24"/>
        </w:rPr>
        <w:t>: скорость и предел ползучести. Тем не менее, данная обработка не сильно увеличивает</w:t>
      </w:r>
      <w:r w:rsidR="004D47D1" w:rsidRPr="00761F4F">
        <w:rPr>
          <w:color w:val="000000" w:themeColor="text1"/>
          <w:sz w:val="24"/>
          <w:szCs w:val="24"/>
        </w:rPr>
        <w:t xml:space="preserve"> статические прочностные свойства материала при высоких температурах.</w:t>
      </w:r>
    </w:p>
    <w:p w14:paraId="02DEA60E" w14:textId="3D926338" w:rsidR="004D47D1" w:rsidRPr="002F4537" w:rsidRDefault="004D47D1" w:rsidP="00DE46A4">
      <w:pPr>
        <w:pStyle w:val="a5"/>
        <w:numPr>
          <w:ilvl w:val="0"/>
          <w:numId w:val="23"/>
        </w:numPr>
        <w:rPr>
          <w:color w:val="000000" w:themeColor="text1"/>
          <w:sz w:val="24"/>
          <w:szCs w:val="24"/>
        </w:rPr>
      </w:pPr>
      <w:r w:rsidRPr="00761F4F">
        <w:rPr>
          <w:color w:val="000000" w:themeColor="text1"/>
          <w:sz w:val="24"/>
          <w:szCs w:val="24"/>
        </w:rPr>
        <w:t xml:space="preserve">Высокотемпературная </w:t>
      </w:r>
      <w:proofErr w:type="spellStart"/>
      <w:r w:rsidRPr="002F4537">
        <w:rPr>
          <w:color w:val="000000" w:themeColor="text1"/>
          <w:sz w:val="24"/>
          <w:szCs w:val="24"/>
        </w:rPr>
        <w:t>механо</w:t>
      </w:r>
      <w:proofErr w:type="spellEnd"/>
      <w:r w:rsidRPr="002F4537">
        <w:rPr>
          <w:color w:val="000000" w:themeColor="text1"/>
          <w:sz w:val="24"/>
          <w:szCs w:val="24"/>
        </w:rPr>
        <w:t>-термическая обработка (ВМТО). Деформация в этом случае происход</w:t>
      </w:r>
      <w:r w:rsidR="0056668B" w:rsidRPr="002F4537">
        <w:rPr>
          <w:color w:val="000000" w:themeColor="text1"/>
          <w:sz w:val="24"/>
          <w:szCs w:val="24"/>
        </w:rPr>
        <w:t>и</w:t>
      </w:r>
      <w:r w:rsidRPr="002F4537">
        <w:rPr>
          <w:color w:val="000000" w:themeColor="text1"/>
          <w:sz w:val="24"/>
          <w:szCs w:val="24"/>
        </w:rPr>
        <w:t>т выше температуры рекристаллизации и сопровождается быстрой закалкой, при этом</w:t>
      </w:r>
      <w:r w:rsidRPr="00761F4F">
        <w:rPr>
          <w:color w:val="000000" w:themeColor="text1"/>
          <w:sz w:val="24"/>
          <w:szCs w:val="24"/>
        </w:rPr>
        <w:t xml:space="preserve"> возникают устойчивые виды искажений, которые </w:t>
      </w:r>
      <w:r w:rsidR="001F0BFD" w:rsidRPr="00761F4F">
        <w:rPr>
          <w:color w:val="000000" w:themeColor="text1"/>
          <w:sz w:val="24"/>
          <w:szCs w:val="24"/>
        </w:rPr>
        <w:t>вызывают,</w:t>
      </w:r>
      <w:r w:rsidRPr="00761F4F">
        <w:rPr>
          <w:color w:val="000000" w:themeColor="text1"/>
          <w:sz w:val="24"/>
          <w:szCs w:val="24"/>
        </w:rPr>
        <w:t xml:space="preserve"> как и повышение обычных прочностных свойств материала, так и жаропрочности. Данный способ упрочнения основывается на сохране</w:t>
      </w:r>
      <w:r w:rsidRPr="00761F4F">
        <w:rPr>
          <w:color w:val="000000" w:themeColor="text1"/>
          <w:sz w:val="24"/>
          <w:szCs w:val="24"/>
        </w:rPr>
        <w:lastRenderedPageBreak/>
        <w:t>нии в материале структурного сост</w:t>
      </w:r>
      <w:r w:rsidRPr="002F4537">
        <w:rPr>
          <w:color w:val="000000" w:themeColor="text1"/>
          <w:sz w:val="24"/>
          <w:szCs w:val="24"/>
        </w:rPr>
        <w:t>ояни</w:t>
      </w:r>
      <w:r w:rsidR="0056668B" w:rsidRPr="002F4537">
        <w:rPr>
          <w:color w:val="000000" w:themeColor="text1"/>
          <w:sz w:val="24"/>
          <w:szCs w:val="24"/>
        </w:rPr>
        <w:t>я</w:t>
      </w:r>
      <w:r w:rsidRPr="002F4537">
        <w:rPr>
          <w:color w:val="000000" w:themeColor="text1"/>
          <w:sz w:val="24"/>
          <w:szCs w:val="24"/>
        </w:rPr>
        <w:t>,</w:t>
      </w:r>
      <w:r w:rsidRPr="00761F4F">
        <w:rPr>
          <w:color w:val="000000" w:themeColor="text1"/>
          <w:sz w:val="24"/>
          <w:szCs w:val="24"/>
        </w:rPr>
        <w:t xml:space="preserve"> которое возникло в результате пластической деформации в </w:t>
      </w:r>
      <w:r w:rsidRPr="002F4537">
        <w:rPr>
          <w:color w:val="000000" w:themeColor="text1"/>
          <w:sz w:val="24"/>
          <w:szCs w:val="24"/>
        </w:rPr>
        <w:t>области высоких температур.</w:t>
      </w:r>
    </w:p>
    <w:p w14:paraId="65D62D33" w14:textId="33F52287" w:rsidR="004D47D1" w:rsidRPr="00761F4F" w:rsidRDefault="004D47D1" w:rsidP="00DE46A4">
      <w:pPr>
        <w:pStyle w:val="a5"/>
        <w:numPr>
          <w:ilvl w:val="0"/>
          <w:numId w:val="23"/>
        </w:numPr>
        <w:rPr>
          <w:color w:val="000000" w:themeColor="text1"/>
          <w:sz w:val="24"/>
          <w:szCs w:val="24"/>
        </w:rPr>
      </w:pPr>
      <w:r w:rsidRPr="002F4537">
        <w:rPr>
          <w:color w:val="000000" w:themeColor="text1"/>
          <w:sz w:val="24"/>
          <w:szCs w:val="24"/>
        </w:rPr>
        <w:t xml:space="preserve">Высокотемпературная термомеханическая обработка (ВТМО). </w:t>
      </w:r>
      <w:r w:rsidR="001827FA" w:rsidRPr="002F4537">
        <w:rPr>
          <w:color w:val="000000" w:themeColor="text1"/>
          <w:sz w:val="24"/>
          <w:szCs w:val="24"/>
        </w:rPr>
        <w:t>Процедура этого</w:t>
      </w:r>
      <w:r w:rsidRPr="002F4537">
        <w:rPr>
          <w:color w:val="000000" w:themeColor="text1"/>
          <w:sz w:val="24"/>
          <w:szCs w:val="24"/>
        </w:rPr>
        <w:t xml:space="preserve"> способ</w:t>
      </w:r>
      <w:r w:rsidR="001827FA" w:rsidRPr="002F4537">
        <w:rPr>
          <w:color w:val="000000" w:themeColor="text1"/>
          <w:sz w:val="24"/>
          <w:szCs w:val="24"/>
        </w:rPr>
        <w:t>а</w:t>
      </w:r>
      <w:r w:rsidRPr="002F4537">
        <w:rPr>
          <w:color w:val="000000" w:themeColor="text1"/>
          <w:sz w:val="24"/>
          <w:szCs w:val="24"/>
        </w:rPr>
        <w:t xml:space="preserve"> упрочнения аналогичн</w:t>
      </w:r>
      <w:r w:rsidR="001827FA" w:rsidRPr="002F4537">
        <w:rPr>
          <w:color w:val="000000" w:themeColor="text1"/>
          <w:sz w:val="24"/>
          <w:szCs w:val="24"/>
        </w:rPr>
        <w:t>а</w:t>
      </w:r>
      <w:r w:rsidRPr="002F4537">
        <w:rPr>
          <w:color w:val="000000" w:themeColor="text1"/>
          <w:sz w:val="24"/>
          <w:szCs w:val="24"/>
        </w:rPr>
        <w:t xml:space="preserve"> ВМТО, однако</w:t>
      </w:r>
      <w:r w:rsidRPr="00761F4F">
        <w:rPr>
          <w:color w:val="000000" w:themeColor="text1"/>
          <w:sz w:val="24"/>
          <w:szCs w:val="24"/>
        </w:rPr>
        <w:t xml:space="preserve"> главным фактором упрочнения здесь является фазовое превращение</w:t>
      </w:r>
      <w:r w:rsidR="00B6583F" w:rsidRPr="00761F4F">
        <w:rPr>
          <w:color w:val="000000" w:themeColor="text1"/>
          <w:sz w:val="24"/>
          <w:szCs w:val="24"/>
        </w:rPr>
        <w:t xml:space="preserve"> (например, мартенситное). Данный способ подходит для нестабильных </w:t>
      </w:r>
      <w:proofErr w:type="spellStart"/>
      <w:r w:rsidR="00B6583F" w:rsidRPr="00761F4F">
        <w:rPr>
          <w:color w:val="000000" w:themeColor="text1"/>
          <w:sz w:val="24"/>
          <w:szCs w:val="24"/>
        </w:rPr>
        <w:t>аустенитных</w:t>
      </w:r>
      <w:proofErr w:type="spellEnd"/>
      <w:r w:rsidR="00B6583F" w:rsidRPr="00761F4F">
        <w:rPr>
          <w:color w:val="000000" w:themeColor="text1"/>
          <w:sz w:val="24"/>
          <w:szCs w:val="24"/>
        </w:rPr>
        <w:t xml:space="preserve"> сталей.</w:t>
      </w:r>
    </w:p>
    <w:p w14:paraId="29ECFC07" w14:textId="07AE9F17" w:rsidR="001827FA" w:rsidRPr="00761F4F" w:rsidRDefault="001827FA" w:rsidP="00DE46A4">
      <w:pPr>
        <w:pStyle w:val="a5"/>
        <w:numPr>
          <w:ilvl w:val="0"/>
          <w:numId w:val="23"/>
        </w:numPr>
        <w:rPr>
          <w:color w:val="000000" w:themeColor="text1"/>
          <w:sz w:val="24"/>
          <w:szCs w:val="24"/>
        </w:rPr>
      </w:pPr>
      <w:r w:rsidRPr="00761F4F">
        <w:rPr>
          <w:color w:val="000000" w:themeColor="text1"/>
          <w:sz w:val="24"/>
          <w:szCs w:val="24"/>
        </w:rPr>
        <w:t xml:space="preserve">Низкотемпературная термомеханическая обработка (НТМО). Заключается в деформации ниже температуры рекристаллизации, но выше температуры мартенситного перехода. Так же, как и ВТМО подходит для нестабильных </w:t>
      </w:r>
      <w:proofErr w:type="spellStart"/>
      <w:r w:rsidRPr="00761F4F">
        <w:rPr>
          <w:color w:val="000000" w:themeColor="text1"/>
          <w:sz w:val="24"/>
          <w:szCs w:val="24"/>
        </w:rPr>
        <w:t>аустенитных</w:t>
      </w:r>
      <w:proofErr w:type="spellEnd"/>
      <w:r w:rsidRPr="00761F4F">
        <w:rPr>
          <w:color w:val="000000" w:themeColor="text1"/>
          <w:sz w:val="24"/>
          <w:szCs w:val="24"/>
        </w:rPr>
        <w:t xml:space="preserve"> сталей.</w:t>
      </w:r>
    </w:p>
    <w:p w14:paraId="5119E48F" w14:textId="2F903434" w:rsidR="001F0BFD" w:rsidRDefault="0056668B" w:rsidP="0002067E">
      <w:r w:rsidRPr="002F4537">
        <w:t>Как показано выше,</w:t>
      </w:r>
      <w:r w:rsidR="002F4537" w:rsidRPr="002F4537">
        <w:t xml:space="preserve"> </w:t>
      </w:r>
      <w:r w:rsidR="006978EF" w:rsidRPr="002F4537">
        <w:t xml:space="preserve">разработанная сталь принадлежит </w:t>
      </w:r>
      <w:r w:rsidRPr="002F4537">
        <w:t xml:space="preserve">к </w:t>
      </w:r>
      <w:proofErr w:type="spellStart"/>
      <w:r w:rsidR="006978EF" w:rsidRPr="002F4537">
        <w:t>аустенитному</w:t>
      </w:r>
      <w:proofErr w:type="spellEnd"/>
      <w:r w:rsidR="006978EF" w:rsidRPr="002F4537">
        <w:t xml:space="preserve"> классу </w:t>
      </w:r>
      <w:r w:rsidRPr="002F4537">
        <w:t xml:space="preserve">во </w:t>
      </w:r>
      <w:r w:rsidR="006978EF" w:rsidRPr="002F4537">
        <w:t>всем диапазоне температур, иначе говоря, она стабильная. Это значит, что методы ВТМО и НТМО не подходят для увеличения прочностных свойств.</w:t>
      </w:r>
      <w:r w:rsidR="006978EF">
        <w:t xml:space="preserve"> МТО может быть применено, однако в исследовании </w:t>
      </w:r>
      <w:r w:rsidR="006978EF">
        <w:fldChar w:fldCharType="begin" w:fldLock="1"/>
      </w:r>
      <w:r w:rsidR="00143F5D">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rsidR="006978EF">
        <w:fldChar w:fldCharType="separate"/>
      </w:r>
      <w:r w:rsidR="006978EF" w:rsidRPr="006978EF">
        <w:rPr>
          <w:noProof/>
        </w:rPr>
        <w:t>[46]</w:t>
      </w:r>
      <w:r w:rsidR="006978EF">
        <w:fldChar w:fldCharType="end"/>
      </w:r>
      <w:r w:rsidR="006978EF">
        <w:t xml:space="preserve"> было выяснено, что такая деформация приводит к сильному повышению числа вакансий</w:t>
      </w:r>
      <w:r w:rsidR="006636B5">
        <w:t xml:space="preserve"> и</w:t>
      </w:r>
      <w:r w:rsidR="006978EF">
        <w:t xml:space="preserve"> образованию микротрещин</w:t>
      </w:r>
      <w:r w:rsidR="006636B5">
        <w:t>, что может негативно сказаться на долговечности изделия.</w:t>
      </w:r>
    </w:p>
    <w:p w14:paraId="21986336" w14:textId="00F60996" w:rsidR="006636B5" w:rsidRDefault="006636B5" w:rsidP="0002067E">
      <w:r>
        <w:t xml:space="preserve">Основным механизмом деформации при </w:t>
      </w:r>
      <w:r w:rsidRPr="006978EF">
        <w:t>ВМТО</w:t>
      </w:r>
      <w:r>
        <w:t xml:space="preserve"> является пакетный сдвиг. При выходе пакетов на границы исходных зерен образуется зубчатость (рисунок </w:t>
      </w:r>
      <w:r w:rsidR="00E44B73">
        <w:t>5.1</w:t>
      </w:r>
      <w:r w:rsidR="006D76B8">
        <w:t>)</w:t>
      </w:r>
      <w:r>
        <w:t xml:space="preserve">, способствующая прохождению динамической </w:t>
      </w:r>
      <w:proofErr w:type="spellStart"/>
      <w:r>
        <w:t>полигонизации</w:t>
      </w:r>
      <w:proofErr w:type="spellEnd"/>
      <w:r>
        <w:t xml:space="preserve"> и динамической </w:t>
      </w:r>
      <w:r w:rsidRPr="002F4537">
        <w:t>рекристалл</w:t>
      </w:r>
      <w:r>
        <w:t>изации.</w:t>
      </w:r>
    </w:p>
    <w:p w14:paraId="7D8302A2" w14:textId="2608FF42" w:rsidR="00BF20B2" w:rsidRDefault="00BF20B2" w:rsidP="00BF20B2"/>
    <w:p w14:paraId="42354AF0" w14:textId="1188A95D" w:rsidR="00BF20B2" w:rsidRDefault="00BF20B2" w:rsidP="00BF20B2"/>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6636B5" w14:paraId="500DBEB8" w14:textId="77777777" w:rsidTr="006636B5">
        <w:tc>
          <w:tcPr>
            <w:tcW w:w="9571" w:type="dxa"/>
          </w:tcPr>
          <w:p w14:paraId="3CDF0131" w14:textId="77777777" w:rsidR="006636B5" w:rsidRDefault="006636B5" w:rsidP="006636B5">
            <w:pPr>
              <w:jc w:val="center"/>
            </w:pPr>
            <w:r>
              <w:rPr>
                <w:noProof/>
              </w:rPr>
              <w:drawing>
                <wp:inline distT="0" distB="0" distL="0" distR="0" wp14:anchorId="4BFE2D59" wp14:editId="7556D80E">
                  <wp:extent cx="4131945" cy="1687671"/>
                  <wp:effectExtent l="0" t="0" r="1905" b="825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45295" cy="1693124"/>
                          </a:xfrm>
                          <a:prstGeom prst="rect">
                            <a:avLst/>
                          </a:prstGeom>
                        </pic:spPr>
                      </pic:pic>
                    </a:graphicData>
                  </a:graphic>
                </wp:inline>
              </w:drawing>
            </w:r>
          </w:p>
          <w:p w14:paraId="0CA5CF48" w14:textId="523D96A8" w:rsidR="006636B5" w:rsidRDefault="006636B5" w:rsidP="0072746B">
            <w:pPr>
              <w:jc w:val="center"/>
            </w:pPr>
            <w:r>
              <w:t>а</w:t>
            </w:r>
          </w:p>
        </w:tc>
      </w:tr>
      <w:tr w:rsidR="006636B5" w14:paraId="3A8F9984" w14:textId="77777777" w:rsidTr="006636B5">
        <w:tc>
          <w:tcPr>
            <w:tcW w:w="9571" w:type="dxa"/>
          </w:tcPr>
          <w:p w14:paraId="1242E1F2" w14:textId="77777777" w:rsidR="006636B5" w:rsidRDefault="006636B5" w:rsidP="006636B5">
            <w:pPr>
              <w:jc w:val="center"/>
            </w:pPr>
            <w:r>
              <w:rPr>
                <w:noProof/>
              </w:rPr>
              <w:lastRenderedPageBreak/>
              <w:drawing>
                <wp:inline distT="0" distB="0" distL="0" distR="0" wp14:anchorId="5AAE7E39" wp14:editId="6DC34DC5">
                  <wp:extent cx="4258945" cy="1745462"/>
                  <wp:effectExtent l="0" t="0" r="8255" b="762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271886" cy="1750765"/>
                          </a:xfrm>
                          <a:prstGeom prst="rect">
                            <a:avLst/>
                          </a:prstGeom>
                        </pic:spPr>
                      </pic:pic>
                    </a:graphicData>
                  </a:graphic>
                </wp:inline>
              </w:drawing>
            </w:r>
          </w:p>
          <w:p w14:paraId="3A5A7036" w14:textId="0F4F69D3" w:rsidR="006636B5" w:rsidRDefault="006636B5" w:rsidP="0072746B">
            <w:pPr>
              <w:jc w:val="center"/>
            </w:pPr>
            <w:r>
              <w:t>б</w:t>
            </w:r>
          </w:p>
        </w:tc>
      </w:tr>
    </w:tbl>
    <w:p w14:paraId="639234D4" w14:textId="77777777" w:rsidR="0072746B" w:rsidRDefault="0072746B" w:rsidP="006636B5">
      <w:pPr>
        <w:jc w:val="center"/>
        <w:rPr>
          <w:sz w:val="20"/>
          <w:szCs w:val="20"/>
        </w:rPr>
      </w:pPr>
    </w:p>
    <w:p w14:paraId="42D615E6" w14:textId="15A12EEF" w:rsidR="00BF20B2" w:rsidRPr="006636B5" w:rsidRDefault="006636B5" w:rsidP="006636B5">
      <w:pPr>
        <w:jc w:val="center"/>
        <w:rPr>
          <w:sz w:val="20"/>
          <w:szCs w:val="20"/>
        </w:rPr>
      </w:pPr>
      <w:r w:rsidRPr="006636B5">
        <w:rPr>
          <w:sz w:val="20"/>
          <w:szCs w:val="20"/>
        </w:rPr>
        <w:t>а – общий вид структуры (х200); б – вид границы зерна (х1400)</w:t>
      </w:r>
    </w:p>
    <w:p w14:paraId="15EDDFC5" w14:textId="77777777" w:rsidR="006636B5" w:rsidRDefault="006636B5" w:rsidP="00BF20B2"/>
    <w:p w14:paraId="739E6B09" w14:textId="54C69451" w:rsidR="006636B5" w:rsidRDefault="006636B5" w:rsidP="006636B5">
      <w:pPr>
        <w:pStyle w:val="ad"/>
      </w:pPr>
      <w:bookmarkStart w:id="79" w:name="_Ref3951158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5</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w:t>
      </w:r>
      <w:r w:rsidR="0011249B">
        <w:rPr>
          <w:noProof/>
        </w:rPr>
        <w:fldChar w:fldCharType="end"/>
      </w:r>
      <w:bookmarkEnd w:id="79"/>
      <w:r>
        <w:t xml:space="preserve"> - </w:t>
      </w:r>
      <w:r w:rsidRPr="00B450A6">
        <w:t xml:space="preserve">Микроструктура </w:t>
      </w:r>
      <w:proofErr w:type="spellStart"/>
      <w:r w:rsidRPr="00B450A6">
        <w:t>аустенитной</w:t>
      </w:r>
      <w:proofErr w:type="spellEnd"/>
      <w:r w:rsidRPr="00B450A6">
        <w:t xml:space="preserve"> стали ЭИ481, подвергнутой ВМТО при 1000℃</w:t>
      </w:r>
      <w:r w:rsidR="006D76B8">
        <w:t xml:space="preserve"> </w:t>
      </w:r>
      <w:r w:rsidR="006D76B8" w:rsidRPr="006978EF">
        <w:fldChar w:fldCharType="begin" w:fldLock="1"/>
      </w:r>
      <w:r w:rsidR="006D76B8">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5]","plainTextFormattedCitation":"[45]","previouslyFormattedCitation":"[45]"},"properties":{"noteIndex":0},"schema":"https://github.com/citation-style-language/schema/raw/master/csl-citation.json"}</w:instrText>
      </w:r>
      <w:r w:rsidR="006D76B8" w:rsidRPr="006978EF">
        <w:fldChar w:fldCharType="separate"/>
      </w:r>
      <w:r w:rsidR="006D76B8" w:rsidRPr="006978EF">
        <w:rPr>
          <w:noProof/>
        </w:rPr>
        <w:t>[45]</w:t>
      </w:r>
      <w:r w:rsidR="006D76B8" w:rsidRPr="006978EF">
        <w:fldChar w:fldCharType="end"/>
      </w:r>
    </w:p>
    <w:p w14:paraId="3306C895" w14:textId="64E120D0" w:rsidR="00BF20B2" w:rsidRDefault="00BF20B2" w:rsidP="00BF20B2"/>
    <w:p w14:paraId="6003289E" w14:textId="58031F8A" w:rsidR="00143F5D" w:rsidRDefault="006D76B8" w:rsidP="0002067E">
      <w:r>
        <w:t>Температура начала рекристаллизации для сталей типа 18-10</w:t>
      </w:r>
      <w:r w:rsidR="00E5472C">
        <w:t xml:space="preserve"> зависит от количества углерода и скорости деформации и </w:t>
      </w:r>
      <w:r>
        <w:t>составляет</w:t>
      </w:r>
      <w:r w:rsidR="00E5472C">
        <w:t xml:space="preserve"> приблизительно</w:t>
      </w:r>
      <w:r>
        <w:t xml:space="preserve"> 950</w:t>
      </w:r>
      <w:r w:rsidRPr="00B450A6">
        <w:t>℃</w:t>
      </w:r>
      <w:r>
        <w:t xml:space="preserve">, а полная </w:t>
      </w:r>
      <w:proofErr w:type="spellStart"/>
      <w:r>
        <w:t>аустенизация</w:t>
      </w:r>
      <w:proofErr w:type="spellEnd"/>
      <w:r>
        <w:t xml:space="preserve"> происходит п</w:t>
      </w:r>
      <w:r w:rsidR="00143F5D">
        <w:t xml:space="preserve">ри </w:t>
      </w:r>
      <w:r w:rsidR="00143F5D" w:rsidRPr="00B450A6">
        <w:t>1</w:t>
      </w:r>
      <w:r w:rsidR="00143F5D">
        <w:t>1</w:t>
      </w:r>
      <w:r w:rsidR="00143F5D" w:rsidRPr="00B450A6">
        <w:t>00℃</w:t>
      </w:r>
      <w:r w:rsidR="00143F5D">
        <w:t>. В процессе горячей деформации (выше 950</w:t>
      </w:r>
      <w:r w:rsidR="00143F5D" w:rsidRPr="00B450A6">
        <w:t>℃</w:t>
      </w:r>
      <w:r w:rsidR="00143F5D">
        <w:t xml:space="preserve">) разрабатываемой </w:t>
      </w:r>
      <w:r w:rsidR="00143F5D" w:rsidRPr="007157E4">
        <w:t>стали структура</w:t>
      </w:r>
      <w:r w:rsidR="0056668B" w:rsidRPr="007157E4">
        <w:t>, формирующаяся путем динамической рекристаллизации,</w:t>
      </w:r>
      <w:r w:rsidR="00143F5D">
        <w:t xml:space="preserve"> составляет 50-80% </w:t>
      </w:r>
      <w:r w:rsidR="00143F5D">
        <w:fldChar w:fldCharType="begin" w:fldLock="1"/>
      </w:r>
      <w:r w:rsidR="0098325F">
        <w:instrText>ADDIN CSL_CITATION {"citationItems":[{"id":"ITEM-1","itemData":{"author":[{"dropping-particle":"","family":"Викторов Н.А.","given":"","non-dropping-particle":"","parse-names":false,"suffix":""}],"container-title":"Металловедение и тер- мическая обработка металлов.","id":"ITEM-1","issued":{"date-parts":[["2011"]]},"page":"8–9","title":"Горячая пластичность стали 08Х18Н10Т","type":"article-journal","volume":"№6"},"uris":["http://www.mendeley.com/documents/?uuid=bdcec6cb-d6eb-4f36-8206-048031250416"]}],"mendeley":{"formattedCitation":"[47]","plainTextFormattedCitation":"[47]","previouslyFormattedCitation":"[47]"},"properties":{"noteIndex":0},"schema":"https://github.com/citation-style-language/schema/raw/master/csl-citation.json"}</w:instrText>
      </w:r>
      <w:r w:rsidR="00143F5D">
        <w:fldChar w:fldCharType="separate"/>
      </w:r>
      <w:r w:rsidR="00143F5D" w:rsidRPr="00143F5D">
        <w:rPr>
          <w:noProof/>
        </w:rPr>
        <w:t>[47]</w:t>
      </w:r>
      <w:r w:rsidR="00143F5D">
        <w:fldChar w:fldCharType="end"/>
      </w:r>
      <w:r w:rsidR="00143F5D">
        <w:t xml:space="preserve">. </w:t>
      </w:r>
    </w:p>
    <w:p w14:paraId="18AF06B4" w14:textId="5E5D9462" w:rsidR="00E5472C" w:rsidRDefault="00143F5D" w:rsidP="0002067E">
      <w:r>
        <w:t>Понижение температуры в процессе деформации инициирует выделение из твердого раствора дисперсных карбидов титана по границам зерен, субзерен и на плоскостях скольжения</w:t>
      </w:r>
      <w:r w:rsidR="00E5472C">
        <w:t xml:space="preserve"> </w:t>
      </w:r>
      <w:r w:rsidR="00E5472C">
        <w:fldChar w:fldCharType="begin" w:fldLock="1"/>
      </w:r>
      <w:r w:rsidR="0098325F">
        <w:instrText>ADDIN CSL_CITATION {"citationItems":[{"id":"ITEM-1","itemData":{"author":[{"dropping-particle":"","family":"И.Н. Куницкая","given":"","non-dropping-particle":"","parse-names":false,"suffix":""},{"dropping-particle":"","family":"Я.И. Спектор","given":"","non-dropping-particle":"","parse-names":false,"suffix":""},{"dropping-particle":"","family":"В.Е. Ольшанецкий","given":"","non-dropping-particle":"","parse-names":false,"suffix":""}],"container-title":"МиТОМ","id":"ITEM-1","issued":{"date-parts":[["2011"]]},"page":"39-42","title":"Структурные и кинетические особенности динамической рекристаллизации легированного аустенита при мно- гопереходной горячей деформации","type":"article-journal","volume":"10"},"uris":["http://www.mendeley.com/documents/?uuid=4aad2b9b-c1a8-4e18-b887-e1e4d235f61f"]}],"mendeley":{"formattedCitation":"[48]","plainTextFormattedCitation":"[48]","previouslyFormattedCitation":"[48]"},"properties":{"noteIndex":0},"schema":"https://github.com/citation-style-language/schema/raw/master/csl-citation.json"}</w:instrText>
      </w:r>
      <w:r w:rsidR="00E5472C">
        <w:fldChar w:fldCharType="separate"/>
      </w:r>
      <w:r w:rsidR="00E5472C" w:rsidRPr="00E5472C">
        <w:rPr>
          <w:noProof/>
        </w:rPr>
        <w:t>[48]</w:t>
      </w:r>
      <w:r w:rsidR="00E5472C">
        <w:fldChar w:fldCharType="end"/>
      </w:r>
      <w:r>
        <w:t xml:space="preserve">. Это замедляет рекристаллизацию и вызывает торможение сдвига, что в свою очередь является причиной упрочнения сплава и снижения его пластичности. При этом, следует иметь в виду, что снижение температуры ниже допустимого значения, может вызывать зарождение трещин </w:t>
      </w:r>
      <w:r w:rsidR="00E5472C">
        <w:t xml:space="preserve">в областях повышенного скопления дислокаций. Эта критическая температура зависит от скорости деформации </w:t>
      </w:r>
      <w:r w:rsidR="00E5472C">
        <w:fldChar w:fldCharType="begin" w:fldLock="1"/>
      </w:r>
      <w:r w:rsidR="00E5472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rsidR="00E5472C">
        <w:fldChar w:fldCharType="separate"/>
      </w:r>
      <w:r w:rsidR="00E5472C" w:rsidRPr="006978EF">
        <w:rPr>
          <w:noProof/>
        </w:rPr>
        <w:t>[46]</w:t>
      </w:r>
      <w:r w:rsidR="00E5472C">
        <w:fldChar w:fldCharType="end"/>
      </w:r>
      <w:r w:rsidR="00E5472C">
        <w:t xml:space="preserve">. </w:t>
      </w:r>
      <w:r w:rsidR="0098325F">
        <w:t>Для стали 12Х18Н10Т эта температура равна приблизительно 900</w:t>
      </w:r>
      <w:r w:rsidR="0098325F" w:rsidRPr="00B450A6">
        <w:t>℃</w:t>
      </w:r>
      <w:r w:rsidR="0098325F">
        <w:t>.</w:t>
      </w:r>
    </w:p>
    <w:p w14:paraId="769D1F8D" w14:textId="058AF07E" w:rsidR="00BF20B2" w:rsidRDefault="00F72AF7" w:rsidP="0002067E">
      <w:r>
        <w:t>Температуры начала и конца рекристаллизации при разных скоростях деформации приведены в таблице</w:t>
      </w:r>
      <w:r w:rsidR="00E44B73">
        <w:t xml:space="preserve"> 5.1</w:t>
      </w:r>
      <w:r>
        <w:t xml:space="preserve">. Из </w:t>
      </w:r>
      <w:r w:rsidR="0098325F">
        <w:t>данных</w:t>
      </w:r>
      <w:r>
        <w:t xml:space="preserve"> видно, что повышение скорости деформации приведет</w:t>
      </w:r>
      <w:r w:rsidR="0098325F">
        <w:t xml:space="preserve"> </w:t>
      </w:r>
      <w:r w:rsidR="0098325F" w:rsidRPr="007157E4">
        <w:t xml:space="preserve">к </w:t>
      </w:r>
      <w:r w:rsidR="0056668B" w:rsidRPr="007157E4">
        <w:t>сниж</w:t>
      </w:r>
      <w:r w:rsidR="0098325F" w:rsidRPr="007157E4">
        <w:t>ению температуры</w:t>
      </w:r>
      <w:r w:rsidR="0098325F">
        <w:t xml:space="preserve"> рекристаллизации и одновременно сузит температурный интервал горячей деформации. </w:t>
      </w:r>
    </w:p>
    <w:p w14:paraId="4A2C0C74" w14:textId="4966896B" w:rsidR="0088238A" w:rsidRDefault="0088238A">
      <w:pPr>
        <w:spacing w:after="160" w:line="259" w:lineRule="auto"/>
        <w:ind w:firstLine="0"/>
        <w:contextualSpacing w:val="0"/>
        <w:jc w:val="left"/>
      </w:pPr>
      <w:r>
        <w:br w:type="page"/>
      </w:r>
    </w:p>
    <w:p w14:paraId="7DB29C18" w14:textId="77777777" w:rsidR="00F72AF7" w:rsidRDefault="00F72AF7" w:rsidP="00F72AF7"/>
    <w:p w14:paraId="2639372E" w14:textId="30628A81" w:rsidR="00F72AF7" w:rsidRDefault="00F72AF7" w:rsidP="00F72AF7">
      <w:pPr>
        <w:pStyle w:val="af"/>
      </w:pPr>
      <w:bookmarkStart w:id="80" w:name="_Ref39513806"/>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5</w:t>
      </w:r>
      <w:r w:rsidR="0033326D">
        <w:rPr>
          <w:noProof/>
        </w:rPr>
        <w:fldChar w:fldCharType="end"/>
      </w:r>
      <w:r>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80"/>
      <w:r>
        <w:t xml:space="preserve"> - Температура начала и конца рекристаллизации стали 12Х18Н10Т </w:t>
      </w:r>
      <w:r>
        <w:fldChar w:fldCharType="begin" w:fldLock="1"/>
      </w:r>
      <w:r>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fldChar w:fldCharType="separate"/>
      </w:r>
      <w:r w:rsidRPr="006978EF">
        <w:rPr>
          <w:noProof/>
        </w:rPr>
        <w:t>[46]</w:t>
      </w:r>
      <w:r>
        <w:fldChar w:fldCharType="end"/>
      </w:r>
    </w:p>
    <w:tbl>
      <w:tblPr>
        <w:tblStyle w:val="a6"/>
        <w:tblW w:w="0" w:type="auto"/>
        <w:tblLook w:val="04A0" w:firstRow="1" w:lastRow="0" w:firstColumn="1" w:lastColumn="0" w:noHBand="0" w:noVBand="1"/>
      </w:tblPr>
      <w:tblGrid>
        <w:gridCol w:w="2407"/>
        <w:gridCol w:w="3088"/>
        <w:gridCol w:w="2693"/>
        <w:gridCol w:w="1383"/>
      </w:tblGrid>
      <w:tr w:rsidR="00F72AF7" w14:paraId="40E0050D" w14:textId="11EA5975" w:rsidTr="00F72AF7">
        <w:tc>
          <w:tcPr>
            <w:tcW w:w="2407" w:type="dxa"/>
          </w:tcPr>
          <w:p w14:paraId="69446C08" w14:textId="24C7054B" w:rsidR="00F72AF7" w:rsidRDefault="00F72AF7" w:rsidP="00143F5D">
            <w:r>
              <w:t>Скорость деформации, с</w:t>
            </w:r>
            <w:r>
              <w:rPr>
                <w:vertAlign w:val="superscript"/>
              </w:rPr>
              <w:t>-1</w:t>
            </w:r>
          </w:p>
        </w:tc>
        <w:tc>
          <w:tcPr>
            <w:tcW w:w="3088" w:type="dxa"/>
          </w:tcPr>
          <w:p w14:paraId="00F15B1B" w14:textId="7511AEC3" w:rsidR="00F72AF7" w:rsidRDefault="00F72AF7" w:rsidP="00143F5D">
            <w:r>
              <w:t xml:space="preserve">Начало динамической рекристаллизации, </w:t>
            </w:r>
            <w:r w:rsidRPr="00F72AF7">
              <w:rPr>
                <w:lang w:val="en-US"/>
              </w:rPr>
              <w:t>T</w:t>
            </w:r>
            <w:proofErr w:type="spellStart"/>
            <w:r>
              <w:rPr>
                <w:vertAlign w:val="subscript"/>
              </w:rPr>
              <w:t>н</w:t>
            </w:r>
            <w:r w:rsidRPr="00F72AF7">
              <w:rPr>
                <w:vertAlign w:val="subscript"/>
              </w:rPr>
              <w:t>р</w:t>
            </w:r>
            <w:proofErr w:type="spellEnd"/>
            <w:r>
              <w:rPr>
                <w:vertAlign w:val="subscript"/>
              </w:rPr>
              <w:t xml:space="preserve">, </w:t>
            </w:r>
            <w:r w:rsidRPr="00B450A6">
              <w:t>℃</w:t>
            </w:r>
          </w:p>
        </w:tc>
        <w:tc>
          <w:tcPr>
            <w:tcW w:w="2693" w:type="dxa"/>
          </w:tcPr>
          <w:p w14:paraId="4640D960" w14:textId="03BB760A" w:rsidR="00F72AF7" w:rsidRDefault="00F72AF7" w:rsidP="00143F5D">
            <w:r>
              <w:t xml:space="preserve">Температура окончания рекристаллизации, </w:t>
            </w:r>
            <w:r w:rsidRPr="00F72AF7">
              <w:rPr>
                <w:lang w:val="en-US"/>
              </w:rPr>
              <w:t>T</w:t>
            </w:r>
            <w:proofErr w:type="spellStart"/>
            <w:r>
              <w:rPr>
                <w:vertAlign w:val="subscript"/>
              </w:rPr>
              <w:t>к</w:t>
            </w:r>
            <w:r w:rsidRPr="00F72AF7">
              <w:rPr>
                <w:vertAlign w:val="subscript"/>
              </w:rPr>
              <w:t>р</w:t>
            </w:r>
            <w:proofErr w:type="spellEnd"/>
            <w:r>
              <w:rPr>
                <w:vertAlign w:val="subscript"/>
              </w:rPr>
              <w:t xml:space="preserve">, </w:t>
            </w:r>
            <w:r w:rsidRPr="00B450A6">
              <w:t>℃</w:t>
            </w:r>
          </w:p>
        </w:tc>
        <w:tc>
          <w:tcPr>
            <w:tcW w:w="1383" w:type="dxa"/>
          </w:tcPr>
          <w:p w14:paraId="6676A1D6" w14:textId="578BB3A4" w:rsidR="00F72AF7" w:rsidRPr="00F72AF7" w:rsidRDefault="00F72AF7" w:rsidP="00143F5D">
            <w:r>
              <w:t>∆</w:t>
            </w:r>
            <w:r w:rsidRPr="00F72AF7">
              <w:rPr>
                <w:lang w:val="en-US"/>
              </w:rPr>
              <w:t>T</w:t>
            </w:r>
            <w:r>
              <w:t xml:space="preserve">, </w:t>
            </w:r>
            <w:r w:rsidRPr="00B450A6">
              <w:t>℃</w:t>
            </w:r>
          </w:p>
        </w:tc>
      </w:tr>
      <w:tr w:rsidR="00F72AF7" w14:paraId="113407A3" w14:textId="702B81C1" w:rsidTr="00F72AF7">
        <w:tc>
          <w:tcPr>
            <w:tcW w:w="2407" w:type="dxa"/>
          </w:tcPr>
          <w:p w14:paraId="6D2EAC78" w14:textId="2730D612" w:rsidR="00F72AF7" w:rsidRPr="00F72AF7" w:rsidRDefault="00F72AF7" w:rsidP="00143F5D">
            <w:pPr>
              <w:rPr>
                <w:vertAlign w:val="superscript"/>
              </w:rPr>
            </w:pPr>
            <w:r>
              <w:t>0.001</w:t>
            </w:r>
          </w:p>
        </w:tc>
        <w:tc>
          <w:tcPr>
            <w:tcW w:w="3088" w:type="dxa"/>
          </w:tcPr>
          <w:p w14:paraId="329B7540" w14:textId="70972952" w:rsidR="00F72AF7" w:rsidRDefault="00F72AF7" w:rsidP="00143F5D">
            <w:r>
              <w:t>990</w:t>
            </w:r>
          </w:p>
        </w:tc>
        <w:tc>
          <w:tcPr>
            <w:tcW w:w="2693" w:type="dxa"/>
          </w:tcPr>
          <w:p w14:paraId="10EDE342" w14:textId="2E51CD28" w:rsidR="00F72AF7" w:rsidRDefault="00F72AF7" w:rsidP="00143F5D">
            <w:r>
              <w:t>1100</w:t>
            </w:r>
          </w:p>
        </w:tc>
        <w:tc>
          <w:tcPr>
            <w:tcW w:w="1383" w:type="dxa"/>
          </w:tcPr>
          <w:p w14:paraId="501DC259" w14:textId="6D121708" w:rsidR="00F72AF7" w:rsidRDefault="00F72AF7" w:rsidP="00143F5D">
            <w:r>
              <w:t>110</w:t>
            </w:r>
          </w:p>
        </w:tc>
      </w:tr>
      <w:tr w:rsidR="00F72AF7" w14:paraId="36C107A6" w14:textId="20B5A647" w:rsidTr="00F72AF7">
        <w:tc>
          <w:tcPr>
            <w:tcW w:w="2407" w:type="dxa"/>
          </w:tcPr>
          <w:p w14:paraId="24481AE2" w14:textId="17912C42" w:rsidR="00F72AF7" w:rsidRDefault="00F72AF7" w:rsidP="00143F5D">
            <w:r>
              <w:t>5</w:t>
            </w:r>
          </w:p>
        </w:tc>
        <w:tc>
          <w:tcPr>
            <w:tcW w:w="3088" w:type="dxa"/>
          </w:tcPr>
          <w:p w14:paraId="7D3C187B" w14:textId="6F0010F3" w:rsidR="00F72AF7" w:rsidRDefault="00F72AF7" w:rsidP="00143F5D">
            <w:r>
              <w:t>930</w:t>
            </w:r>
          </w:p>
        </w:tc>
        <w:tc>
          <w:tcPr>
            <w:tcW w:w="2693" w:type="dxa"/>
          </w:tcPr>
          <w:p w14:paraId="0584125C" w14:textId="1C490507" w:rsidR="00F72AF7" w:rsidRDefault="00F72AF7" w:rsidP="00143F5D">
            <w:r>
              <w:t>1020</w:t>
            </w:r>
          </w:p>
        </w:tc>
        <w:tc>
          <w:tcPr>
            <w:tcW w:w="1383" w:type="dxa"/>
          </w:tcPr>
          <w:p w14:paraId="73B8B261" w14:textId="2DE16933" w:rsidR="00F72AF7" w:rsidRDefault="00F72AF7" w:rsidP="00143F5D">
            <w:r>
              <w:t>80</w:t>
            </w:r>
          </w:p>
        </w:tc>
      </w:tr>
    </w:tbl>
    <w:p w14:paraId="5C9DD7F4" w14:textId="77777777" w:rsidR="00E12B37" w:rsidRDefault="00E12B37" w:rsidP="0088238A">
      <w:pPr>
        <w:ind w:firstLine="0"/>
      </w:pPr>
    </w:p>
    <w:p w14:paraId="585B9CB7" w14:textId="3F04F3EE" w:rsidR="00E5472C" w:rsidRDefault="0098325F" w:rsidP="0002067E">
      <w:r>
        <w:t xml:space="preserve">При высокотемпературном нагреве также есть вероятность образования δ-феррита, σ-фазы, а также выделение мартенситной фазы по границам зерен при охлаждении. Это может привести к </w:t>
      </w:r>
      <w:proofErr w:type="spellStart"/>
      <w:r>
        <w:t>охрупчиванию</w:t>
      </w:r>
      <w:proofErr w:type="spellEnd"/>
      <w:r>
        <w:t xml:space="preserve"> стали. Такое образование гетерогенной структуры характерно для стали, в котором отношен</w:t>
      </w:r>
      <w:r w:rsidR="001411A0">
        <w:t>и</w:t>
      </w:r>
      <w:r>
        <w:t xml:space="preserve">е </w:t>
      </w:r>
      <w:r w:rsidR="001411A0">
        <w:rPr>
          <w:lang w:val="en-US"/>
        </w:rPr>
        <w:t>Cr</w:t>
      </w:r>
      <w:r w:rsidR="001411A0" w:rsidRPr="001411A0">
        <w:t>/</w:t>
      </w:r>
      <w:r w:rsidR="001411A0">
        <w:rPr>
          <w:lang w:val="en-US"/>
        </w:rPr>
        <w:t>Ni</w:t>
      </w:r>
      <w:r w:rsidR="001411A0" w:rsidRPr="001411A0">
        <w:t>≥</w:t>
      </w:r>
      <w:r>
        <w:t>1.</w:t>
      </w:r>
      <w:r w:rsidR="001411A0">
        <w:t>8</w:t>
      </w:r>
      <w:r>
        <w:t xml:space="preserve"> </w:t>
      </w:r>
      <w:r>
        <w:fldChar w:fldCharType="begin" w:fldLock="1"/>
      </w:r>
      <w:r w:rsidR="001411A0">
        <w:instrText>ADDIN CSL_CITATION {"citationItems":[{"id":"ITEM-1","itemData":{"author":[{"dropping-particle":"","family":"Литовченко И.Ю.","given":"","non-dropping-particle":"","parse-names":false,"suffix":""},{"dropping-particle":"","family":"Тюменцев А.Н.","given":"","non-dropping-particle":"","parse-names":false,"suffix":""},{"dropping-particle":"","family":"Шевченко Н.В.","given":"","non-dropping-particle":"","parse-names":false,"suffix":""},{"dropping-particle":"","family":"Корзников А.В.","given":"","non-dropping-particle":"","parse-names":false,"suffix":""}],"container-title":"ФММ.","id":"ITEM-1","issue":"4","issued":{"date-parts":[["2011"]]},"page":"436–448","title":"Эволюция структурно-фазовых состояний при пластических деформациях аустенитной ста- ли 17Cr–14Ni–2Mo","type":"article-journal","volume":"112"},"uris":["http://www.mendeley.com/documents/?uuid=c86610ca-63be-4e50-929f-72ed9db5c658"]}],"mendeley":{"formattedCitation":"[49]","plainTextFormattedCitation":"[49]","previouslyFormattedCitation":"[49]"},"properties":{"noteIndex":0},"schema":"https://github.com/citation-style-language/schema/raw/master/csl-citation.json"}</w:instrText>
      </w:r>
      <w:r>
        <w:fldChar w:fldCharType="separate"/>
      </w:r>
      <w:r w:rsidRPr="0098325F">
        <w:rPr>
          <w:noProof/>
        </w:rPr>
        <w:t>[49]</w:t>
      </w:r>
      <w:r>
        <w:fldChar w:fldCharType="end"/>
      </w:r>
      <w:r w:rsidR="001411A0">
        <w:t xml:space="preserve">. Поэтому, во избежание неблагоприятных эффектов, необходимо введение в металл небольшого процента (1-2%) </w:t>
      </w:r>
      <w:proofErr w:type="spellStart"/>
      <w:r w:rsidR="001411A0">
        <w:t>аустенитостабилизирущего</w:t>
      </w:r>
      <w:proofErr w:type="spellEnd"/>
      <w:r w:rsidR="001411A0">
        <w:t xml:space="preserve"> вещества, самым доступным из которых является марганец </w:t>
      </w:r>
      <w:r w:rsidR="001411A0">
        <w:fldChar w:fldCharType="begin" w:fldLock="1"/>
      </w:r>
      <w:r w:rsidR="0031707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1411A0">
        <w:fldChar w:fldCharType="separate"/>
      </w:r>
      <w:r w:rsidR="001411A0" w:rsidRPr="001411A0">
        <w:rPr>
          <w:noProof/>
        </w:rPr>
        <w:t>[3]</w:t>
      </w:r>
      <w:r w:rsidR="001411A0">
        <w:fldChar w:fldCharType="end"/>
      </w:r>
      <w:r w:rsidR="001411A0">
        <w:t>.</w:t>
      </w:r>
    </w:p>
    <w:p w14:paraId="61F72C08" w14:textId="18C5C150" w:rsidR="006D217A" w:rsidRPr="00512828" w:rsidRDefault="006D217A" w:rsidP="0002067E">
      <w:pPr>
        <w:rPr>
          <w:color w:val="000000" w:themeColor="text1"/>
        </w:rPr>
      </w:pPr>
      <w:r>
        <w:t>Зависимость</w:t>
      </w:r>
      <w:r w:rsidRPr="0033326D">
        <w:t xml:space="preserve"> </w:t>
      </w:r>
      <w:r>
        <w:t>проч</w:t>
      </w:r>
      <w:r w:rsidR="0033326D">
        <w:t xml:space="preserve">ности </w:t>
      </w:r>
      <w:r w:rsidR="00CB4E02" w:rsidRPr="007157E4">
        <w:t>от</w:t>
      </w:r>
      <w:r w:rsidR="0056668B" w:rsidRPr="007157E4">
        <w:t>о</w:t>
      </w:r>
      <w:r w:rsidR="00CB4E02" w:rsidRPr="007157E4">
        <w:t>жженной стали 12Х18Н10Т</w:t>
      </w:r>
      <w:r w:rsidR="0033326D" w:rsidRPr="007157E4">
        <w:t xml:space="preserve"> </w:t>
      </w:r>
      <w:r w:rsidR="0056668B" w:rsidRPr="007157E4">
        <w:t xml:space="preserve">от холодной деформации </w:t>
      </w:r>
      <w:r w:rsidR="0033326D" w:rsidRPr="007157E4">
        <w:t>приведена на рисунке</w:t>
      </w:r>
      <w:r w:rsidR="00E44B73" w:rsidRPr="007157E4">
        <w:t xml:space="preserve"> 5.2</w:t>
      </w:r>
      <w:r w:rsidR="00CB4E02" w:rsidRPr="007157E4">
        <w:t>. Оптимальным в этом случае является деформация в пределах 20-30%, потому что выше этих значений</w:t>
      </w:r>
      <w:r w:rsidR="00CB4E02">
        <w:t xml:space="preserve"> возникает сильное падение пластических свойств. Как видно, при этом предел текучести возрастает в 3</w:t>
      </w:r>
      <w:r w:rsidR="0056668B">
        <w:t>,</w:t>
      </w:r>
      <w:r w:rsidR="00CB4E02">
        <w:t>5 раза. При повышении температуры деформации до диапазона горячей деформации, как мы уже выяснили, будет происходить динамическая рекристаллизация и около 50% зерен будет подвергнуто рекристаллизации. Можно предположить, что</w:t>
      </w:r>
      <w:r w:rsidR="00512828">
        <w:t xml:space="preserve"> при степени деформации 30%</w:t>
      </w:r>
      <w:r w:rsidR="00CB4E02">
        <w:t xml:space="preserve"> рост</w:t>
      </w:r>
      <w:r w:rsidR="00512828">
        <w:t xml:space="preserve"> </w:t>
      </w:r>
      <m:oMath>
        <m:sSub>
          <m:sSubPr>
            <m:ctrlPr>
              <w:rPr>
                <w:rFonts w:ascii="Cambria Math" w:hAnsi="Cambria Math"/>
                <w:i/>
              </w:rPr>
            </m:ctrlPr>
          </m:sSubPr>
          <m:e>
            <m:r>
              <w:rPr>
                <w:rFonts w:ascii="Cambria Math" w:hAnsi="Cambria Math"/>
              </w:rPr>
              <m:t>σ</m:t>
            </m:r>
          </m:e>
          <m:sub>
            <m:r>
              <w:rPr>
                <w:rFonts w:ascii="Cambria Math" w:hAnsi="Cambria Math"/>
              </w:rPr>
              <m:t>0.2</m:t>
            </m:r>
          </m:sub>
        </m:sSub>
      </m:oMath>
      <w:r w:rsidR="00CB4E02">
        <w:t xml:space="preserve"> при этом будет минимум в 1</w:t>
      </w:r>
      <w:r w:rsidR="0056668B">
        <w:t>,</w:t>
      </w:r>
      <w:r w:rsidR="00512828">
        <w:t>75 раза</w:t>
      </w:r>
      <w:r w:rsidR="00512828" w:rsidRPr="00512828">
        <w:t xml:space="preserve"> </w:t>
      </w:r>
      <w:r w:rsidR="00512828">
        <w:t>(если не учитывать дисперсное упрочнение карбидами), и такое повышение прочностных свойств сохранится при рабочей температуре, которая намного ниже температуры начала кристаллизации. Также должно наблюдаться повышение предела прочности. Таким образом, прочностные характер</w:t>
      </w:r>
      <w:r w:rsidR="00512828" w:rsidRPr="007157E4">
        <w:t xml:space="preserve">истики </w:t>
      </w:r>
      <w:r w:rsidR="0056668B" w:rsidRPr="007157E4">
        <w:t xml:space="preserve">разработанной стали </w:t>
      </w:r>
      <w:r w:rsidR="00512828" w:rsidRPr="007157E4">
        <w:t>при температуре в 320 ℃ будут точно выше</w:t>
      </w:r>
      <w:r w:rsidR="00512828">
        <w:t xml:space="preserve"> требуемых</w:t>
      </w:r>
      <w:r w:rsidR="00512828" w:rsidRPr="00512828">
        <w:rPr>
          <w:color w:val="000000" w:themeColor="text1"/>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512828" w14:paraId="16394D68" w14:textId="77777777" w:rsidTr="003B1166">
        <w:tc>
          <w:tcPr>
            <w:tcW w:w="8897" w:type="dxa"/>
          </w:tcPr>
          <w:p w14:paraId="53A559E3" w14:textId="7CE5D965" w:rsidR="00512828" w:rsidRDefault="00F603D5" w:rsidP="00143F5D">
            <m:oMathPara>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0.2</m:t>
                    </m:r>
                  </m:sub>
                </m:sSub>
                <m:r>
                  <m:rPr>
                    <m:sty m:val="p"/>
                  </m:rPr>
                  <w:rPr>
                    <w:rFonts w:ascii="Cambria Math" w:hAnsi="Cambria Math"/>
                    <w:color w:val="000000" w:themeColor="text1"/>
                  </w:rPr>
                  <m:t>=180·1,75=315</m:t>
                </m:r>
                <m:r>
                  <w:rPr>
                    <w:rFonts w:ascii="Cambria Math" w:hAnsi="Cambria Math"/>
                    <w:color w:val="000000" w:themeColor="text1"/>
                  </w:rPr>
                  <m:t>≥</m:t>
                </m:r>
                <m:r>
                  <m:rPr>
                    <m:sty m:val="p"/>
                  </m:rPr>
                  <w:rPr>
                    <w:rFonts w:ascii="Cambria Math" w:hAnsi="Cambria Math"/>
                    <w:color w:val="000000" w:themeColor="text1"/>
                  </w:rPr>
                  <m:t xml:space="preserve">285 МПа, </m:t>
                </m:r>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в</m:t>
                    </m:r>
                  </m:sub>
                </m:sSub>
                <m:r>
                  <m:rPr>
                    <m:sty m:val="p"/>
                  </m:rPr>
                  <w:rPr>
                    <w:rFonts w:ascii="Cambria Math" w:hAnsi="Cambria Math"/>
                    <w:color w:val="000000" w:themeColor="text1"/>
                  </w:rPr>
                  <m:t>≥475 МПа</m:t>
                </m:r>
              </m:oMath>
            </m:oMathPara>
          </w:p>
        </w:tc>
        <w:tc>
          <w:tcPr>
            <w:tcW w:w="674" w:type="dxa"/>
          </w:tcPr>
          <w:p w14:paraId="097630C3" w14:textId="333AF37D" w:rsidR="00512828" w:rsidRPr="00512828" w:rsidRDefault="00512828" w:rsidP="00143F5D">
            <w:pPr>
              <w:rPr>
                <w:lang w:val="en-US"/>
              </w:rPr>
            </w:pPr>
            <w:r>
              <w:rPr>
                <w:lang w:val="en-US"/>
              </w:rPr>
              <w:t>(15)</w:t>
            </w:r>
          </w:p>
        </w:tc>
      </w:tr>
    </w:tbl>
    <w:p w14:paraId="4F936F3D" w14:textId="4283799B" w:rsidR="00CB4E02" w:rsidRDefault="00CB4E02" w:rsidP="00CB4E02">
      <w:pPr>
        <w:jc w:val="center"/>
      </w:pPr>
      <w:r>
        <w:rPr>
          <w:noProof/>
        </w:rPr>
        <w:drawing>
          <wp:inline distT="0" distB="0" distL="0" distR="0" wp14:anchorId="790A144D" wp14:editId="6880ABA5">
            <wp:extent cx="1885774" cy="1873159"/>
            <wp:effectExtent l="0" t="0" r="635"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896309" cy="1883623"/>
                    </a:xfrm>
                    <a:prstGeom prst="rect">
                      <a:avLst/>
                    </a:prstGeom>
                  </pic:spPr>
                </pic:pic>
              </a:graphicData>
            </a:graphic>
          </wp:inline>
        </w:drawing>
      </w:r>
    </w:p>
    <w:p w14:paraId="48DD1429" w14:textId="6067B3C4" w:rsidR="00CB4E02" w:rsidRPr="0033326D" w:rsidRDefault="00CB4E02" w:rsidP="00CB4E02">
      <w:pPr>
        <w:pStyle w:val="ad"/>
      </w:pPr>
      <w:bookmarkStart w:id="81" w:name="_Ref39532245"/>
      <w:r>
        <w:lastRenderedPageBreak/>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5</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r>
        <w:t xml:space="preserve"> - Зависимость параметров стали 12Х18Н10Т от скорости деформации</w:t>
      </w:r>
      <w:bookmarkEnd w:id="81"/>
      <w:r w:rsidR="004D143D">
        <w:t xml:space="preserve"> </w:t>
      </w:r>
      <w:r w:rsidR="004D143D">
        <w:fldChar w:fldCharType="begin" w:fldLock="1"/>
      </w:r>
      <w:r w:rsidR="004D143D">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rsidR="004D143D">
        <w:fldChar w:fldCharType="separate"/>
      </w:r>
      <w:r w:rsidR="004D143D" w:rsidRPr="006978EF">
        <w:rPr>
          <w:noProof/>
        </w:rPr>
        <w:t>[46]</w:t>
      </w:r>
      <w:r w:rsidR="004D143D">
        <w:fldChar w:fldCharType="end"/>
      </w:r>
    </w:p>
    <w:p w14:paraId="10BD534A" w14:textId="77777777" w:rsidR="0031707C" w:rsidRDefault="0031707C" w:rsidP="0031707C">
      <w:pPr>
        <w:ind w:firstLine="708"/>
      </w:pPr>
    </w:p>
    <w:p w14:paraId="3209079E" w14:textId="0A9E7438" w:rsidR="0031707C" w:rsidRDefault="0031707C" w:rsidP="0002067E">
      <w:r>
        <w:t>Результат увеличения прочностных характеристик</w:t>
      </w:r>
      <w:r w:rsidR="00844795">
        <w:t xml:space="preserve"> </w:t>
      </w:r>
      <w:r>
        <w:t>при высоких температурах образцов</w:t>
      </w:r>
      <w:r w:rsidR="00844795" w:rsidRPr="00844795">
        <w:t xml:space="preserve"> </w:t>
      </w:r>
      <w:proofErr w:type="spellStart"/>
      <w:r w:rsidR="00844795">
        <w:t>аустенитных</w:t>
      </w:r>
      <w:proofErr w:type="spellEnd"/>
      <w:r>
        <w:t xml:space="preserve"> </w:t>
      </w:r>
      <w:r w:rsidRPr="00D55257">
        <w:t>стал</w:t>
      </w:r>
      <w:r w:rsidR="0056668B" w:rsidRPr="00D55257">
        <w:t>ей</w:t>
      </w:r>
      <w:r w:rsidRPr="00D55257">
        <w:t>, подвергнутых</w:t>
      </w:r>
      <w:r>
        <w:t xml:space="preserve"> ВМТО, относительно отожженных образцов</w:t>
      </w:r>
      <w:r w:rsidR="00844795">
        <w:t>,</w:t>
      </w:r>
      <w:r>
        <w:t xml:space="preserve"> подтверждается источником </w:t>
      </w:r>
      <w:r w:rsidR="00DD38E0">
        <w:fldChar w:fldCharType="begin" w:fldLock="1"/>
      </w:r>
      <w:r w:rsidR="00254FAD">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5]","plainTextFormattedCitation":"[45]","previouslyFormattedCitation":"[45]"},"properties":{"noteIndex":0},"schema":"https://github.com/citation-style-language/schema/raw/master/csl-citation.json"}</w:instrText>
      </w:r>
      <w:r w:rsidR="00DD38E0">
        <w:fldChar w:fldCharType="separate"/>
      </w:r>
      <w:r w:rsidR="00DD38E0" w:rsidRPr="00DD38E0">
        <w:rPr>
          <w:noProof/>
        </w:rPr>
        <w:t>[45]</w:t>
      </w:r>
      <w:r w:rsidR="00DD38E0">
        <w:fldChar w:fldCharType="end"/>
      </w:r>
      <w:r w:rsidR="00DD38E0">
        <w:t>.</w:t>
      </w:r>
    </w:p>
    <w:p w14:paraId="3CC58AB4" w14:textId="011468DB" w:rsidR="00844795" w:rsidRDefault="00844795" w:rsidP="0002067E">
      <w:r>
        <w:t>Для достижения деформации в 30% в диапазоне температур рекристаллизации предлагается использовать ковку</w:t>
      </w:r>
      <w:r w:rsidR="00736F27">
        <w:t xml:space="preserve"> и штамповку</w:t>
      </w:r>
      <w:r>
        <w:t xml:space="preserve">: </w:t>
      </w:r>
      <w:r w:rsidR="00736F27">
        <w:t>5</w:t>
      </w:r>
      <w:r>
        <w:t xml:space="preserve"> ударов, каждый из которых деформирует образец на 5% за 1 секунду</w:t>
      </w:r>
      <w:r w:rsidR="00736F27">
        <w:t xml:space="preserve"> и сразу же 1 штамповка для создания ребер жесткости (при этом можно не опасаться выйти за границу 30% в некоторых местах детали после штамповки, так как деформация горячая)</w:t>
      </w:r>
      <w:r>
        <w:t xml:space="preserve">. В этом случае из таблицы </w:t>
      </w:r>
      <w:r w:rsidR="00E44B73">
        <w:t>5.1</w:t>
      </w:r>
      <w:r>
        <w:t xml:space="preserve"> следует, что нужно нагреть температуру до 1020 </w:t>
      </w:r>
      <w:r w:rsidRPr="00B450A6">
        <w:t>℃</w:t>
      </w:r>
      <w:r>
        <w:t xml:space="preserve"> и охлаждать на воздухе до 930 </w:t>
      </w:r>
      <w:r w:rsidRPr="00B450A6">
        <w:t>℃</w:t>
      </w:r>
      <w:r>
        <w:t xml:space="preserve">. При этом 6 ударов ковочного пресса распределены равномерно в этом интервале. При каждом ударе происходит </w:t>
      </w:r>
      <w:proofErr w:type="spellStart"/>
      <w:r>
        <w:t>нагартовка</w:t>
      </w:r>
      <w:proofErr w:type="spellEnd"/>
      <w:r>
        <w:t xml:space="preserve">, а между ударами – происходит выделение карбидов титана из </w:t>
      </w:r>
      <w:proofErr w:type="spellStart"/>
      <w:r>
        <w:t>аустенитной</w:t>
      </w:r>
      <w:proofErr w:type="spellEnd"/>
      <w:r>
        <w:t xml:space="preserve"> фазы</w:t>
      </w:r>
      <w:r w:rsidR="00747526">
        <w:t>, и происходит упрочнение</w:t>
      </w:r>
      <w:r>
        <w:t xml:space="preserve">. </w:t>
      </w:r>
    </w:p>
    <w:p w14:paraId="26F5F410" w14:textId="259D9AC3" w:rsidR="00844795" w:rsidRPr="00747526" w:rsidRDefault="00747526" w:rsidP="0002067E">
      <w:r>
        <w:t>Таким образом, в</w:t>
      </w:r>
      <w:r w:rsidR="00844795">
        <w:t xml:space="preserve"> результате анализа СФС, предлагаетс</w:t>
      </w:r>
      <w:r>
        <w:t xml:space="preserve">я добавить 2% </w:t>
      </w:r>
      <w:r>
        <w:rPr>
          <w:lang w:val="en-US"/>
        </w:rPr>
        <w:t>Mn</w:t>
      </w:r>
      <w:r w:rsidRPr="00747526">
        <w:t xml:space="preserve"> </w:t>
      </w:r>
      <w:r>
        <w:t>в разработанный ранее сплав и применять метод ВМТО для его упрочнения.</w:t>
      </w:r>
      <w:r w:rsidR="009976B2">
        <w:t xml:space="preserve"> В этом случае, механические </w:t>
      </w:r>
      <w:r w:rsidR="009976B2" w:rsidRPr="00D55257">
        <w:t xml:space="preserve">свойства </w:t>
      </w:r>
      <w:r w:rsidR="0056668B" w:rsidRPr="00D55257">
        <w:t xml:space="preserve">выбранной стали </w:t>
      </w:r>
      <w:r w:rsidR="009976B2" w:rsidRPr="00D55257">
        <w:t>будут</w:t>
      </w:r>
      <w:r w:rsidR="009976B2">
        <w:t xml:space="preserve"> полностью удовлетворять техническому заданию.</w:t>
      </w:r>
    </w:p>
    <w:p w14:paraId="6CE932E2" w14:textId="4951EEE7" w:rsidR="00BF20B2" w:rsidRPr="0033326D" w:rsidRDefault="00BF20B2" w:rsidP="00BF20B2"/>
    <w:p w14:paraId="6746F5D9" w14:textId="28526F2F" w:rsidR="00BF20B2" w:rsidRPr="0033326D" w:rsidRDefault="00BF20B2" w:rsidP="00BF20B2"/>
    <w:p w14:paraId="7D802062" w14:textId="3767464A" w:rsidR="00BF20B2" w:rsidRPr="0033326D" w:rsidRDefault="00BF20B2" w:rsidP="00BF20B2"/>
    <w:p w14:paraId="100053EF" w14:textId="77A0C380" w:rsidR="00BF20B2" w:rsidRPr="0033326D" w:rsidRDefault="00BF20B2" w:rsidP="00BF20B2"/>
    <w:p w14:paraId="6D78F0DF" w14:textId="53BD8017" w:rsidR="00BF20B2" w:rsidRPr="0033326D" w:rsidRDefault="00BF20B2" w:rsidP="00BF20B2"/>
    <w:p w14:paraId="27E7CD8C" w14:textId="02C52983" w:rsidR="00BF20B2" w:rsidRPr="0033326D" w:rsidRDefault="00BF20B2" w:rsidP="00BF20B2"/>
    <w:p w14:paraId="60D63C29" w14:textId="15CEEC3B" w:rsidR="00BF20B2" w:rsidRPr="0033326D" w:rsidRDefault="00BF20B2" w:rsidP="00BF20B2"/>
    <w:p w14:paraId="3E495D2A" w14:textId="77777777" w:rsidR="00BF20B2" w:rsidRPr="0033326D" w:rsidRDefault="00BF20B2" w:rsidP="00BF20B2"/>
    <w:p w14:paraId="01DAD5E0" w14:textId="395BDB0C" w:rsidR="00D0475A" w:rsidRPr="00D0475A" w:rsidRDefault="00F217B4" w:rsidP="0002067E">
      <w:pPr>
        <w:pStyle w:val="1"/>
      </w:pPr>
      <w:r w:rsidRPr="0033326D">
        <w:br w:type="page"/>
      </w:r>
      <w:bookmarkStart w:id="82" w:name="_Toc6869026"/>
      <w:r w:rsidR="00D0475A" w:rsidRPr="00D0475A">
        <w:lastRenderedPageBreak/>
        <w:t xml:space="preserve">ТЕХНОЛОГИЯ </w:t>
      </w:r>
      <w:r w:rsidR="00D0475A" w:rsidRPr="0002067E">
        <w:t>ИЗГОТОВЛЕНИЯ</w:t>
      </w:r>
      <w:bookmarkEnd w:id="82"/>
      <w:r w:rsidR="00D0475A" w:rsidRPr="00D0475A">
        <w:t xml:space="preserve"> АДБ ФИЛЬТРА</w:t>
      </w:r>
    </w:p>
    <w:p w14:paraId="0DBD17BD" w14:textId="6F6ED8CA" w:rsidR="00FC31AC" w:rsidRPr="00FC31AC" w:rsidRDefault="00FC31AC" w:rsidP="0002067E">
      <w:pPr>
        <w:pStyle w:val="2"/>
      </w:pPr>
      <w:r w:rsidRPr="00FC31AC">
        <w:t>Отливка прямоугольной заготовки</w:t>
      </w:r>
    </w:p>
    <w:p w14:paraId="66630D81" w14:textId="009FCE61" w:rsidR="00D0475A" w:rsidRDefault="00D0475A" w:rsidP="0002067E">
      <w:r>
        <w:t>Технология производства выбранной стали 12Х18Н9Т будет проходить в 2 эт</w:t>
      </w:r>
      <w:r w:rsidR="00DF4A08">
        <w:t>апа: выплавка чугуна и получения из нее стали.</w:t>
      </w:r>
    </w:p>
    <w:p w14:paraId="7DE3726E" w14:textId="0579008B" w:rsidR="00DF4A08" w:rsidRPr="00FA0D50" w:rsidRDefault="00F41664" w:rsidP="0002067E">
      <w:r>
        <w:t>Сырьем для производства чугуна является железная руда, кокс и известняк, выступающий в роли флюса. Из железной руды</w:t>
      </w:r>
      <w:r w:rsidR="00E96E91">
        <w:t xml:space="preserve"> и известняка</w:t>
      </w:r>
      <w:r>
        <w:t xml:space="preserve"> предварительно </w:t>
      </w:r>
      <w:r w:rsidR="00E96E91">
        <w:t>спекаются</w:t>
      </w:r>
      <w:r>
        <w:t xml:space="preserve"> агломераты</w:t>
      </w:r>
      <w:r w:rsidR="00E96E91">
        <w:t>. Далее, начинается загрузка сначала кокса, а затем послойно агломерата и кокса в доменную печь.</w:t>
      </w:r>
      <w:r w:rsidR="00DF4A08">
        <w:t xml:space="preserve"> Через фурмы из нижней части </w:t>
      </w:r>
      <w:r w:rsidR="00E96E91">
        <w:t xml:space="preserve">печи </w:t>
      </w:r>
      <w:r w:rsidR="00DF4A08">
        <w:t xml:space="preserve">подается </w:t>
      </w:r>
      <w:r>
        <w:t xml:space="preserve">воздух </w:t>
      </w:r>
      <w:r w:rsidR="00E96E91">
        <w:t xml:space="preserve">с </w:t>
      </w:r>
      <w:r>
        <w:t>высоким</w:t>
      </w:r>
      <w:r w:rsidR="00E96E91">
        <w:t xml:space="preserve"> содержанием кислорода</w:t>
      </w:r>
      <w:r>
        <w:t>, происходит</w:t>
      </w:r>
      <w:r w:rsidR="00E96E91">
        <w:t xml:space="preserve"> реакция</w:t>
      </w:r>
      <w:r w:rsidR="00DF4A08">
        <w:t xml:space="preserve"> окис</w:t>
      </w:r>
      <w:r>
        <w:t>лени</w:t>
      </w:r>
      <w:r w:rsidR="00E96E91">
        <w:t>я</w:t>
      </w:r>
      <w:r w:rsidR="00DF4A08">
        <w:t xml:space="preserve"> </w:t>
      </w:r>
      <w:r>
        <w:t>кокса</w:t>
      </w:r>
      <w:r w:rsidR="00DF4A08">
        <w:t xml:space="preserve"> в шихте</w:t>
      </w:r>
      <w:r w:rsidR="00E96E91">
        <w:t xml:space="preserve"> с выделением большого количества теплоты</w:t>
      </w:r>
      <w:r w:rsidR="00DF4A08">
        <w:t>,</w:t>
      </w:r>
      <w:r>
        <w:t xml:space="preserve"> и</w:t>
      </w:r>
      <w:r w:rsidR="00DF4A08">
        <w:t xml:space="preserve"> образу</w:t>
      </w:r>
      <w:r>
        <w:t>ется</w:t>
      </w:r>
      <w:r w:rsidR="00DF4A08">
        <w:t xml:space="preserve"> угарный газ. При </w:t>
      </w:r>
      <w:r>
        <w:t>взаимодействии</w:t>
      </w:r>
      <w:r w:rsidR="00DF4A08">
        <w:t xml:space="preserve"> этого газа с оксидами желез</w:t>
      </w:r>
      <w:r>
        <w:t>а, происходит его восстановление</w:t>
      </w:r>
      <w:r w:rsidR="00E96E91">
        <w:t>. Чистое железо постепенно осаждается в нижней части печи, где растворяет в себе углерод, образуя чугун, которы</w:t>
      </w:r>
      <w:r w:rsidR="00CB4AC4">
        <w:t>й высвобождается через отверстие. Шлак, который также образуется в данном производстве в результате взаимодействия пустой породы (</w:t>
      </w:r>
      <w:r w:rsidR="00CB4AC4" w:rsidRPr="00D55257">
        <w:t>например</w:t>
      </w:r>
      <w:r w:rsidR="0056668B" w:rsidRPr="00D55257">
        <w:t>,</w:t>
      </w:r>
      <w:r w:rsidR="00CB4AC4" w:rsidRPr="00D55257">
        <w:t xml:space="preserve"> кремнезема</w:t>
      </w:r>
      <w:r w:rsidR="00CB4AC4">
        <w:t>) с флюсом, легко отделяется от чугуна и выливается через другое отверстия печи.</w:t>
      </w:r>
      <w:r w:rsidR="00DD6A6C">
        <w:t xml:space="preserve"> На этом этапе отливаются пробные слитки, и проводится экспресс контроль химического состава чугуна метом </w:t>
      </w:r>
      <w:proofErr w:type="spellStart"/>
      <w:r w:rsidR="00FA0D50">
        <w:t>рентгено</w:t>
      </w:r>
      <w:proofErr w:type="spellEnd"/>
      <w:r w:rsidR="00FA0D50">
        <w:t xml:space="preserve">-флуоресцентного анализа (РФА) </w:t>
      </w:r>
      <w:r w:rsidR="00DD6A6C">
        <w:t xml:space="preserve">по </w:t>
      </w:r>
      <w:r w:rsidR="00FA0D50" w:rsidRPr="00FA0D50">
        <w:t>ГОСТ Р 55080-2012</w:t>
      </w:r>
      <w:r w:rsidR="00DD6A6C">
        <w:t>.</w:t>
      </w:r>
    </w:p>
    <w:p w14:paraId="75D8C8C5" w14:textId="0E1678EA" w:rsidR="00E22DF1" w:rsidRDefault="008B431B" w:rsidP="0002067E">
      <w:r>
        <w:t xml:space="preserve">Полученный чугун является шихтовым материалом для производства стали. Он содержит в себе большое количество углерода, марганца и фосфора. На данный момент активно используются кислородные конвекторы для уменьшения концентрации этих </w:t>
      </w:r>
      <w:r w:rsidR="00E22DF1">
        <w:t>э</w:t>
      </w:r>
      <w:r>
        <w:t>лементов и, таким образом, получения из чугуна стали. Сущность данного процесса</w:t>
      </w:r>
      <w:r w:rsidR="00E22DF1">
        <w:t xml:space="preserve"> рафинирования</w:t>
      </w:r>
      <w:r>
        <w:t xml:space="preserve"> состоит в подаче сконцентрированного потока кислорода</w:t>
      </w:r>
      <w:r w:rsidR="00E22DF1">
        <w:t xml:space="preserve"> и аргона</w:t>
      </w:r>
      <w:r>
        <w:t xml:space="preserve"> в расплавленный чугун, которая сопровождается рядом окислительных процессов, </w:t>
      </w:r>
      <w:r w:rsidR="00492D02" w:rsidRPr="00D55257">
        <w:t xml:space="preserve">обеспечивающих </w:t>
      </w:r>
      <w:r w:rsidRPr="00D55257">
        <w:t>очистк</w:t>
      </w:r>
      <w:r w:rsidR="00492D02" w:rsidRPr="00D55257">
        <w:t>у</w:t>
      </w:r>
      <w:r>
        <w:t xml:space="preserve"> металла</w:t>
      </w:r>
      <w:r w:rsidR="00254FAD">
        <w:t xml:space="preserve"> </w:t>
      </w:r>
      <w:r w:rsidR="00254FAD">
        <w:fldChar w:fldCharType="begin" w:fldLock="1"/>
      </w:r>
      <w:r w:rsidR="007F0A13">
        <w:instrText>ADDIN CSL_CITATION {"citationItems":[{"id":"ITEM-1","itemData":{"author":[{"dropping-particle":"","family":"Фокин И. В.","given":"","non-dropping-particle":"","parse-names":false,"suffix":""},{"dropping-particle":"","family":"Гудим Ю. А.","given":"","non-dropping-particle":"","parse-names":false,"suffix":""}],"container-title":"УДК 669.18+669.14.018.8","id":"ITEM-1","issued":{"date-parts":[["2013"]]},"title":"Структура потерь металла в процессе выплавки нержавеющей стали","type":"article-journal"},"uris":["http://www.mendeley.com/documents/?uuid=6fbd09b6-bbe6-4524-bcd8-218baae69102"]},{"id":"ITEM-2","itemData":{"author":[{"dropping-particle":"","family":"Явойский В. И.","given":"","non-dropping-particle":"","parse-names":false,"suffix":""},{"dropping-particle":"","family":"Кряковский Ю. В.","given":"","non-dropping-particle":"","parse-names":false,"suffix":""},{"dropping-particle":"","family":"Григорьев В. П.","given":"","non-dropping-particle":"","parse-names":false,"suffix":""},{"dropping-particle":"","family":"Нечкин Ю. М.","given":"","non-dropping-particle":"","parse-names":false,"suffix":""},{"dropping-particle":"","family":"Кравченко В. Ф","given":"","non-dropping-particle":"","parse-names":false,"suffix":""},{"dropping-particle":"","family":"Бородин Д. И.","given":"","non-dropping-particle":"","parse-names":false,"suffix":""}],"id":"ITEM-2","issued":{"date-parts":[["1983"]]},"number-of-pages":"584","title":"Металлургия стали","type":"book"},"uris":["http://www.mendeley.com/documents/?uuid=e851ad31-a160-47e4-b822-24bca444623c"]}],"mendeley":{"formattedCitation":"[50,51]","plainTextFormattedCitation":"[50,51]","previouslyFormattedCitation":"[50,51]"},"properties":{"noteIndex":0},"schema":"https://github.com/citation-style-language/schema/raw/master/csl-citation.json"}</w:instrText>
      </w:r>
      <w:r w:rsidR="00254FAD">
        <w:fldChar w:fldCharType="separate"/>
      </w:r>
      <w:r w:rsidR="00254FAD" w:rsidRPr="00254FAD">
        <w:rPr>
          <w:noProof/>
        </w:rPr>
        <w:t>[50,51]</w:t>
      </w:r>
      <w:r w:rsidR="00254FAD">
        <w:fldChar w:fldCharType="end"/>
      </w:r>
      <w:r w:rsidR="00B11BF3">
        <w:t>.</w:t>
      </w:r>
      <w:r w:rsidR="00FA0D50">
        <w:t xml:space="preserve"> Анализ химического состава стали также проводится методом РФА (</w:t>
      </w:r>
      <w:r w:rsidR="00FA0D50" w:rsidRPr="00FA0D50">
        <w:t>ГОСТ 28033-89</w:t>
      </w:r>
      <w:r w:rsidR="00FA0D50">
        <w:t>).</w:t>
      </w:r>
    </w:p>
    <w:p w14:paraId="5D22499E" w14:textId="763DFB54" w:rsidR="007F0A13" w:rsidRPr="00D253E3" w:rsidRDefault="00E22DF1" w:rsidP="0002067E">
      <w:r>
        <w:t xml:space="preserve">На следующем </w:t>
      </w:r>
      <w:r w:rsidRPr="00D253E3">
        <w:t xml:space="preserve">этапе </w:t>
      </w:r>
      <w:r w:rsidR="00492D02" w:rsidRPr="00D253E3">
        <w:t>осуществляется</w:t>
      </w:r>
      <w:r w:rsidRPr="00D253E3">
        <w:t xml:space="preserve"> добавка</w:t>
      </w:r>
      <w:r>
        <w:t xml:space="preserve"> ЛЭ в сталь</w:t>
      </w:r>
      <w:r w:rsidR="00CA0398">
        <w:t xml:space="preserve"> (в виде соединений феррохрома, </w:t>
      </w:r>
      <w:proofErr w:type="spellStart"/>
      <w:r w:rsidR="00CA0398">
        <w:t>ферротитана</w:t>
      </w:r>
      <w:proofErr w:type="spellEnd"/>
      <w:r w:rsidR="00CA0398">
        <w:t>, ферросилиция и ферромарганца</w:t>
      </w:r>
      <w:r w:rsidR="007F0A13">
        <w:t xml:space="preserve"> </w:t>
      </w:r>
      <w:r w:rsidR="007F0A13">
        <w:fldChar w:fldCharType="begin" w:fldLock="1"/>
      </w:r>
      <w:r w:rsidR="00633AA2">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2]","plainTextFormattedCitation":"[52]","previouslyFormattedCitation":"[52]"},"properties":{"noteIndex":0},"schema":"https://github.com/citation-style-language/schema/raw/master/csl-citation.json"}</w:instrText>
      </w:r>
      <w:r w:rsidR="007F0A13">
        <w:fldChar w:fldCharType="separate"/>
      </w:r>
      <w:r w:rsidR="007F0A13" w:rsidRPr="007F0A13">
        <w:rPr>
          <w:noProof/>
        </w:rPr>
        <w:t>[52]</w:t>
      </w:r>
      <w:r w:rsidR="007F0A13">
        <w:fldChar w:fldCharType="end"/>
      </w:r>
      <w:r w:rsidR="00CA0398">
        <w:t>)</w:t>
      </w:r>
      <w:r>
        <w:t>, которая сопровождается нагревом</w:t>
      </w:r>
      <w:r w:rsidR="00254FAD">
        <w:t xml:space="preserve"> </w:t>
      </w:r>
      <w:r>
        <w:t xml:space="preserve">в дуговой </w:t>
      </w:r>
      <w:r w:rsidR="00A72482">
        <w:t>сталеплавильной</w:t>
      </w:r>
      <w:r>
        <w:t xml:space="preserve"> печи. </w:t>
      </w:r>
      <w:r w:rsidR="007F0A13">
        <w:t xml:space="preserve">Далее происходит непрерывная разливка полученного расплава </w:t>
      </w:r>
      <w:r w:rsidR="00831297">
        <w:t>по схеме, представленной на рисунке</w:t>
      </w:r>
      <w:r w:rsidR="00E44B73">
        <w:t xml:space="preserve"> 6.1</w:t>
      </w:r>
      <w:r w:rsidR="00831297">
        <w:t xml:space="preserve">. Расплавленный метал </w:t>
      </w:r>
      <w:r w:rsidR="00831297" w:rsidRPr="00D253E3">
        <w:t>пост</w:t>
      </w:r>
      <w:r w:rsidR="007544C7" w:rsidRPr="00D253E3">
        <w:t>у</w:t>
      </w:r>
      <w:r w:rsidR="00831297" w:rsidRPr="00D253E3">
        <w:t>п</w:t>
      </w:r>
      <w:r w:rsidR="007544C7" w:rsidRPr="00D253E3">
        <w:t>а</w:t>
      </w:r>
      <w:r w:rsidR="00831297" w:rsidRPr="00D253E3">
        <w:t>ет через промежуточный ковш на кристаллизатор, охлаждаемый водой, где частично</w:t>
      </w:r>
      <w:r w:rsidR="00831297">
        <w:t xml:space="preserve"> затвердевает и проходит через прокатные валы. </w:t>
      </w:r>
      <w:r w:rsidR="00CC60A6">
        <w:t>В заключении</w:t>
      </w:r>
      <w:r w:rsidR="00831297">
        <w:t xml:space="preserve">, роликовыми механизмами транспортировки, полученная лента металла отводится от места разливки и нарезается на прямоугольные заготовки с помощью </w:t>
      </w:r>
      <w:r w:rsidR="00831297" w:rsidRPr="00D253E3">
        <w:t>газокислород</w:t>
      </w:r>
      <w:r w:rsidR="00633AA2" w:rsidRPr="00D253E3">
        <w:t>н</w:t>
      </w:r>
      <w:r w:rsidR="00831297" w:rsidRPr="00D253E3">
        <w:t>ой резки</w:t>
      </w:r>
      <w:r w:rsidR="00633AA2" w:rsidRPr="00D253E3">
        <w:t xml:space="preserve"> </w:t>
      </w:r>
      <w:r w:rsidR="00633AA2" w:rsidRPr="00D253E3">
        <w:fldChar w:fldCharType="begin" w:fldLock="1"/>
      </w:r>
      <w:r w:rsidR="00023B3D" w:rsidRPr="00D253E3">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3]","plainTextFormattedCitation":"[53]","previouslyFormattedCitation":"[53]"},"properties":{"noteIndex":0},"schema":"https://github.com/citation-style-language/schema/raw/master/csl-citation.json"}</w:instrText>
      </w:r>
      <w:r w:rsidR="00633AA2" w:rsidRPr="00D253E3">
        <w:fldChar w:fldCharType="separate"/>
      </w:r>
      <w:r w:rsidR="00633AA2" w:rsidRPr="00D253E3">
        <w:rPr>
          <w:noProof/>
        </w:rPr>
        <w:t>[53]</w:t>
      </w:r>
      <w:r w:rsidR="00633AA2" w:rsidRPr="00D253E3">
        <w:fldChar w:fldCharType="end"/>
      </w:r>
      <w:r w:rsidR="00B11BF3" w:rsidRPr="00D253E3">
        <w:t>.</w:t>
      </w:r>
    </w:p>
    <w:p w14:paraId="759C760C" w14:textId="43659CFA" w:rsidR="00FC31AC" w:rsidRDefault="00736F27" w:rsidP="0002067E">
      <w:r w:rsidRPr="00D253E3">
        <w:lastRenderedPageBreak/>
        <w:t>Стоит иметь в ввиду, что р</w:t>
      </w:r>
      <w:r w:rsidR="00FC31AC" w:rsidRPr="00D253E3">
        <w:t>азмеры заготов</w:t>
      </w:r>
      <w:r w:rsidRPr="00D253E3">
        <w:t>ки</w:t>
      </w:r>
      <w:r w:rsidR="00B11BF3" w:rsidRPr="00D253E3">
        <w:t xml:space="preserve"> долж</w:t>
      </w:r>
      <w:r w:rsidR="00FC31AC" w:rsidRPr="00D253E3">
        <w:t>н</w:t>
      </w:r>
      <w:r w:rsidR="00B11BF3" w:rsidRPr="00D253E3">
        <w:t>ы</w:t>
      </w:r>
      <w:r w:rsidR="00FC31AC" w:rsidRPr="00D253E3">
        <w:t xml:space="preserve"> быть больше, чем размеры разрабатываемого АДБ фильтра: </w:t>
      </w:r>
      <w:r w:rsidRPr="00D253E3">
        <w:t>диаметр 6-ти угольника ВВЭР-1000 составляет 225 мм, а высота АДБ фильтра должна быть 10 мм. Соответственно, оптимальный размер</w:t>
      </w:r>
      <w:r w:rsidR="00892900">
        <w:t xml:space="preserve"> слябов</w:t>
      </w:r>
      <w:r w:rsidRPr="00D253E3">
        <w:t>– 250х250х15 мм. Высота 15 мм обусл</w:t>
      </w:r>
      <w:r w:rsidR="00B11BF3" w:rsidRPr="00D253E3">
        <w:t>о</w:t>
      </w:r>
      <w:r w:rsidRPr="00D253E3">
        <w:t>вл</w:t>
      </w:r>
      <w:r w:rsidR="00B11BF3" w:rsidRPr="00D253E3">
        <w:t>ена</w:t>
      </w:r>
      <w:r w:rsidRPr="00D253E3">
        <w:t xml:space="preserve"> необходимостью</w:t>
      </w:r>
      <w:r>
        <w:t xml:space="preserve"> воздействия горячей деформации на плиту со степенью 30% на дальнейших этапах производства, что обоснованно в главе 5. </w:t>
      </w:r>
    </w:p>
    <w:p w14:paraId="0B2AFED5" w14:textId="77777777" w:rsidR="00736F27" w:rsidRDefault="00736F27" w:rsidP="00A72482">
      <w:pPr>
        <w:ind w:firstLine="708"/>
      </w:pPr>
    </w:p>
    <w:p w14:paraId="0AE5E984" w14:textId="6973EC23" w:rsidR="007F0A13" w:rsidRDefault="007F0A13" w:rsidP="007F0A13">
      <w:pPr>
        <w:ind w:firstLine="708"/>
        <w:jc w:val="center"/>
      </w:pPr>
      <w:r>
        <w:rPr>
          <w:noProof/>
        </w:rPr>
        <w:drawing>
          <wp:inline distT="0" distB="0" distL="0" distR="0" wp14:anchorId="5B014ED1" wp14:editId="42130852">
            <wp:extent cx="2794454" cy="1942825"/>
            <wp:effectExtent l="0" t="0" r="6350" b="635"/>
            <wp:docPr id="38" name="Рисунок 38" descr="https://bigenc.ru/media/2016/10/27/1237285889/23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igenc.ru/media/2016/10/27/1237285889/23541.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09344" cy="1953177"/>
                    </a:xfrm>
                    <a:prstGeom prst="rect">
                      <a:avLst/>
                    </a:prstGeom>
                    <a:noFill/>
                    <a:ln>
                      <a:noFill/>
                    </a:ln>
                  </pic:spPr>
                </pic:pic>
              </a:graphicData>
            </a:graphic>
          </wp:inline>
        </w:drawing>
      </w:r>
    </w:p>
    <w:p w14:paraId="1F36E6D7" w14:textId="4E313E0E" w:rsidR="007F0A13" w:rsidRDefault="007F0A13" w:rsidP="007F0A13">
      <w:pPr>
        <w:ind w:firstLine="708"/>
        <w:jc w:val="center"/>
        <w:rPr>
          <w:sz w:val="18"/>
          <w:szCs w:val="18"/>
        </w:rPr>
      </w:pPr>
      <w:r w:rsidRPr="007F0A13">
        <w:rPr>
          <w:sz w:val="18"/>
          <w:szCs w:val="18"/>
        </w:rPr>
        <w:t xml:space="preserve">1 – сталеразливочный ковш; 2 – промежуточный ковш; 3 – </w:t>
      </w:r>
      <w:proofErr w:type="spellStart"/>
      <w:r w:rsidRPr="007F0A13">
        <w:rPr>
          <w:sz w:val="18"/>
          <w:szCs w:val="18"/>
        </w:rPr>
        <w:t>водоохлаждаемый</w:t>
      </w:r>
      <w:proofErr w:type="spellEnd"/>
      <w:r w:rsidRPr="007F0A13">
        <w:rPr>
          <w:sz w:val="18"/>
          <w:szCs w:val="18"/>
        </w:rPr>
        <w:t xml:space="preserve"> кристаллизатор; 4 – зона вторичного охлаждения; 5 – тянущие валки; 6 – </w:t>
      </w:r>
      <w:r w:rsidR="00633AA2" w:rsidRPr="007F0A13">
        <w:rPr>
          <w:sz w:val="18"/>
          <w:szCs w:val="18"/>
        </w:rPr>
        <w:t>ацетиленокислородный</w:t>
      </w:r>
      <w:r w:rsidRPr="007F0A13">
        <w:rPr>
          <w:sz w:val="18"/>
          <w:szCs w:val="18"/>
        </w:rPr>
        <w:t xml:space="preserve"> резак.</w:t>
      </w:r>
    </w:p>
    <w:p w14:paraId="6AABA94A" w14:textId="77777777" w:rsidR="00633AA2" w:rsidRPr="007F0A13" w:rsidRDefault="00633AA2" w:rsidP="007F0A13">
      <w:pPr>
        <w:ind w:firstLine="708"/>
        <w:jc w:val="center"/>
        <w:rPr>
          <w:sz w:val="18"/>
          <w:szCs w:val="18"/>
        </w:rPr>
      </w:pPr>
    </w:p>
    <w:p w14:paraId="106252DD" w14:textId="0FB94CB1" w:rsidR="00633AA2" w:rsidRDefault="007F0A13" w:rsidP="00633AA2">
      <w:pPr>
        <w:pStyle w:val="ad"/>
      </w:pPr>
      <w:bookmarkStart w:id="83" w:name="_Ref3959714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6</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w:t>
      </w:r>
      <w:r w:rsidR="0011249B">
        <w:rPr>
          <w:noProof/>
        </w:rPr>
        <w:fldChar w:fldCharType="end"/>
      </w:r>
      <w:bookmarkEnd w:id="83"/>
      <w:r>
        <w:t xml:space="preserve"> - </w:t>
      </w:r>
      <w:r w:rsidRPr="006B295B">
        <w:t>Непрерывная разливка стали</w:t>
      </w:r>
      <w:r w:rsidR="00633AA2">
        <w:t xml:space="preserve"> </w:t>
      </w:r>
      <w:r w:rsidR="00633AA2">
        <w:fldChar w:fldCharType="begin" w:fldLock="1"/>
      </w:r>
      <w:r w:rsidR="00023B3D">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3]","plainTextFormattedCitation":"[53]","previouslyFormattedCitation":"[53]"},"properties":{"noteIndex":0},"schema":"https://github.com/citation-style-language/schema/raw/master/csl-citation.json"}</w:instrText>
      </w:r>
      <w:r w:rsidR="00633AA2">
        <w:fldChar w:fldCharType="separate"/>
      </w:r>
      <w:r w:rsidR="00633AA2" w:rsidRPr="00633AA2">
        <w:rPr>
          <w:noProof/>
        </w:rPr>
        <w:t>[53]</w:t>
      </w:r>
      <w:r w:rsidR="00633AA2">
        <w:fldChar w:fldCharType="end"/>
      </w:r>
    </w:p>
    <w:p w14:paraId="46B4155A" w14:textId="77777777" w:rsidR="00633AA2" w:rsidRDefault="00633AA2" w:rsidP="00633AA2">
      <w:pPr>
        <w:pStyle w:val="ad"/>
      </w:pPr>
    </w:p>
    <w:p w14:paraId="0BF8A460" w14:textId="60A559A0" w:rsidR="00DF4A08" w:rsidRPr="00C02A5B" w:rsidRDefault="00E22DF1" w:rsidP="0002067E">
      <w:r>
        <w:t>Данный способ является дешевым</w:t>
      </w:r>
      <w:r w:rsidR="00A72482">
        <w:t>, однако из-за трудности перемешивания возможно возникновение неоднородности в составе слитка</w:t>
      </w:r>
      <w:r w:rsidR="007F0A13">
        <w:t>, что может привести к дефектам. Поэто</w:t>
      </w:r>
      <w:r w:rsidR="007F0A13" w:rsidRPr="00D253E3">
        <w:t>м</w:t>
      </w:r>
      <w:r w:rsidR="00B11BF3" w:rsidRPr="00D253E3">
        <w:t>у</w:t>
      </w:r>
      <w:r w:rsidR="007F0A13">
        <w:t xml:space="preserve"> необходим контроль однородности слитка на наличие трещин, пор, наваров, неоднородностей состава. Эти дефекты обычно выявляются на поверхности слитка и могут быть замечены невооружённым глазом</w:t>
      </w:r>
      <w:r w:rsidR="00023B3D">
        <w:t xml:space="preserve"> </w:t>
      </w:r>
      <w:r w:rsidR="00023B3D">
        <w:fldChar w:fldCharType="begin" w:fldLock="1"/>
      </w:r>
      <w:r w:rsidR="00E37A1F">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2]","plainTextFormattedCitation":"[52]","previouslyFormattedCitation":"[52]"},"properties":{"noteIndex":0},"schema":"https://github.com/citation-style-language/schema/raw/master/csl-citation.json"}</w:instrText>
      </w:r>
      <w:r w:rsidR="00023B3D">
        <w:fldChar w:fldCharType="separate"/>
      </w:r>
      <w:r w:rsidR="00023B3D" w:rsidRPr="00023B3D">
        <w:rPr>
          <w:noProof/>
        </w:rPr>
        <w:t>[52]</w:t>
      </w:r>
      <w:r w:rsidR="00023B3D">
        <w:fldChar w:fldCharType="end"/>
      </w:r>
      <w:r w:rsidR="00B11BF3">
        <w:t xml:space="preserve">. </w:t>
      </w:r>
      <w:r w:rsidR="00C02A5B" w:rsidRPr="00C02A5B">
        <w:t xml:space="preserve">Для автоматизации процесса можно пользоваться лазерной топографической системой </w:t>
      </w:r>
      <w:r w:rsidR="00C02A5B" w:rsidRPr="00C02A5B">
        <w:rPr>
          <w:lang w:val="en-US"/>
        </w:rPr>
        <w:fldChar w:fldCharType="begin" w:fldLock="1"/>
      </w:r>
      <w:r w:rsidR="00C02A5B" w:rsidRPr="00C02A5B">
        <w:rPr>
          <w:lang w:val="en-US"/>
        </w:rPr>
        <w:instrText>ADDIN</w:instrText>
      </w:r>
      <w:r w:rsidR="00C02A5B" w:rsidRPr="00C02A5B">
        <w:instrText xml:space="preserve"> </w:instrText>
      </w:r>
      <w:r w:rsidR="00C02A5B" w:rsidRPr="00C02A5B">
        <w:rPr>
          <w:lang w:val="en-US"/>
        </w:rPr>
        <w:instrText>CSL</w:instrText>
      </w:r>
      <w:r w:rsidR="00C02A5B" w:rsidRPr="00C02A5B">
        <w:instrText>_</w:instrText>
      </w:r>
      <w:r w:rsidR="00C02A5B" w:rsidRPr="00C02A5B">
        <w:rPr>
          <w:lang w:val="en-US"/>
        </w:rPr>
        <w:instrText>CITATION</w:instrText>
      </w:r>
      <w:r w:rsidR="00C02A5B" w:rsidRPr="00C02A5B">
        <w:instrText xml:space="preserve"> {"</w:instrText>
      </w:r>
      <w:r w:rsidR="00C02A5B" w:rsidRPr="00C02A5B">
        <w:rPr>
          <w:lang w:val="en-US"/>
        </w:rPr>
        <w:instrText>citationItems</w:instrText>
      </w:r>
      <w:r w:rsidR="00C02A5B" w:rsidRPr="00C02A5B">
        <w:instrText>":[{"</w:instrText>
      </w:r>
      <w:r w:rsidR="00C02A5B" w:rsidRPr="00C02A5B">
        <w:rPr>
          <w:lang w:val="en-US"/>
        </w:rPr>
        <w:instrText>id</w:instrText>
      </w:r>
      <w:r w:rsidR="00C02A5B" w:rsidRPr="00C02A5B">
        <w:instrText>":"</w:instrText>
      </w:r>
      <w:r w:rsidR="00C02A5B" w:rsidRPr="00C02A5B">
        <w:rPr>
          <w:lang w:val="en-US"/>
        </w:rPr>
        <w:instrText>ITEM</w:instrText>
      </w:r>
      <w:r w:rsidR="00C02A5B" w:rsidRPr="00C02A5B">
        <w:instrText>-1","</w:instrText>
      </w:r>
      <w:r w:rsidR="00C02A5B" w:rsidRPr="00C02A5B">
        <w:rPr>
          <w:lang w:val="en-US"/>
        </w:rPr>
        <w:instrText>itemData</w:instrText>
      </w:r>
      <w:r w:rsidR="00C02A5B" w:rsidRPr="00C02A5B">
        <w:instrText>":{"</w:instrText>
      </w:r>
      <w:r w:rsidR="00C02A5B" w:rsidRPr="00C02A5B">
        <w:rPr>
          <w:lang w:val="en-US"/>
        </w:rPr>
        <w:instrText>id</w:instrText>
      </w:r>
      <w:r w:rsidR="00C02A5B" w:rsidRPr="00C02A5B">
        <w:instrText>":"</w:instrText>
      </w:r>
      <w:r w:rsidR="00C02A5B" w:rsidRPr="00C02A5B">
        <w:rPr>
          <w:lang w:val="en-US"/>
        </w:rPr>
        <w:instrText>ITEM</w:instrText>
      </w:r>
      <w:r w:rsidR="00C02A5B" w:rsidRPr="00C02A5B">
        <w:instrText>-1","</w:instrText>
      </w:r>
      <w:r w:rsidR="00C02A5B" w:rsidRPr="00C02A5B">
        <w:rPr>
          <w:lang w:val="en-US"/>
        </w:rPr>
        <w:instrText>issued</w:instrText>
      </w:r>
      <w:r w:rsidR="00C02A5B" w:rsidRPr="00C02A5B">
        <w:instrText>":{"</w:instrText>
      </w:r>
      <w:r w:rsidR="00C02A5B" w:rsidRPr="00C02A5B">
        <w:rPr>
          <w:lang w:val="en-US"/>
        </w:rPr>
        <w:instrText>date</w:instrText>
      </w:r>
      <w:r w:rsidR="00C02A5B" w:rsidRPr="00C02A5B">
        <w:instrText>-</w:instrText>
      </w:r>
      <w:r w:rsidR="00C02A5B" w:rsidRPr="00C02A5B">
        <w:rPr>
          <w:lang w:val="en-US"/>
        </w:rPr>
        <w:instrText>parts</w:instrText>
      </w:r>
      <w:r w:rsidR="00C02A5B" w:rsidRPr="00C02A5B">
        <w:instrText>":[["0"]]},"</w:instrText>
      </w:r>
      <w:r w:rsidR="00C02A5B" w:rsidRPr="00C02A5B">
        <w:rPr>
          <w:lang w:val="en-US"/>
        </w:rPr>
        <w:instrText>title</w:instrText>
      </w:r>
      <w:r w:rsidR="00C02A5B" w:rsidRPr="00C02A5B">
        <w:instrText xml:space="preserve">":"Контроль поверхности </w:instrText>
      </w:r>
      <w:r w:rsidR="00C02A5B" w:rsidRPr="00C02A5B">
        <w:rPr>
          <w:lang w:val="en-US"/>
        </w:rPr>
        <w:instrText>Surcon</w:instrText>
      </w:r>
      <w:r w:rsidR="00C02A5B" w:rsidRPr="00C02A5B">
        <w:instrText>","</w:instrText>
      </w:r>
      <w:r w:rsidR="00C02A5B" w:rsidRPr="00C02A5B">
        <w:rPr>
          <w:lang w:val="en-US"/>
        </w:rPr>
        <w:instrText>type</w:instrText>
      </w:r>
      <w:r w:rsidR="00C02A5B" w:rsidRPr="00C02A5B">
        <w:instrText>":"</w:instrText>
      </w:r>
      <w:r w:rsidR="00C02A5B" w:rsidRPr="00C02A5B">
        <w:rPr>
          <w:lang w:val="en-US"/>
        </w:rPr>
        <w:instrText>article</w:instrText>
      </w:r>
      <w:r w:rsidR="00C02A5B" w:rsidRPr="00C02A5B">
        <w:instrText>-</w:instrText>
      </w:r>
      <w:r w:rsidR="00C02A5B" w:rsidRPr="00C02A5B">
        <w:rPr>
          <w:lang w:val="en-US"/>
        </w:rPr>
        <w:instrText>journal</w:instrText>
      </w:r>
      <w:r w:rsidR="00C02A5B" w:rsidRPr="00C02A5B">
        <w:instrText>"},"</w:instrText>
      </w:r>
      <w:r w:rsidR="00C02A5B" w:rsidRPr="00C02A5B">
        <w:rPr>
          <w:lang w:val="en-US"/>
        </w:rPr>
        <w:instrText>uris</w:instrText>
      </w:r>
      <w:r w:rsidR="00C02A5B" w:rsidRPr="00C02A5B">
        <w:instrText>":["</w:instrText>
      </w:r>
      <w:r w:rsidR="00C02A5B" w:rsidRPr="00C02A5B">
        <w:rPr>
          <w:lang w:val="en-US"/>
        </w:rPr>
        <w:instrText>http</w:instrText>
      </w:r>
      <w:r w:rsidR="00C02A5B" w:rsidRPr="00C02A5B">
        <w:instrText>://</w:instrText>
      </w:r>
      <w:r w:rsidR="00C02A5B" w:rsidRPr="00C02A5B">
        <w:rPr>
          <w:lang w:val="en-US"/>
        </w:rPr>
        <w:instrText>www</w:instrText>
      </w:r>
      <w:r w:rsidR="00C02A5B" w:rsidRPr="00C02A5B">
        <w:instrText>.</w:instrText>
      </w:r>
      <w:r w:rsidR="00C02A5B" w:rsidRPr="00C02A5B">
        <w:rPr>
          <w:lang w:val="en-US"/>
        </w:rPr>
        <w:instrText>mendeley</w:instrText>
      </w:r>
      <w:r w:rsidR="00C02A5B" w:rsidRPr="00C02A5B">
        <w:instrText>.</w:instrText>
      </w:r>
      <w:r w:rsidR="00C02A5B" w:rsidRPr="00C02A5B">
        <w:rPr>
          <w:lang w:val="en-US"/>
        </w:rPr>
        <w:instrText>com</w:instrText>
      </w:r>
      <w:r w:rsidR="00C02A5B" w:rsidRPr="00C02A5B">
        <w:instrText>/</w:instrText>
      </w:r>
      <w:r w:rsidR="00C02A5B" w:rsidRPr="00C02A5B">
        <w:rPr>
          <w:lang w:val="en-US"/>
        </w:rPr>
        <w:instrText>documents</w:instrText>
      </w:r>
      <w:r w:rsidR="00C02A5B" w:rsidRPr="00C02A5B">
        <w:instrText>/?</w:instrText>
      </w:r>
      <w:r w:rsidR="00C02A5B" w:rsidRPr="00C02A5B">
        <w:rPr>
          <w:lang w:val="en-US"/>
        </w:rPr>
        <w:instrText>uuid</w:instrText>
      </w:r>
      <w:r w:rsidR="00C02A5B" w:rsidRPr="00C02A5B">
        <w:instrText>=3902</w:instrText>
      </w:r>
      <w:r w:rsidR="00C02A5B" w:rsidRPr="00C02A5B">
        <w:rPr>
          <w:lang w:val="en-US"/>
        </w:rPr>
        <w:instrText>f</w:instrText>
      </w:r>
      <w:r w:rsidR="00C02A5B" w:rsidRPr="00C02A5B">
        <w:instrText>7</w:instrText>
      </w:r>
      <w:r w:rsidR="00C02A5B" w:rsidRPr="00C02A5B">
        <w:rPr>
          <w:lang w:val="en-US"/>
        </w:rPr>
        <w:instrText>a</w:instrText>
      </w:r>
      <w:r w:rsidR="00C02A5B" w:rsidRPr="00C02A5B">
        <w:instrText>4-8</w:instrText>
      </w:r>
      <w:r w:rsidR="00C02A5B" w:rsidRPr="00C02A5B">
        <w:rPr>
          <w:lang w:val="en-US"/>
        </w:rPr>
        <w:instrText>a</w:instrText>
      </w:r>
      <w:r w:rsidR="00C02A5B" w:rsidRPr="00C02A5B">
        <w:instrText>02-43</w:instrText>
      </w:r>
      <w:r w:rsidR="00C02A5B" w:rsidRPr="00C02A5B">
        <w:rPr>
          <w:lang w:val="en-US"/>
        </w:rPr>
        <w:instrText>cc</w:instrText>
      </w:r>
      <w:r w:rsidR="00C02A5B" w:rsidRPr="00C02A5B">
        <w:instrText>-9</w:instrText>
      </w:r>
      <w:r w:rsidR="00C02A5B" w:rsidRPr="00C02A5B">
        <w:rPr>
          <w:lang w:val="en-US"/>
        </w:rPr>
        <w:instrText>c</w:instrText>
      </w:r>
      <w:r w:rsidR="00C02A5B" w:rsidRPr="00C02A5B">
        <w:instrText>6</w:instrText>
      </w:r>
      <w:r w:rsidR="00C02A5B" w:rsidRPr="00C02A5B">
        <w:rPr>
          <w:lang w:val="en-US"/>
        </w:rPr>
        <w:instrText>f</w:instrText>
      </w:r>
      <w:r w:rsidR="00C02A5B" w:rsidRPr="00C02A5B">
        <w:instrText>-07418180</w:instrText>
      </w:r>
      <w:r w:rsidR="00C02A5B" w:rsidRPr="00C02A5B">
        <w:rPr>
          <w:lang w:val="en-US"/>
        </w:rPr>
        <w:instrText>dbd</w:instrText>
      </w:r>
      <w:r w:rsidR="00C02A5B" w:rsidRPr="00C02A5B">
        <w:instrText>8"]}],"</w:instrText>
      </w:r>
      <w:r w:rsidR="00C02A5B" w:rsidRPr="00C02A5B">
        <w:rPr>
          <w:lang w:val="en-US"/>
        </w:rPr>
        <w:instrText>mendeley</w:instrText>
      </w:r>
      <w:r w:rsidR="00C02A5B" w:rsidRPr="00C02A5B">
        <w:instrText>":{"</w:instrText>
      </w:r>
      <w:r w:rsidR="00C02A5B" w:rsidRPr="00C02A5B">
        <w:rPr>
          <w:lang w:val="en-US"/>
        </w:rPr>
        <w:instrText>formattedCitation</w:instrText>
      </w:r>
      <w:r w:rsidR="00C02A5B" w:rsidRPr="00C02A5B">
        <w:instrText>":"[54]","</w:instrText>
      </w:r>
      <w:r w:rsidR="00C02A5B" w:rsidRPr="00C02A5B">
        <w:rPr>
          <w:lang w:val="en-US"/>
        </w:rPr>
        <w:instrText>plainTextFormattedCitation</w:instrText>
      </w:r>
      <w:r w:rsidR="00C02A5B" w:rsidRPr="00C02A5B">
        <w:instrText>":"[54]"},"</w:instrText>
      </w:r>
      <w:r w:rsidR="00C02A5B" w:rsidRPr="00C02A5B">
        <w:rPr>
          <w:lang w:val="en-US"/>
        </w:rPr>
        <w:instrText>properties</w:instrText>
      </w:r>
      <w:r w:rsidR="00C02A5B" w:rsidRPr="00C02A5B">
        <w:instrText>":{"</w:instrText>
      </w:r>
      <w:r w:rsidR="00C02A5B" w:rsidRPr="00C02A5B">
        <w:rPr>
          <w:lang w:val="en-US"/>
        </w:rPr>
        <w:instrText>noteIndex</w:instrText>
      </w:r>
      <w:r w:rsidR="00C02A5B" w:rsidRPr="00C02A5B">
        <w:instrText>":0},"</w:instrText>
      </w:r>
      <w:r w:rsidR="00C02A5B" w:rsidRPr="00C02A5B">
        <w:rPr>
          <w:lang w:val="en-US"/>
        </w:rPr>
        <w:instrText>schema</w:instrText>
      </w:r>
      <w:r w:rsidR="00C02A5B" w:rsidRPr="00C02A5B">
        <w:instrText>":"</w:instrText>
      </w:r>
      <w:r w:rsidR="00C02A5B" w:rsidRPr="00C02A5B">
        <w:rPr>
          <w:lang w:val="en-US"/>
        </w:rPr>
        <w:instrText>https</w:instrText>
      </w:r>
      <w:r w:rsidR="00C02A5B" w:rsidRPr="00C02A5B">
        <w:instrText>://</w:instrText>
      </w:r>
      <w:r w:rsidR="00C02A5B" w:rsidRPr="00C02A5B">
        <w:rPr>
          <w:lang w:val="en-US"/>
        </w:rPr>
        <w:instrText>github</w:instrText>
      </w:r>
      <w:r w:rsidR="00C02A5B" w:rsidRPr="00C02A5B">
        <w:instrText>.</w:instrText>
      </w:r>
      <w:r w:rsidR="00C02A5B" w:rsidRPr="00C02A5B">
        <w:rPr>
          <w:lang w:val="en-US"/>
        </w:rPr>
        <w:instrText>com</w:instrText>
      </w:r>
      <w:r w:rsidR="00C02A5B" w:rsidRPr="00C02A5B">
        <w:instrText>/</w:instrText>
      </w:r>
      <w:r w:rsidR="00C02A5B" w:rsidRPr="00C02A5B">
        <w:rPr>
          <w:lang w:val="en-US"/>
        </w:rPr>
        <w:instrText>citation</w:instrText>
      </w:r>
      <w:r w:rsidR="00C02A5B" w:rsidRPr="00C02A5B">
        <w:instrText>-</w:instrText>
      </w:r>
      <w:r w:rsidR="00C02A5B" w:rsidRPr="00C02A5B">
        <w:rPr>
          <w:lang w:val="en-US"/>
        </w:rPr>
        <w:instrText>style</w:instrText>
      </w:r>
      <w:r w:rsidR="00C02A5B" w:rsidRPr="00C02A5B">
        <w:instrText>-</w:instrText>
      </w:r>
      <w:r w:rsidR="00C02A5B" w:rsidRPr="00C02A5B">
        <w:rPr>
          <w:lang w:val="en-US"/>
        </w:rPr>
        <w:instrText>language</w:instrText>
      </w:r>
      <w:r w:rsidR="00C02A5B" w:rsidRPr="00C02A5B">
        <w:instrText>/</w:instrText>
      </w:r>
      <w:r w:rsidR="00C02A5B" w:rsidRPr="00C02A5B">
        <w:rPr>
          <w:lang w:val="en-US"/>
        </w:rPr>
        <w:instrText>schema</w:instrText>
      </w:r>
      <w:r w:rsidR="00C02A5B" w:rsidRPr="00C02A5B">
        <w:instrText>/</w:instrText>
      </w:r>
      <w:r w:rsidR="00C02A5B" w:rsidRPr="00C02A5B">
        <w:rPr>
          <w:lang w:val="en-US"/>
        </w:rPr>
        <w:instrText>raw</w:instrText>
      </w:r>
      <w:r w:rsidR="00C02A5B" w:rsidRPr="00C02A5B">
        <w:instrText>/</w:instrText>
      </w:r>
      <w:r w:rsidR="00C02A5B" w:rsidRPr="00C02A5B">
        <w:rPr>
          <w:lang w:val="en-US"/>
        </w:rPr>
        <w:instrText>master</w:instrText>
      </w:r>
      <w:r w:rsidR="00C02A5B" w:rsidRPr="00C02A5B">
        <w:instrText>/</w:instrText>
      </w:r>
      <w:r w:rsidR="00C02A5B" w:rsidRPr="00C02A5B">
        <w:rPr>
          <w:lang w:val="en-US"/>
        </w:rPr>
        <w:instrText>csl</w:instrText>
      </w:r>
      <w:r w:rsidR="00C02A5B" w:rsidRPr="00C02A5B">
        <w:instrText>-</w:instrText>
      </w:r>
      <w:r w:rsidR="00C02A5B" w:rsidRPr="00C02A5B">
        <w:rPr>
          <w:lang w:val="en-US"/>
        </w:rPr>
        <w:instrText>citation</w:instrText>
      </w:r>
      <w:r w:rsidR="00C02A5B" w:rsidRPr="00C02A5B">
        <w:instrText>.</w:instrText>
      </w:r>
      <w:r w:rsidR="00C02A5B" w:rsidRPr="00C02A5B">
        <w:rPr>
          <w:lang w:val="en-US"/>
        </w:rPr>
        <w:instrText>json</w:instrText>
      </w:r>
      <w:r w:rsidR="00C02A5B" w:rsidRPr="00C02A5B">
        <w:instrText>"}</w:instrText>
      </w:r>
      <w:r w:rsidR="00C02A5B" w:rsidRPr="00C02A5B">
        <w:rPr>
          <w:lang w:val="en-US"/>
        </w:rPr>
        <w:fldChar w:fldCharType="separate"/>
      </w:r>
      <w:r w:rsidR="00C02A5B" w:rsidRPr="00C02A5B">
        <w:rPr>
          <w:noProof/>
        </w:rPr>
        <w:t>[54]</w:t>
      </w:r>
      <w:r w:rsidR="00C02A5B" w:rsidRPr="00C02A5B">
        <w:rPr>
          <w:lang w:val="en-US"/>
        </w:rPr>
        <w:fldChar w:fldCharType="end"/>
      </w:r>
      <w:r w:rsidR="00C02A5B" w:rsidRPr="00C02A5B">
        <w:t>.</w:t>
      </w:r>
    </w:p>
    <w:p w14:paraId="7A514CC6" w14:textId="426C30AF" w:rsidR="00023B3D" w:rsidRDefault="00E37A1F" w:rsidP="0002067E">
      <w:r>
        <w:t xml:space="preserve">Далее </w:t>
      </w:r>
      <w:r w:rsidRPr="00D253E3">
        <w:t>про</w:t>
      </w:r>
      <w:r w:rsidR="00B11BF3" w:rsidRPr="00D253E3">
        <w:t>водится</w:t>
      </w:r>
      <w:r w:rsidRPr="00D253E3">
        <w:t xml:space="preserve"> гомогенизирующий</w:t>
      </w:r>
      <w:r>
        <w:t xml:space="preserve"> отжиг при температуре выше 1050</w:t>
      </w:r>
      <w:r w:rsidR="00FC31AC">
        <w:t>-1100</w:t>
      </w:r>
      <w:r>
        <w:t xml:space="preserve"> </w:t>
      </w:r>
      <w:r w:rsidRPr="00D253E3">
        <w:t xml:space="preserve">℃ </w:t>
      </w:r>
      <w:r w:rsidR="00B11BF3" w:rsidRPr="00D253E3">
        <w:t>в течение</w:t>
      </w:r>
      <w:r w:rsidRPr="00D253E3">
        <w:t xml:space="preserve"> 30 минут + 1 минута на мм толщины</w:t>
      </w:r>
      <w:r w:rsidR="0056133B">
        <w:t xml:space="preserve"> (в нашем случае – 15 минут)</w:t>
      </w:r>
      <w:r w:rsidRPr="00D253E3">
        <w:t xml:space="preserve"> </w:t>
      </w:r>
      <w:r w:rsidRPr="00D253E3">
        <w:fldChar w:fldCharType="begin" w:fldLock="1"/>
      </w:r>
      <w:r w:rsidR="00C02A5B">
        <w:instrText>ADDIN CSL_CITATION {"citationItems":[{"id":"ITEM-1","itemData":{"container-title":"СТАНДАРТ ОРГАНИЗАЦИИ","id":"ITEM-1","issued":{"date-parts":[["2004"]]},"title":"ТЕРМИЧЕСКАЯ ОБРАБОТКА КОРРОЗИОННОСТОЙКИХ СТАЛЕЙ И СПЛАВОВ НА ЖЕЛЕЗОНИКЕЛЕВОЙ ОСНОВЕ В ХИМИЧЕСКОМ МАШИНОСТРОЕНИИ СТП 26.260.484-2004","type":"chapter"},"uris":["http://www.mendeley.com/documents/?uuid=d9d43494-2001-4b5f-8452-6de8698cf71e"]}],"mendeley":{"formattedCitation":"[55]","plainTextFormattedCitation":"[55]","previouslyFormattedCitation":"[54]"},"properties":{"noteIndex":0},"schema":"https://github.com/citation-style-language/schema/raw/master/csl-citation.json"}</w:instrText>
      </w:r>
      <w:r w:rsidRPr="00D253E3">
        <w:fldChar w:fldCharType="separate"/>
      </w:r>
      <w:r w:rsidR="00C02A5B" w:rsidRPr="00C02A5B">
        <w:rPr>
          <w:noProof/>
        </w:rPr>
        <w:t>[55]</w:t>
      </w:r>
      <w:r w:rsidRPr="00D253E3">
        <w:fldChar w:fldCharType="end"/>
      </w:r>
      <w:r w:rsidR="00FC31AC" w:rsidRPr="00D253E3">
        <w:t>.</w:t>
      </w:r>
      <w:r w:rsidR="00516C47">
        <w:t xml:space="preserve"> </w:t>
      </w:r>
      <w:r w:rsidR="00FC31AC" w:rsidRPr="00D253E3">
        <w:t>При этой температуре пройдет полная</w:t>
      </w:r>
      <w:r w:rsidR="00FC31AC">
        <w:t xml:space="preserve"> рекристаллизация, уменьшится металлографическая анизотропия зерен, возникшая в результате проката.</w:t>
      </w:r>
    </w:p>
    <w:p w14:paraId="4B947015" w14:textId="160275DD" w:rsidR="00C02A5B" w:rsidRPr="00C02A5B" w:rsidRDefault="00C02A5B" w:rsidP="0002067E">
      <w:r>
        <w:t>Таким образом была получена металлическая заготовка, из которой на следующем этапе производства будет изготавливаться непосредственно сам АДБ фильтр. Краткое изложение алгоритма действий для изготовления заготовки представлено в блок-схеме на рисунке 6.2.</w:t>
      </w:r>
    </w:p>
    <w:p w14:paraId="6EF9FB41" w14:textId="32AD3D35" w:rsidR="0084535D" w:rsidRDefault="00DF4A08" w:rsidP="00DF4A08">
      <w:r>
        <w:lastRenderedPageBreak/>
        <w:tab/>
      </w:r>
      <w:r w:rsidR="00C02A5B">
        <w:rPr>
          <w:noProof/>
        </w:rPr>
        <mc:AlternateContent>
          <mc:Choice Requires="wpc">
            <w:drawing>
              <wp:inline distT="0" distB="0" distL="0" distR="0" wp14:anchorId="658EE350" wp14:editId="104498F9">
                <wp:extent cx="5940425" cy="5873059"/>
                <wp:effectExtent l="0" t="0" r="0" b="147320"/>
                <wp:docPr id="129" name="Полотно 1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7" name="Прямая со стрелкой 107"/>
                        <wps:cNvCnPr/>
                        <wps:spPr>
                          <a:xfrm flipH="1">
                            <a:off x="1941914" y="539750"/>
                            <a:ext cx="846"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08"/>
                        <wps:cNvCnPr/>
                        <wps:spPr>
                          <a:xfrm>
                            <a:off x="1941914" y="1449705"/>
                            <a:ext cx="975" cy="37028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09"/>
                        <wps:cNvCnPr/>
                        <wps:spPr>
                          <a:xfrm flipH="1">
                            <a:off x="1942125" y="2359744"/>
                            <a:ext cx="764"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10"/>
                        <wps:cNvCnPr/>
                        <wps:spPr>
                          <a:xfrm flipH="1">
                            <a:off x="1942042" y="3269699"/>
                            <a:ext cx="83" cy="3702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11"/>
                        <wps:cNvCnPr/>
                        <wps:spPr>
                          <a:xfrm>
                            <a:off x="1942042" y="4179653"/>
                            <a:ext cx="930" cy="370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Прямоугольник 113"/>
                        <wps:cNvSpPr/>
                        <wps:spPr>
                          <a:xfrm>
                            <a:off x="3684360" y="511621"/>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C2F961" w14:textId="77777777" w:rsidR="00F603D5" w:rsidRPr="00FE193F" w:rsidRDefault="00F603D5" w:rsidP="00C02A5B">
                              <w:pPr>
                                <w:pStyle w:val="af8"/>
                                <w:spacing w:before="0" w:beforeAutospacing="0" w:after="0" w:afterAutospacing="0" w:line="256" w:lineRule="auto"/>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Прямоугольник 114"/>
                        <wps:cNvSpPr/>
                        <wps:spPr>
                          <a:xfrm>
                            <a:off x="3683907" y="1440679"/>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E60688" w14:textId="77777777" w:rsidR="00F603D5" w:rsidRPr="00AA3E01" w:rsidRDefault="00F603D5" w:rsidP="00C02A5B">
                              <w:pPr>
                                <w:pStyle w:val="af8"/>
                                <w:spacing w:before="0" w:beforeAutospacing="0" w:after="0" w:afterAutospacing="0" w:line="256" w:lineRule="auto"/>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Прямоугольник 115"/>
                        <wps:cNvSpPr/>
                        <wps:spPr>
                          <a:xfrm>
                            <a:off x="3684360" y="2352357"/>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9578D4" w14:textId="77777777" w:rsidR="00F603D5" w:rsidRPr="00AA3E01" w:rsidRDefault="00F603D5" w:rsidP="00C02A5B">
                              <w:pPr>
                                <w:pStyle w:val="af8"/>
                                <w:spacing w:before="0" w:beforeAutospacing="0" w:after="0" w:afterAutospacing="0" w:line="256" w:lineRule="auto"/>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Прямоугольник 116"/>
                        <wps:cNvSpPr/>
                        <wps:spPr>
                          <a:xfrm>
                            <a:off x="3684270" y="4008800"/>
                            <a:ext cx="1800000" cy="72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494CBD" w14:textId="77777777" w:rsidR="00F603D5" w:rsidRDefault="00F603D5" w:rsidP="00C02A5B">
                              <w:pPr>
                                <w:pStyle w:val="af8"/>
                                <w:spacing w:before="0" w:beforeAutospacing="0" w:after="0" w:afterAutospacing="0" w:line="254" w:lineRule="auto"/>
                                <w:rPr>
                                  <w:color w:val="000000" w:themeColor="text1"/>
                                </w:rPr>
                              </w:pPr>
                              <w:r>
                                <w:rPr>
                                  <w:color w:val="000000" w:themeColor="text1"/>
                                </w:rPr>
                                <w:t>Контроль размеров и качества поверхности</w:t>
                              </w:r>
                            </w:p>
                            <w:p w14:paraId="2D119B8B" w14:textId="77777777" w:rsidR="00F603D5" w:rsidRPr="008E2616" w:rsidRDefault="00F603D5" w:rsidP="00C02A5B">
                              <w:pPr>
                                <w:pStyle w:val="af8"/>
                                <w:spacing w:before="0" w:beforeAutospacing="0" w:after="0" w:afterAutospacing="0" w:line="254" w:lineRule="auto"/>
                                <w:rPr>
                                  <w:color w:val="000000" w:themeColor="text1"/>
                                </w:rPr>
                              </w:pPr>
                              <w:r>
                                <w:rPr>
                                  <w:color w:val="000000" w:themeColor="text1"/>
                                </w:rPr>
                                <w:t>(лазерная топограф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Прямоугольник 117"/>
                        <wps:cNvSpPr/>
                        <wps:spPr>
                          <a:xfrm>
                            <a:off x="681990" y="5460025"/>
                            <a:ext cx="252000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88F5C5" w14:textId="77777777" w:rsidR="00F603D5" w:rsidRDefault="00F603D5" w:rsidP="00C02A5B">
                              <w:pPr>
                                <w:pStyle w:val="af8"/>
                                <w:spacing w:before="0" w:beforeAutospacing="0" w:after="0" w:afterAutospacing="0" w:line="252" w:lineRule="auto"/>
                              </w:pPr>
                              <w:r>
                                <w:rPr>
                                  <w:rFonts w:eastAsia="Times New Roman"/>
                                  <w:color w:val="000000"/>
                                </w:rPr>
                                <w:t>Контроль гомогенности (световая микроскоп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Прямая со стрелкой 118"/>
                        <wps:cNvCnPr/>
                        <wps:spPr>
                          <a:xfrm flipH="1">
                            <a:off x="1941990" y="5089820"/>
                            <a:ext cx="982"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9" name="Прямая со стрелкой 119"/>
                        <wps:cNvCnPr/>
                        <wps:spPr>
                          <a:xfrm flipH="1">
                            <a:off x="1942972" y="2532357"/>
                            <a:ext cx="174138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 name="Прямая со стрелкой 120"/>
                        <wps:cNvCnPr/>
                        <wps:spPr>
                          <a:xfrm flipH="1">
                            <a:off x="1941914" y="4368800"/>
                            <a:ext cx="174235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 name="Прямая со стрелкой 121"/>
                        <wps:cNvCnPr/>
                        <wps:spPr>
                          <a:xfrm flipH="1">
                            <a:off x="1941914" y="1620679"/>
                            <a:ext cx="174199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Прямая со стрелкой 122"/>
                        <wps:cNvCnPr/>
                        <wps:spPr>
                          <a:xfrm flipH="1">
                            <a:off x="1941914" y="691621"/>
                            <a:ext cx="1742446" cy="107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Прямоугольник 123"/>
                        <wps:cNvSpPr/>
                        <wps:spPr>
                          <a:xfrm>
                            <a:off x="683132" y="4550070"/>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494AF9" w14:textId="77777777" w:rsidR="00F603D5" w:rsidRPr="00BD74F4" w:rsidRDefault="00F603D5" w:rsidP="00C02A5B">
                              <w:pPr>
                                <w:jc w:val="center"/>
                                <w:rPr>
                                  <w:color w:val="000000" w:themeColor="text1"/>
                                  <w:sz w:val="22"/>
                                  <w:szCs w:val="22"/>
                                </w:rPr>
                              </w:pPr>
                              <w:r w:rsidRPr="00346C91">
                                <w:rPr>
                                  <w:color w:val="000000" w:themeColor="text1"/>
                                </w:rPr>
                                <w:t xml:space="preserve">Отжиг (1050-1100 ℃) </w:t>
                              </w:r>
                              <w:r>
                                <w:rPr>
                                  <w:color w:val="000000" w:themeColor="text1"/>
                                </w:rPr>
                                <w:t>15</w:t>
                              </w:r>
                              <w:r w:rsidRPr="00346C91">
                                <w:rPr>
                                  <w:color w:val="000000" w:themeColor="text1"/>
                                </w:rPr>
                                <w:t xml:space="preserve"> минут</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Прямоугольник 124"/>
                        <wps:cNvSpPr/>
                        <wps:spPr>
                          <a:xfrm>
                            <a:off x="682202" y="3639903"/>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CE2C71" w14:textId="77777777" w:rsidR="00F603D5" w:rsidRPr="00F5297E" w:rsidRDefault="00F603D5" w:rsidP="00C02A5B">
                              <w:pPr>
                                <w:jc w:val="center"/>
                                <w:rPr>
                                  <w:color w:val="000000" w:themeColor="text1"/>
                                </w:rPr>
                              </w:pPr>
                              <w:r w:rsidRPr="00F5297E">
                                <w:rPr>
                                  <w:color w:val="000000" w:themeColor="text1"/>
                                </w:rPr>
                                <w:t>Газокислородная резка до</w:t>
                              </w:r>
                              <w:r>
                                <w:rPr>
                                  <w:color w:val="000000" w:themeColor="text1"/>
                                </w:rPr>
                                <w:t xml:space="preserve"> слябов</w:t>
                              </w:r>
                              <w:r w:rsidRPr="00F5297E">
                                <w:rPr>
                                  <w:color w:val="000000" w:themeColor="text1"/>
                                </w:rPr>
                                <w:t xml:space="preserve"> </w:t>
                              </w:r>
                              <w:r>
                                <w:rPr>
                                  <w:color w:val="000000" w:themeColor="text1"/>
                                </w:rPr>
                                <w:t>длины</w:t>
                              </w:r>
                              <w:r w:rsidRPr="00F5297E">
                                <w:rPr>
                                  <w:color w:val="000000" w:themeColor="text1"/>
                                </w:rPr>
                                <w:t xml:space="preserve"> </w:t>
                              </w:r>
                              <w:r>
                                <w:rPr>
                                  <w:color w:val="000000" w:themeColor="text1"/>
                                </w:rPr>
                                <w:t>≈</w:t>
                              </w:r>
                              <w:r w:rsidRPr="00F5297E">
                                <w:rPr>
                                  <w:color w:val="000000" w:themeColor="text1"/>
                                </w:rPr>
                                <w:t>250</w:t>
                              </w:r>
                              <w:r>
                                <w:rPr>
                                  <w:color w:val="000000" w:themeColor="text1"/>
                                </w:rPr>
                                <w:t xml:space="preserve"> мм</w:t>
                              </w:r>
                            </w:p>
                            <w:p w14:paraId="5A8BB9CD" w14:textId="77777777" w:rsidR="00F603D5" w:rsidRDefault="00F603D5"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Прямоугольник 125"/>
                        <wps:cNvSpPr/>
                        <wps:spPr>
                          <a:xfrm>
                            <a:off x="682285" y="2729949"/>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3C3A4" w14:textId="77777777" w:rsidR="00F603D5" w:rsidRPr="00346C91" w:rsidRDefault="00F603D5" w:rsidP="00C02A5B">
                              <w:pPr>
                                <w:jc w:val="center"/>
                                <w:rPr>
                                  <w:color w:val="000000" w:themeColor="text1"/>
                                </w:rPr>
                              </w:pPr>
                              <w:r>
                                <w:rPr>
                                  <w:color w:val="000000" w:themeColor="text1"/>
                                </w:rPr>
                                <w:t xml:space="preserve">Непрерывная разливка стали (сечение </w:t>
                              </w:r>
                              <w:r w:rsidRPr="0086614F">
                                <w:rPr>
                                  <w:color w:val="000000" w:themeColor="text1"/>
                                </w:rPr>
                                <w:t>≈</w:t>
                              </w:r>
                              <w:r>
                                <w:rPr>
                                  <w:color w:val="000000" w:themeColor="text1"/>
                                </w:rPr>
                                <w:t>250х15 мм)</w:t>
                              </w:r>
                            </w:p>
                            <w:p w14:paraId="37554012" w14:textId="77777777" w:rsidR="00F603D5" w:rsidRDefault="00F603D5"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Прямоугольник 126"/>
                        <wps:cNvSpPr/>
                        <wps:spPr>
                          <a:xfrm>
                            <a:off x="683049" y="1819994"/>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87D60B" w14:textId="77777777" w:rsidR="00F603D5" w:rsidRPr="00346C91" w:rsidRDefault="00F603D5" w:rsidP="00C02A5B">
                              <w:pPr>
                                <w:jc w:val="center"/>
                                <w:rPr>
                                  <w:color w:val="000000" w:themeColor="text1"/>
                                </w:rPr>
                              </w:pPr>
                              <w:r w:rsidRPr="00346C91">
                                <w:rPr>
                                  <w:color w:val="000000" w:themeColor="text1"/>
                                </w:rPr>
                                <w:t>Выплавка ОДП</w:t>
                              </w:r>
                              <w:r>
                                <w:rPr>
                                  <w:color w:val="000000" w:themeColor="text1"/>
                                </w:rPr>
                                <w:t xml:space="preserve"> с добавлением ЛЭ</w:t>
                              </w:r>
                              <w:r w:rsidRPr="00346C91">
                                <w:rPr>
                                  <w:color w:val="000000" w:themeColor="text1"/>
                                </w:rPr>
                                <w:t xml:space="preserve"> (2000 ℃</w:t>
                              </w:r>
                              <w:r>
                                <w:rPr>
                                  <w:color w:val="000000" w:themeColor="text1"/>
                                </w:rPr>
                                <w:t>)</w:t>
                              </w:r>
                            </w:p>
                            <w:p w14:paraId="622B463A" w14:textId="77777777" w:rsidR="00F603D5" w:rsidRDefault="00F603D5"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 name="Прямоугольник 127"/>
                        <wps:cNvSpPr/>
                        <wps:spPr>
                          <a:xfrm>
                            <a:off x="682074" y="909955"/>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31FDEE" w14:textId="77777777" w:rsidR="00F603D5" w:rsidRPr="00346C91" w:rsidRDefault="00F603D5" w:rsidP="00C02A5B">
                              <w:pPr>
                                <w:jc w:val="center"/>
                                <w:rPr>
                                  <w:color w:val="000000" w:themeColor="text1"/>
                                </w:rPr>
                              </w:pPr>
                              <w:r w:rsidRPr="00346C91">
                                <w:rPr>
                                  <w:color w:val="000000" w:themeColor="text1"/>
                                </w:rPr>
                                <w:t>Конвертерное производство углеродистой стали</w:t>
                              </w:r>
                            </w:p>
                            <w:p w14:paraId="65E76BA6" w14:textId="77777777" w:rsidR="00F603D5" w:rsidRDefault="00F603D5"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Прямоугольник 128"/>
                        <wps:cNvSpPr/>
                        <wps:spPr>
                          <a:xfrm>
                            <a:off x="682920" y="0"/>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19B77D" w14:textId="77777777" w:rsidR="00F603D5" w:rsidRPr="00346C91" w:rsidRDefault="00F603D5" w:rsidP="00C02A5B">
                              <w:pPr>
                                <w:jc w:val="center"/>
                                <w:rPr>
                                  <w:color w:val="000000" w:themeColor="text1"/>
                                </w:rPr>
                              </w:pPr>
                              <w:r w:rsidRPr="00346C91">
                                <w:rPr>
                                  <w:color w:val="000000" w:themeColor="text1"/>
                                </w:rPr>
                                <w:t>Получение чугуна из железной руды, известняка и кокса</w:t>
                              </w:r>
                            </w:p>
                            <w:p w14:paraId="47A11DBC" w14:textId="77777777" w:rsidR="00F603D5" w:rsidRDefault="00F603D5"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EE350" id="Полотно 129" o:spid="_x0000_s1027" editas="canvas" style="width:467.75pt;height:462.45pt;mso-position-horizontal-relative:char;mso-position-vertical-relative:line" coordsize="59404,58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9404;height:58724;visibility:visible;mso-wrap-style:square">
                  <v:fill o:detectmouseclick="t"/>
                  <v:path o:connecttype="none"/>
                </v:shape>
                <v:shapetype id="_x0000_t32" coordsize="21600,21600" o:spt="32" o:oned="t" path="m,l21600,21600e" filled="f">
                  <v:path arrowok="t" fillok="f" o:connecttype="none"/>
                  <o:lock v:ext="edit" shapetype="t"/>
                </v:shapetype>
                <v:shape id="Прямая со стрелкой 107" o:spid="_x0000_s1029" type="#_x0000_t32" style="position:absolute;left:19419;top:5397;width:8;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" strokecolor="black [3213]" strokeweight=".5pt">
                  <v:stroke endarrow="block" joinstyle="miter"/>
                </v:shape>
                <v:shape id="Прямая со стрелкой 108" o:spid="_x0000_s1030" type="#_x0000_t32" style="position:absolute;left:19419;top:14497;width:9;height:37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" strokecolor="black [3213]" strokeweight=".5pt">
                  <v:stroke endarrow="block" joinstyle="miter"/>
                </v:shape>
                <v:shape id="Прямая со стрелкой 109" o:spid="_x0000_s1031" type="#_x0000_t32" style="position:absolute;left:19421;top:23597;width:7;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" strokecolor="black [3213]" strokeweight=".5pt">
                  <v:stroke endarrow="block" joinstyle="miter"/>
                </v:shape>
                <v:shape id="Прямая со стрелкой 110" o:spid="_x0000_s1032" type="#_x0000_t32" style="position:absolute;left:19420;top:32696;width:1;height:37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" strokecolor="black [3213]" strokeweight=".5pt">
                  <v:stroke endarrow="block" joinstyle="miter"/>
                </v:shape>
                <v:shape id="Прямая со стрелкой 111" o:spid="_x0000_s1033" type="#_x0000_t32" style="position:absolute;left:19420;top:41796;width:9;height:3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" strokecolor="black [3213]" strokeweight=".5pt">
                  <v:stroke endarrow="block" joinstyle="miter"/>
                </v:shape>
                <v:rect id="Прямоугольник 113" o:spid="_x0000_s1034" style="position:absolute;left:36843;top:5116;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AGGwgAAANwAAAAPAAAAZHJzL2Rvd25yZXYueG1sRE9La8JA&#10;EL4L/Q/LFLzpRgV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DNBAGGwgAAANwAAAAPAAAA&#10;AAAAAAAAAAAAAAcCAABkcnMvZG93bnJldi54bWxQSwUGAAAAAAMAAwC3AAAA9gIAAAAA&#10;" fillcolor="white [3212]" strokecolor="black [3213]" strokeweight="1pt">
                  <v:textbox>
                    <w:txbxContent>
                      <w:p w14:paraId="74C2F961" w14:textId="77777777" w:rsidR="00F603D5" w:rsidRPr="00FE193F" w:rsidRDefault="00F603D5" w:rsidP="00C02A5B">
                        <w:pPr>
                          <w:pStyle w:val="af8"/>
                          <w:spacing w:before="0" w:beforeAutospacing="0" w:after="0" w:afterAutospacing="0" w:line="256" w:lineRule="auto"/>
                          <w:jc w:val="center"/>
                          <w:rPr>
                            <w:lang w:val="en-US"/>
                          </w:rPr>
                        </w:pPr>
                        <w:r>
                          <w:rPr>
                            <w:rFonts w:eastAsia="Calibri"/>
                            <w:color w:val="000000"/>
                          </w:rPr>
                          <w:t>РФА контроль</w:t>
                        </w:r>
                      </w:p>
                    </w:txbxContent>
                  </v:textbox>
                </v:rect>
                <v:rect id="Прямоугольник 114" o:spid="_x0000_s1035" style="position:absolute;left:36839;top:14406;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ZnywgAAANwAAAAPAAAAZHJzL2Rvd25yZXYueG1sRE9La8JA&#10;EL4L/Q/LFLzpRhF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BC7ZnywgAAANwAAAAPAAAA&#10;AAAAAAAAAAAAAAcCAABkcnMvZG93bnJldi54bWxQSwUGAAAAAAMAAwC3AAAA9gIAAAAA&#10;" fillcolor="white [3212]" strokecolor="black [3213]" strokeweight="1pt">
                  <v:textbox>
                    <w:txbxContent>
                      <w:p w14:paraId="76E60688" w14:textId="77777777" w:rsidR="00F603D5" w:rsidRPr="00AA3E01" w:rsidRDefault="00F603D5" w:rsidP="00C02A5B">
                        <w:pPr>
                          <w:pStyle w:val="af8"/>
                          <w:spacing w:before="0" w:beforeAutospacing="0" w:after="0" w:afterAutospacing="0" w:line="256" w:lineRule="auto"/>
                          <w:jc w:val="center"/>
                          <w:rPr>
                            <w:lang w:val="en-US"/>
                          </w:rPr>
                        </w:pPr>
                        <w:r>
                          <w:rPr>
                            <w:rFonts w:eastAsia="Calibri"/>
                            <w:color w:val="000000"/>
                          </w:rPr>
                          <w:t>РФА контроль</w:t>
                        </w:r>
                      </w:p>
                    </w:txbxContent>
                  </v:textbox>
                </v:rect>
                <v:rect id="Прямоугольник 115" o:spid="_x0000_s1036" style="position:absolute;left:36843;top:23523;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TxpwgAAANwAAAAPAAAAZHJzL2Rvd25yZXYueG1sRE9La8JA&#10;EL4L/Q/LFLzpRkF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AtoTxpwgAAANwAAAAPAAAA&#10;AAAAAAAAAAAAAAcCAABkcnMvZG93bnJldi54bWxQSwUGAAAAAAMAAwC3AAAA9gIAAAAA&#10;" fillcolor="white [3212]" strokecolor="black [3213]" strokeweight="1pt">
                  <v:textbox>
                    <w:txbxContent>
                      <w:p w14:paraId="719578D4" w14:textId="77777777" w:rsidR="00F603D5" w:rsidRPr="00AA3E01" w:rsidRDefault="00F603D5" w:rsidP="00C02A5B">
                        <w:pPr>
                          <w:pStyle w:val="af8"/>
                          <w:spacing w:before="0" w:beforeAutospacing="0" w:after="0" w:afterAutospacing="0" w:line="256" w:lineRule="auto"/>
                          <w:jc w:val="center"/>
                          <w:rPr>
                            <w:lang w:val="en-US"/>
                          </w:rPr>
                        </w:pPr>
                        <w:r>
                          <w:rPr>
                            <w:rFonts w:eastAsia="Calibri"/>
                            <w:color w:val="000000"/>
                          </w:rPr>
                          <w:t>РФА контроль</w:t>
                        </w:r>
                      </w:p>
                    </w:txbxContent>
                  </v:textbox>
                </v:rect>
                <v:rect id="Прямоугольник 116" o:spid="_x0000_s1037" style="position:absolute;left:36842;top:40088;width:180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" fillcolor="white [3212]" strokecolor="black [3213]" strokeweight="1pt">
                  <v:textbox>
                    <w:txbxContent>
                      <w:p w14:paraId="0E494CBD" w14:textId="77777777" w:rsidR="00F603D5" w:rsidRDefault="00F603D5" w:rsidP="00C02A5B">
                        <w:pPr>
                          <w:pStyle w:val="af8"/>
                          <w:spacing w:before="0" w:beforeAutospacing="0" w:after="0" w:afterAutospacing="0" w:line="254" w:lineRule="auto"/>
                          <w:rPr>
                            <w:color w:val="000000" w:themeColor="text1"/>
                          </w:rPr>
                        </w:pPr>
                        <w:r>
                          <w:rPr>
                            <w:color w:val="000000" w:themeColor="text1"/>
                          </w:rPr>
                          <w:t>Контроль размеров и качества поверхности</w:t>
                        </w:r>
                      </w:p>
                      <w:p w14:paraId="2D119B8B" w14:textId="77777777" w:rsidR="00F603D5" w:rsidRPr="008E2616" w:rsidRDefault="00F603D5" w:rsidP="00C02A5B">
                        <w:pPr>
                          <w:pStyle w:val="af8"/>
                          <w:spacing w:before="0" w:beforeAutospacing="0" w:after="0" w:afterAutospacing="0" w:line="254" w:lineRule="auto"/>
                          <w:rPr>
                            <w:color w:val="000000" w:themeColor="text1"/>
                          </w:rPr>
                        </w:pPr>
                        <w:r>
                          <w:rPr>
                            <w:color w:val="000000" w:themeColor="text1"/>
                          </w:rPr>
                          <w:t>(лазерная топография)</w:t>
                        </w:r>
                      </w:p>
                    </w:txbxContent>
                  </v:textbox>
                </v:rect>
                <v:rect id="Прямоугольник 117" o:spid="_x0000_s1038" style="position:absolute;left:6819;top:54600;width:25200;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" fillcolor="white [3212]" strokecolor="black [3213]" strokeweight="1pt">
                  <v:textbox>
                    <w:txbxContent>
                      <w:p w14:paraId="1788F5C5" w14:textId="77777777" w:rsidR="00F603D5" w:rsidRDefault="00F603D5" w:rsidP="00C02A5B">
                        <w:pPr>
                          <w:pStyle w:val="af8"/>
                          <w:spacing w:before="0" w:beforeAutospacing="0" w:after="0" w:afterAutospacing="0" w:line="252" w:lineRule="auto"/>
                        </w:pPr>
                        <w:r>
                          <w:rPr>
                            <w:rFonts w:eastAsia="Times New Roman"/>
                            <w:color w:val="000000"/>
                          </w:rPr>
                          <w:t>Контроль гомогенности (световая микроскопия)</w:t>
                        </w:r>
                      </w:p>
                    </w:txbxContent>
                  </v:textbox>
                </v:rect>
                <v:shape id="Прямая со стрелкой 118" o:spid="_x0000_s1039" type="#_x0000_t32" style="position:absolute;left:19419;top:50898;width:10;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" strokecolor="black [3213]" strokeweight=".5pt">
                  <v:stroke endarrow="block" joinstyle="miter"/>
                </v:shape>
                <v:shape id="Прямая со стрелкой 119" o:spid="_x0000_s1040" type="#_x0000_t32" style="position:absolute;left:19429;top:25323;width:17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" strokecolor="black [3213]" strokeweight=".5pt">
                  <v:stroke endarrow="block" joinstyle="miter"/>
                </v:shape>
                <v:shape id="Прямая со стрелкой 120" o:spid="_x0000_s1041" type="#_x0000_t32" style="position:absolute;left:19419;top:43688;width:1742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" strokecolor="black [3213]" strokeweight=".5pt">
                  <v:stroke endarrow="block" joinstyle="miter"/>
                </v:shape>
                <v:shape id="Прямая со стрелкой 121" o:spid="_x0000_s1042" type="#_x0000_t32" style="position:absolute;left:19419;top:16206;width:174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" strokecolor="black [3213]" strokeweight=".5pt">
                  <v:stroke endarrow="block" joinstyle="miter"/>
                </v:shape>
                <v:shape id="Прямая со стрелкой 122" o:spid="_x0000_s1043" type="#_x0000_t32" style="position:absolute;left:19419;top:6916;width:17424;height:1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" strokecolor="black [3213]" strokeweight=".5pt">
                  <v:stroke endarrow="block" joinstyle="miter"/>
                </v:shape>
                <v:rect id="Прямоугольник 123" o:spid="_x0000_s1044" style="position:absolute;left:6831;top:45500;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s7wQAAANwAAAAPAAAAZHJzL2Rvd25yZXYueG1sRE9La8JA&#10;EL4X+h+WKXirm0bQ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ANoyzvBAAAA3AAAAA8AAAAA&#10;AAAAAAAAAAAABwIAAGRycy9kb3ducmV2LnhtbFBLBQYAAAAAAwADALcAAAD1AgAAAAA=&#10;" fillcolor="white [3212]" strokecolor="black [3213]" strokeweight="1pt">
                  <v:textbox>
                    <w:txbxContent>
                      <w:p w14:paraId="7C494AF9" w14:textId="77777777" w:rsidR="00F603D5" w:rsidRPr="00BD74F4" w:rsidRDefault="00F603D5" w:rsidP="00C02A5B">
                        <w:pPr>
                          <w:jc w:val="center"/>
                          <w:rPr>
                            <w:color w:val="000000" w:themeColor="text1"/>
                            <w:sz w:val="22"/>
                            <w:szCs w:val="22"/>
                          </w:rPr>
                        </w:pPr>
                        <w:r w:rsidRPr="00346C91">
                          <w:rPr>
                            <w:color w:val="000000" w:themeColor="text1"/>
                          </w:rPr>
                          <w:t xml:space="preserve">Отжиг (1050-1100 ℃) </w:t>
                        </w:r>
                        <w:r>
                          <w:rPr>
                            <w:color w:val="000000" w:themeColor="text1"/>
                          </w:rPr>
                          <w:t>15</w:t>
                        </w:r>
                        <w:r w:rsidRPr="00346C91">
                          <w:rPr>
                            <w:color w:val="000000" w:themeColor="text1"/>
                          </w:rPr>
                          <w:t xml:space="preserve"> минут</w:t>
                        </w:r>
                      </w:p>
                    </w:txbxContent>
                  </v:textbox>
                </v:rect>
                <v:rect id="Прямоугольник 124" o:spid="_x0000_s1045" style="position:absolute;left:6822;top:36399;width:25196;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VNPwQAAANwAAAAPAAAAZHJzL2Rvd25yZXYueG1sRE9La8JA&#10;EL4X+h+WKXirmwbR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IyBU0/BAAAA3AAAAA8AAAAA&#10;AAAAAAAAAAAABwIAAGRycy9kb3ducmV2LnhtbFBLBQYAAAAAAwADALcAAAD1AgAAAAA=&#10;" fillcolor="white [3212]" strokecolor="black [3213]" strokeweight="1pt">
                  <v:textbox>
                    <w:txbxContent>
                      <w:p w14:paraId="22CE2C71" w14:textId="77777777" w:rsidR="00F603D5" w:rsidRPr="00F5297E" w:rsidRDefault="00F603D5" w:rsidP="00C02A5B">
                        <w:pPr>
                          <w:jc w:val="center"/>
                          <w:rPr>
                            <w:color w:val="000000" w:themeColor="text1"/>
                          </w:rPr>
                        </w:pPr>
                        <w:r w:rsidRPr="00F5297E">
                          <w:rPr>
                            <w:color w:val="000000" w:themeColor="text1"/>
                          </w:rPr>
                          <w:t>Газокислородная резка до</w:t>
                        </w:r>
                        <w:r>
                          <w:rPr>
                            <w:color w:val="000000" w:themeColor="text1"/>
                          </w:rPr>
                          <w:t xml:space="preserve"> слябов</w:t>
                        </w:r>
                        <w:r w:rsidRPr="00F5297E">
                          <w:rPr>
                            <w:color w:val="000000" w:themeColor="text1"/>
                          </w:rPr>
                          <w:t xml:space="preserve"> </w:t>
                        </w:r>
                        <w:r>
                          <w:rPr>
                            <w:color w:val="000000" w:themeColor="text1"/>
                          </w:rPr>
                          <w:t>длины</w:t>
                        </w:r>
                        <w:r w:rsidRPr="00F5297E">
                          <w:rPr>
                            <w:color w:val="000000" w:themeColor="text1"/>
                          </w:rPr>
                          <w:t xml:space="preserve"> </w:t>
                        </w:r>
                        <w:r>
                          <w:rPr>
                            <w:color w:val="000000" w:themeColor="text1"/>
                          </w:rPr>
                          <w:t>≈</w:t>
                        </w:r>
                        <w:r w:rsidRPr="00F5297E">
                          <w:rPr>
                            <w:color w:val="000000" w:themeColor="text1"/>
                          </w:rPr>
                          <w:t>250</w:t>
                        </w:r>
                        <w:r>
                          <w:rPr>
                            <w:color w:val="000000" w:themeColor="text1"/>
                          </w:rPr>
                          <w:t xml:space="preserve"> мм</w:t>
                        </w:r>
                      </w:p>
                      <w:p w14:paraId="5A8BB9CD" w14:textId="77777777" w:rsidR="00F603D5" w:rsidRDefault="00F603D5" w:rsidP="00C02A5B">
                        <w:pPr>
                          <w:pStyle w:val="af8"/>
                          <w:spacing w:before="0" w:beforeAutospacing="0" w:after="0" w:afterAutospacing="0" w:line="252" w:lineRule="auto"/>
                        </w:pPr>
                      </w:p>
                    </w:txbxContent>
                  </v:textbox>
                </v:rect>
                <v:rect id="Прямоугольник 125" o:spid="_x0000_s1046" style="position:absolute;left:6822;top:27299;width:25197;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fbUwQAAANwAAAAPAAAAZHJzL2Rvd25yZXYueG1sRE9La8JA&#10;EL4X+h+WKXirmwbU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OPN9tTBAAAA3AAAAA8AAAAA&#10;AAAAAAAAAAAABwIAAGRycy9kb3ducmV2LnhtbFBLBQYAAAAAAwADALcAAAD1AgAAAAA=&#10;" fillcolor="white [3212]" strokecolor="black [3213]" strokeweight="1pt">
                  <v:textbox>
                    <w:txbxContent>
                      <w:p w14:paraId="3D63C3A4" w14:textId="77777777" w:rsidR="00F603D5" w:rsidRPr="00346C91" w:rsidRDefault="00F603D5" w:rsidP="00C02A5B">
                        <w:pPr>
                          <w:jc w:val="center"/>
                          <w:rPr>
                            <w:color w:val="000000" w:themeColor="text1"/>
                          </w:rPr>
                        </w:pPr>
                        <w:r>
                          <w:rPr>
                            <w:color w:val="000000" w:themeColor="text1"/>
                          </w:rPr>
                          <w:t xml:space="preserve">Непрерывная разливка стали (сечение </w:t>
                        </w:r>
                        <w:r w:rsidRPr="0086614F">
                          <w:rPr>
                            <w:color w:val="000000" w:themeColor="text1"/>
                          </w:rPr>
                          <w:t>≈</w:t>
                        </w:r>
                        <w:r>
                          <w:rPr>
                            <w:color w:val="000000" w:themeColor="text1"/>
                          </w:rPr>
                          <w:t>250х15 мм)</w:t>
                        </w:r>
                      </w:p>
                      <w:p w14:paraId="37554012" w14:textId="77777777" w:rsidR="00F603D5" w:rsidRDefault="00F603D5" w:rsidP="00C02A5B">
                        <w:pPr>
                          <w:pStyle w:val="af8"/>
                          <w:spacing w:before="0" w:beforeAutospacing="0" w:after="0" w:afterAutospacing="0" w:line="252" w:lineRule="auto"/>
                        </w:pPr>
                      </w:p>
                    </w:txbxContent>
                  </v:textbox>
                </v:rect>
                <v:rect id="Прямоугольник 126" o:spid="_x0000_s1047" style="position:absolute;left:6830;top:18199;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" fillcolor="white [3212]" strokecolor="black [3213]" strokeweight="1pt">
                  <v:textbox>
                    <w:txbxContent>
                      <w:p w14:paraId="5C87D60B" w14:textId="77777777" w:rsidR="00F603D5" w:rsidRPr="00346C91" w:rsidRDefault="00F603D5" w:rsidP="00C02A5B">
                        <w:pPr>
                          <w:jc w:val="center"/>
                          <w:rPr>
                            <w:color w:val="000000" w:themeColor="text1"/>
                          </w:rPr>
                        </w:pPr>
                        <w:r w:rsidRPr="00346C91">
                          <w:rPr>
                            <w:color w:val="000000" w:themeColor="text1"/>
                          </w:rPr>
                          <w:t>Выплавка ОДП</w:t>
                        </w:r>
                        <w:r>
                          <w:rPr>
                            <w:color w:val="000000" w:themeColor="text1"/>
                          </w:rPr>
                          <w:t xml:space="preserve"> с добавлением ЛЭ</w:t>
                        </w:r>
                        <w:r w:rsidRPr="00346C91">
                          <w:rPr>
                            <w:color w:val="000000" w:themeColor="text1"/>
                          </w:rPr>
                          <w:t xml:space="preserve"> (2000 ℃</w:t>
                        </w:r>
                        <w:r>
                          <w:rPr>
                            <w:color w:val="000000" w:themeColor="text1"/>
                          </w:rPr>
                          <w:t>)</w:t>
                        </w:r>
                      </w:p>
                      <w:p w14:paraId="622B463A" w14:textId="77777777" w:rsidR="00F603D5" w:rsidRDefault="00F603D5" w:rsidP="00C02A5B">
                        <w:pPr>
                          <w:pStyle w:val="af8"/>
                          <w:spacing w:before="0" w:beforeAutospacing="0" w:after="0" w:afterAutospacing="0" w:line="252" w:lineRule="auto"/>
                        </w:pPr>
                      </w:p>
                    </w:txbxContent>
                  </v:textbox>
                </v:rect>
                <v:rect id="Прямоугольник 127" o:spid="_x0000_s1048" style="position:absolute;left:6820;top:9099;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" fillcolor="white [3212]" strokecolor="black [3213]" strokeweight="1pt">
                  <v:textbox>
                    <w:txbxContent>
                      <w:p w14:paraId="3131FDEE" w14:textId="77777777" w:rsidR="00F603D5" w:rsidRPr="00346C91" w:rsidRDefault="00F603D5" w:rsidP="00C02A5B">
                        <w:pPr>
                          <w:jc w:val="center"/>
                          <w:rPr>
                            <w:color w:val="000000" w:themeColor="text1"/>
                          </w:rPr>
                        </w:pPr>
                        <w:r w:rsidRPr="00346C91">
                          <w:rPr>
                            <w:color w:val="000000" w:themeColor="text1"/>
                          </w:rPr>
                          <w:t>Конвертерное производство углеродистой стали</w:t>
                        </w:r>
                      </w:p>
                      <w:p w14:paraId="65E76BA6" w14:textId="77777777" w:rsidR="00F603D5" w:rsidRDefault="00F603D5" w:rsidP="00C02A5B">
                        <w:pPr>
                          <w:pStyle w:val="af8"/>
                          <w:spacing w:before="0" w:beforeAutospacing="0" w:after="0" w:afterAutospacing="0" w:line="252" w:lineRule="auto"/>
                        </w:pPr>
                      </w:p>
                    </w:txbxContent>
                  </v:textbox>
                </v:rect>
                <v:rect id="Прямоугольник 128" o:spid="_x0000_s1049" style="position:absolute;left:6829;width:25197;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" fillcolor="white [3212]" strokecolor="black [3213]" strokeweight="1pt">
                  <v:textbox>
                    <w:txbxContent>
                      <w:p w14:paraId="7A19B77D" w14:textId="77777777" w:rsidR="00F603D5" w:rsidRPr="00346C91" w:rsidRDefault="00F603D5" w:rsidP="00C02A5B">
                        <w:pPr>
                          <w:jc w:val="center"/>
                          <w:rPr>
                            <w:color w:val="000000" w:themeColor="text1"/>
                          </w:rPr>
                        </w:pPr>
                        <w:r w:rsidRPr="00346C91">
                          <w:rPr>
                            <w:color w:val="000000" w:themeColor="text1"/>
                          </w:rPr>
                          <w:t>Получение чугуна из железной руды, известняка и кокса</w:t>
                        </w:r>
                      </w:p>
                      <w:p w14:paraId="47A11DBC" w14:textId="77777777" w:rsidR="00F603D5" w:rsidRDefault="00F603D5" w:rsidP="00C02A5B">
                        <w:pPr>
                          <w:pStyle w:val="af8"/>
                          <w:spacing w:before="0" w:beforeAutospacing="0" w:after="0" w:afterAutospacing="0" w:line="252" w:lineRule="auto"/>
                        </w:pPr>
                      </w:p>
                    </w:txbxContent>
                  </v:textbox>
                </v:rect>
                <w10:anchorlock/>
              </v:group>
            </w:pict>
          </mc:Fallback>
        </mc:AlternateContent>
      </w:r>
    </w:p>
    <w:p w14:paraId="3B11EF4C" w14:textId="3A1616AB" w:rsidR="00C02A5B" w:rsidRDefault="00C02A5B" w:rsidP="00DF4A08"/>
    <w:p w14:paraId="7C7072B6" w14:textId="0EDB8E0A" w:rsidR="00C02A5B" w:rsidRDefault="00C02A5B" w:rsidP="00C02A5B">
      <w:pPr>
        <w:pStyle w:val="ad"/>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6</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r>
        <w:t xml:space="preserve"> - Блок-схема изготовления заготовки</w:t>
      </w:r>
    </w:p>
    <w:p w14:paraId="0EB566C1" w14:textId="77777777" w:rsidR="00C02A5B" w:rsidRPr="00DF4A08" w:rsidRDefault="00C02A5B" w:rsidP="00C02A5B">
      <w:pPr>
        <w:pStyle w:val="ad"/>
      </w:pPr>
    </w:p>
    <w:p w14:paraId="4A84F5BF" w14:textId="32E1CF98" w:rsidR="00D0475A" w:rsidRPr="003F0D50" w:rsidRDefault="00FC31AC" w:rsidP="0002067E">
      <w:pPr>
        <w:pStyle w:val="2"/>
      </w:pPr>
      <w:r w:rsidRPr="003F0D50">
        <w:t>Изготовление АДБ-фильтра</w:t>
      </w:r>
    </w:p>
    <w:p w14:paraId="199EAED6" w14:textId="455B5DD9" w:rsidR="00F5544A" w:rsidRDefault="00F5544A" w:rsidP="0002067E">
      <w:r>
        <w:t xml:space="preserve">Блок схема технологического процесса изготовления АДБ фильтра из </w:t>
      </w:r>
      <w:proofErr w:type="spellStart"/>
      <w:r>
        <w:t>сляма</w:t>
      </w:r>
      <w:proofErr w:type="spellEnd"/>
      <w:r>
        <w:t xml:space="preserve"> представлена на рисунке 6.3.</w:t>
      </w:r>
    </w:p>
    <w:p w14:paraId="31E0A0B7" w14:textId="75D8CF89" w:rsidR="008C2F22" w:rsidRPr="00D253E3" w:rsidRDefault="008C2F22" w:rsidP="0002067E">
      <w:pPr>
        <w:rPr>
          <w:noProof/>
        </w:rPr>
      </w:pPr>
      <w:r>
        <w:t xml:space="preserve">В первую очередь полученная заготовка размерами </w:t>
      </w:r>
      <w:bookmarkStart w:id="84" w:name="_Hlk39781369"/>
      <w:r>
        <w:t>250х250х15</w:t>
      </w:r>
      <w:bookmarkEnd w:id="84"/>
      <w:r>
        <w:t xml:space="preserve"> мм подвергается процедуре высокотемпературного </w:t>
      </w:r>
      <w:proofErr w:type="spellStart"/>
      <w:r>
        <w:t>механо</w:t>
      </w:r>
      <w:proofErr w:type="spellEnd"/>
      <w:r>
        <w:t xml:space="preserve">-термического упрочнения, которая описывается в главе 5. Иными словами, должен быть нагрев до 1020 </w:t>
      </w:r>
      <w:r w:rsidRPr="00B450A6">
        <w:t>℃</w:t>
      </w:r>
      <w:r w:rsidR="00B11BF3">
        <w:t xml:space="preserve"> </w:t>
      </w:r>
      <w:r>
        <w:t xml:space="preserve"> и охлаждение на воздухе до 930 </w:t>
      </w:r>
      <w:r w:rsidRPr="00B450A6">
        <w:t>℃</w:t>
      </w:r>
      <w:r>
        <w:t xml:space="preserve">, и в промежутке между ними происходят 5 ударов ковочным прессом (деформация </w:t>
      </w:r>
      <w:r>
        <w:lastRenderedPageBreak/>
        <w:t>5%</w:t>
      </w:r>
      <w:r w:rsidR="00B11BF3">
        <w:t xml:space="preserve"> </w:t>
      </w:r>
      <w:r>
        <w:t xml:space="preserve">от начального размера за 1 секунду в каждом ударе) и 1 штамповка, </w:t>
      </w:r>
      <w:r w:rsidRPr="00D253E3">
        <w:t xml:space="preserve">которая </w:t>
      </w:r>
      <w:r w:rsidR="00B11BF3" w:rsidRPr="00D253E3">
        <w:t>со</w:t>
      </w:r>
      <w:r w:rsidRPr="00D253E3">
        <w:t>здает</w:t>
      </w:r>
      <w:r w:rsidR="00B11BF3" w:rsidRPr="00D253E3">
        <w:t xml:space="preserve"> в</w:t>
      </w:r>
      <w:r w:rsidRPr="00D253E3">
        <w:t xml:space="preserve"> пластине углубления под решетку (см. рисунок </w:t>
      </w:r>
      <w:r w:rsidRPr="00D253E3">
        <w:rPr>
          <w:noProof/>
        </w:rPr>
        <w:fldChar w:fldCharType="begin"/>
      </w:r>
      <w:r w:rsidRPr="00D253E3">
        <w:rPr>
          <w:noProof/>
        </w:rPr>
        <w:instrText xml:space="preserve"> REF _Ref38628318 </w:instrText>
      </w:r>
      <w:r w:rsidR="00681FC2" w:rsidRPr="00D253E3">
        <w:rPr>
          <w:noProof/>
        </w:rPr>
        <w:instrText xml:space="preserve"> \* MERGEFORMAT </w:instrText>
      </w:r>
      <w:r w:rsidRPr="00D253E3">
        <w:rPr>
          <w:noProof/>
        </w:rPr>
        <w:fldChar w:fldCharType="separate"/>
      </w:r>
      <w:r w:rsidR="00B663BD" w:rsidRPr="00D253E3">
        <w:t xml:space="preserve"> </w:t>
      </w:r>
      <w:r w:rsidR="00B663BD" w:rsidRPr="00D253E3">
        <w:rPr>
          <w:noProof/>
        </w:rPr>
        <w:t>1</w:t>
      </w:r>
      <w:r w:rsidR="00B663BD" w:rsidRPr="00D253E3">
        <w:t>.</w:t>
      </w:r>
      <w:r w:rsidR="00B663BD" w:rsidRPr="00D253E3">
        <w:rPr>
          <w:noProof/>
        </w:rPr>
        <w:t>1</w:t>
      </w:r>
      <w:r w:rsidRPr="00D253E3">
        <w:rPr>
          <w:noProof/>
        </w:rPr>
        <w:fldChar w:fldCharType="end"/>
      </w:r>
      <w:r w:rsidRPr="00D253E3">
        <w:rPr>
          <w:noProof/>
        </w:rPr>
        <w:t>) и формирует тем самым ребра жесткости. Итак, материал упрочнен.</w:t>
      </w:r>
    </w:p>
    <w:p w14:paraId="788F4B17" w14:textId="1C7F6EA5" w:rsidR="008C2F22" w:rsidRPr="00D253E3" w:rsidRDefault="008C2F22" w:rsidP="0002067E">
      <w:r w:rsidRPr="00D253E3">
        <w:t>Вторым этапом является вырезание шестиугольника из сделанной заготовки методом</w:t>
      </w:r>
      <w:r w:rsidR="00681FC2" w:rsidRPr="00D253E3">
        <w:t xml:space="preserve"> кислородной резки, так как этот метод не требует высоких затрат и крайне эф</w:t>
      </w:r>
      <w:r w:rsidR="00B11BF3" w:rsidRPr="00D253E3">
        <w:t>ф</w:t>
      </w:r>
      <w:r w:rsidR="00681FC2" w:rsidRPr="00D253E3">
        <w:t>е</w:t>
      </w:r>
      <w:r w:rsidR="00B11BF3" w:rsidRPr="00D253E3">
        <w:t>к</w:t>
      </w:r>
      <w:r w:rsidR="00681FC2" w:rsidRPr="00D253E3">
        <w:t>тивен. При этом допуст</w:t>
      </w:r>
      <w:r w:rsidR="00B11BF3" w:rsidRPr="00D253E3">
        <w:t>и</w:t>
      </w:r>
      <w:r w:rsidR="00681FC2" w:rsidRPr="00D253E3">
        <w:t>мая погрешность в размерах при изготовлении шестиуг</w:t>
      </w:r>
      <w:r w:rsidR="00B11BF3" w:rsidRPr="00D253E3">
        <w:t>ольника не требует использования</w:t>
      </w:r>
      <w:r w:rsidR="00681FC2" w:rsidRPr="00D253E3">
        <w:t xml:space="preserve"> прец</w:t>
      </w:r>
      <w:r w:rsidR="00B11BF3" w:rsidRPr="00D253E3">
        <w:t>и</w:t>
      </w:r>
      <w:r w:rsidR="00681FC2" w:rsidRPr="00D253E3">
        <w:t>зионных технологий.</w:t>
      </w:r>
    </w:p>
    <w:p w14:paraId="673F3FBC" w14:textId="19B79B87" w:rsidR="00681FC2" w:rsidRDefault="00681FC2" w:rsidP="0002067E">
      <w:r w:rsidRPr="00D253E3">
        <w:t>На третьем шаге формируется решет</w:t>
      </w:r>
      <w:r w:rsidR="00B11BF3" w:rsidRPr="00D253E3">
        <w:t>ка</w:t>
      </w:r>
      <w:r w:rsidRPr="00D253E3">
        <w:t xml:space="preserve"> АДБ фильтра методом плазменной резки. Этот метод является также экономически выгодным, не требует большой зоны нагрева, что важно при вырезании близких </w:t>
      </w:r>
      <w:r w:rsidR="00B11BF3" w:rsidRPr="00D253E3">
        <w:t>д</w:t>
      </w:r>
      <w:r w:rsidRPr="00D253E3">
        <w:t>руг другу отверстий.</w:t>
      </w:r>
    </w:p>
    <w:p w14:paraId="5D4AEC63" w14:textId="0553DF6A" w:rsidR="00F87054" w:rsidRDefault="00681FC2" w:rsidP="0002067E">
      <w:r>
        <w:t>На последнем шаге происходит фрезеровка углов ребер жесткости</w:t>
      </w:r>
      <w:r w:rsidR="00476E1B">
        <w:t xml:space="preserve"> и</w:t>
      </w:r>
      <w:r>
        <w:t xml:space="preserve"> шлифовка фильтра с целью уменьшения воздействия коррозии на деталь.</w:t>
      </w:r>
    </w:p>
    <w:p w14:paraId="0A098DAA" w14:textId="3CF6019E" w:rsidR="00681FC2" w:rsidRDefault="00681FC2" w:rsidP="00681FC2">
      <w:pPr>
        <w:ind w:firstLine="708"/>
      </w:pPr>
    </w:p>
    <w:p w14:paraId="2A192608" w14:textId="1B476567" w:rsidR="00681FC2" w:rsidRDefault="00F5544A" w:rsidP="00681FC2">
      <w:pPr>
        <w:ind w:firstLine="708"/>
      </w:pPr>
      <w:r>
        <w:rPr>
          <w:noProof/>
        </w:rPr>
        <w:lastRenderedPageBreak/>
        <mc:AlternateContent>
          <mc:Choice Requires="wpc">
            <w:drawing>
              <wp:inline distT="0" distB="0" distL="0" distR="0" wp14:anchorId="1D09EF18" wp14:editId="127EE59E">
                <wp:extent cx="5940425" cy="7912089"/>
                <wp:effectExtent l="0" t="0" r="0" b="51435"/>
                <wp:docPr id="156" name="Полотно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130" name="Прямоугольник 130"/>
                        <wps:cNvSpPr/>
                        <wps:spPr>
                          <a:xfrm>
                            <a:off x="307000" y="179970"/>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16178C" w14:textId="709F6A48" w:rsidR="00F603D5" w:rsidRDefault="00F603D5" w:rsidP="00F5544A">
                              <w:pPr>
                                <w:pStyle w:val="af8"/>
                                <w:spacing w:before="0" w:beforeAutospacing="0" w:after="0" w:afterAutospacing="0" w:line="252" w:lineRule="auto"/>
                              </w:pPr>
                              <w:r>
                                <w:rPr>
                                  <w:rFonts w:eastAsia="Times New Roman"/>
                                  <w:color w:val="000000"/>
                                </w:rPr>
                                <w:t xml:space="preserve">Нагрев до </w:t>
                              </w:r>
                              <w:r w:rsidRPr="00AD49C7">
                                <w:rPr>
                                  <w:rFonts w:eastAsia="Times New Roman"/>
                                  <w:color w:val="000000" w:themeColor="text1"/>
                                </w:rPr>
                                <w:t>10</w:t>
                              </w:r>
                              <w:r>
                                <w:rPr>
                                  <w:rFonts w:eastAsia="Times New Roman"/>
                                  <w:color w:val="000000" w:themeColor="text1"/>
                                </w:rPr>
                                <w:t>2</w:t>
                              </w:r>
                              <w:r w:rsidRPr="00AD49C7">
                                <w:rPr>
                                  <w:rFonts w:eastAsia="Times New Roman"/>
                                  <w:color w:val="000000" w:themeColor="text1"/>
                                </w:rPr>
                                <w:t xml:space="preserve">0 </w:t>
                              </w:r>
                              <w:r w:rsidRPr="00AD49C7">
                                <w:rPr>
                                  <w:color w:val="000000" w:themeColor="text1"/>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Прямоугольник 131"/>
                        <wps:cNvSpPr/>
                        <wps:spPr>
                          <a:xfrm>
                            <a:off x="306609" y="1081948"/>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DE8A01" w14:textId="77777777" w:rsidR="00F603D5" w:rsidRDefault="00F603D5" w:rsidP="00F5544A">
                              <w:pPr>
                                <w:pStyle w:val="af8"/>
                                <w:spacing w:before="0" w:beforeAutospacing="0" w:after="0" w:afterAutospacing="0" w:line="252" w:lineRule="auto"/>
                              </w:pPr>
                              <w:r>
                                <w:rPr>
                                  <w:rFonts w:eastAsia="Times New Roman"/>
                                  <w:color w:val="000000"/>
                                </w:rPr>
                                <w:t>Ковочный удар с деформацией 5% от начальной длины за 1 секунд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Прямоугольник 132"/>
                        <wps:cNvSpPr/>
                        <wps:spPr>
                          <a:xfrm>
                            <a:off x="306414" y="1984096"/>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DF2338" w14:textId="77777777" w:rsidR="00F603D5" w:rsidRDefault="00F603D5" w:rsidP="00F5544A">
                              <w:pPr>
                                <w:pStyle w:val="af8"/>
                                <w:spacing w:before="0" w:beforeAutospacing="0" w:after="0" w:afterAutospacing="0" w:line="252" w:lineRule="auto"/>
                              </w:pPr>
                              <w:r>
                                <w:rPr>
                                  <w:rFonts w:eastAsia="Times New Roman"/>
                                  <w:color w:val="000000"/>
                                </w:rPr>
                                <w:t xml:space="preserve">Охлаждение на воздухе на 15 </w:t>
                              </w:r>
                              <w:r w:rsidRPr="00AD49C7">
                                <w:rPr>
                                  <w:color w:val="000000" w:themeColor="text1"/>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Прямоугольник 133"/>
                        <wps:cNvSpPr/>
                        <wps:spPr>
                          <a:xfrm>
                            <a:off x="306658" y="2885847"/>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FFE71E" w14:textId="77777777" w:rsidR="00F603D5" w:rsidRDefault="00F603D5" w:rsidP="00F5544A">
                              <w:pPr>
                                <w:pStyle w:val="af8"/>
                                <w:spacing w:before="0" w:beforeAutospacing="0" w:after="0" w:afterAutospacing="0" w:line="252" w:lineRule="auto"/>
                              </w:pPr>
                              <w:r>
                                <w:rPr>
                                  <w:rFonts w:eastAsia="Times New Roman"/>
                                  <w:color w:val="000000"/>
                                </w:rPr>
                                <w:t>Штамповк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Прямоугольник 134"/>
                        <wps:cNvSpPr/>
                        <wps:spPr>
                          <a:xfrm>
                            <a:off x="307000" y="3788035"/>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549101" w14:textId="77777777" w:rsidR="00F603D5" w:rsidRDefault="00F603D5" w:rsidP="00F5544A">
                              <w:pPr>
                                <w:pStyle w:val="af8"/>
                                <w:spacing w:before="0" w:beforeAutospacing="0" w:after="0" w:afterAutospacing="0" w:line="252" w:lineRule="auto"/>
                              </w:pPr>
                              <w:r>
                                <w:rPr>
                                  <w:rFonts w:eastAsia="Times New Roman"/>
                                  <w:color w:val="000000"/>
                                </w:rPr>
                                <w:t>Охлаждение до комнатной температуры на воздухе</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Прямоугольник 135"/>
                        <wps:cNvSpPr/>
                        <wps:spPr>
                          <a:xfrm>
                            <a:off x="306805" y="4689923"/>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53226" w14:textId="77777777" w:rsidR="00F603D5" w:rsidRDefault="00F603D5" w:rsidP="00F5544A">
                              <w:pPr>
                                <w:pStyle w:val="af8"/>
                                <w:spacing w:before="0" w:beforeAutospacing="0" w:after="0" w:afterAutospacing="0" w:line="252" w:lineRule="auto"/>
                              </w:pPr>
                              <w:r>
                                <w:rPr>
                                  <w:rFonts w:eastAsia="Times New Roman"/>
                                  <w:color w:val="000000"/>
                                </w:rPr>
                                <w:t>Кислородная резка внешнего контур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Прямоугольник 136"/>
                        <wps:cNvSpPr/>
                        <wps:spPr>
                          <a:xfrm>
                            <a:off x="307146" y="5592003"/>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F300CD" w14:textId="77777777" w:rsidR="00F603D5" w:rsidRPr="00AD49C7" w:rsidRDefault="00F603D5" w:rsidP="00F5544A">
                              <w:pPr>
                                <w:pStyle w:val="af8"/>
                                <w:spacing w:before="0" w:beforeAutospacing="0" w:after="0" w:afterAutospacing="0" w:line="252" w:lineRule="auto"/>
                                <w:rPr>
                                  <w:vertAlign w:val="subscript"/>
                                </w:rPr>
                              </w:pPr>
                              <w:r>
                                <w:rPr>
                                  <w:rFonts w:eastAsia="Times New Roman"/>
                                  <w:color w:val="000000"/>
                                </w:rPr>
                                <w:t>Плазменная резка решетки фильтр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Прямоугольник 137"/>
                        <wps:cNvSpPr/>
                        <wps:spPr>
                          <a:xfrm>
                            <a:off x="306754" y="6493872"/>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DBBF9" w14:textId="77777777" w:rsidR="00F603D5" w:rsidRDefault="00F603D5" w:rsidP="00F5544A">
                              <w:pPr>
                                <w:pStyle w:val="af8"/>
                                <w:spacing w:before="0" w:beforeAutospacing="0" w:after="0" w:afterAutospacing="0" w:line="252" w:lineRule="auto"/>
                              </w:pPr>
                              <w:r>
                                <w:rPr>
                                  <w:rFonts w:eastAsia="Times New Roman"/>
                                  <w:color w:val="000000"/>
                                </w:rPr>
                                <w:t xml:space="preserve">Фрезеровка и шлифовка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Прямая со стрелкой 138"/>
                        <wps:cNvCnPr/>
                        <wps:spPr>
                          <a:xfrm flipH="1">
                            <a:off x="1566609" y="719970"/>
                            <a:ext cx="391" cy="3619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flipH="1">
                            <a:off x="1566414" y="1621948"/>
                            <a:ext cx="195" cy="3621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a:off x="1566414" y="2524096"/>
                            <a:ext cx="244" cy="3617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Прямая со стрелкой 141"/>
                        <wps:cNvCnPr/>
                        <wps:spPr>
                          <a:xfrm>
                            <a:off x="1566658" y="3425847"/>
                            <a:ext cx="342" cy="3621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Прямая со стрелкой 142"/>
                        <wps:cNvCnPr/>
                        <wps:spPr>
                          <a:xfrm flipH="1">
                            <a:off x="1566805" y="4328035"/>
                            <a:ext cx="195" cy="3618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Прямая со стрелкой 143"/>
                        <wps:cNvCnPr/>
                        <wps:spPr>
                          <a:xfrm>
                            <a:off x="1566805" y="5229923"/>
                            <a:ext cx="341" cy="3620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Прямая со стрелкой 144"/>
                        <wps:cNvCnPr/>
                        <wps:spPr>
                          <a:xfrm flipH="1">
                            <a:off x="1566754" y="6132003"/>
                            <a:ext cx="392" cy="3618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Прямоугольник 145"/>
                        <wps:cNvSpPr/>
                        <wps:spPr>
                          <a:xfrm>
                            <a:off x="3289815" y="1176502"/>
                            <a:ext cx="1015388"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9CFA72" w14:textId="77777777" w:rsidR="00F603D5" w:rsidRDefault="00F603D5" w:rsidP="00F5544A">
                              <w:pPr>
                                <w:pStyle w:val="af8"/>
                                <w:spacing w:before="0" w:beforeAutospacing="0" w:after="0" w:afterAutospacing="0" w:line="252" w:lineRule="auto"/>
                              </w:pPr>
                              <w:r>
                                <w:rPr>
                                  <w:rFonts w:eastAsia="Times New Roman"/>
                                  <w:color w:val="000000"/>
                                </w:rPr>
                                <w:t>Цикл, 5 раз</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Соединитель: уступ 146"/>
                        <wps:cNvCnPr/>
                        <wps:spPr>
                          <a:xfrm flipV="1">
                            <a:off x="1563654" y="1446186"/>
                            <a:ext cx="1726161" cy="1246214"/>
                          </a:xfrm>
                          <a:prstGeom prst="bentConnector3">
                            <a:avLst>
                              <a:gd name="adj1" fmla="val 100030"/>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47" name="Соединитель: уступ 147"/>
                        <wps:cNvCnPr/>
                        <wps:spPr>
                          <a:xfrm rot="10800000">
                            <a:off x="1566765" y="882328"/>
                            <a:ext cx="1723050" cy="563972"/>
                          </a:xfrm>
                          <a:prstGeom prst="bentConnector3">
                            <a:avLst>
                              <a:gd name="adj1" fmla="val -2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Прямоугольник 148"/>
                        <wps:cNvSpPr/>
                        <wps:spPr>
                          <a:xfrm>
                            <a:off x="3193900" y="3404522"/>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A9D09B" w14:textId="77777777" w:rsidR="00F603D5" w:rsidRPr="00AD1F72" w:rsidRDefault="00F603D5" w:rsidP="00F5544A">
                              <w:pPr>
                                <w:pStyle w:val="af8"/>
                                <w:spacing w:before="0" w:beforeAutospacing="0" w:after="0" w:afterAutospacing="0" w:line="252" w:lineRule="auto"/>
                                <w:rPr>
                                  <w:color w:val="000000" w:themeColor="text1"/>
                                </w:rPr>
                              </w:pPr>
                              <w:r w:rsidRPr="00AD1F72">
                                <w:rPr>
                                  <w:color w:val="000000" w:themeColor="text1"/>
                                </w:rPr>
                                <w:t>Ультразвуко</w:t>
                              </w:r>
                              <w:r>
                                <w:rPr>
                                  <w:color w:val="000000" w:themeColor="text1"/>
                                </w:rPr>
                                <w:t>вая дефектоскоп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Прямоугольник 149"/>
                        <wps:cNvSpPr/>
                        <wps:spPr>
                          <a:xfrm>
                            <a:off x="3193870" y="5214221"/>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C9D544" w14:textId="77777777" w:rsidR="00F603D5" w:rsidRDefault="00F603D5" w:rsidP="00F5544A">
                              <w:pPr>
                                <w:pStyle w:val="af8"/>
                                <w:spacing w:before="0" w:beforeAutospacing="0" w:after="0" w:afterAutospacing="0" w:line="252" w:lineRule="auto"/>
                              </w:pPr>
                              <w:r>
                                <w:rPr>
                                  <w:rFonts w:eastAsia="Times New Roman"/>
                                  <w:color w:val="000000"/>
                                </w:rPr>
                                <w:t>Контроль размеров</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0" name="Прямоугольник 150"/>
                        <wps:cNvSpPr/>
                        <wps:spPr>
                          <a:xfrm>
                            <a:off x="3217374" y="6131999"/>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E4882A" w14:textId="77777777" w:rsidR="00F603D5" w:rsidRDefault="00F603D5" w:rsidP="00F5544A">
                              <w:pPr>
                                <w:pStyle w:val="af8"/>
                                <w:spacing w:before="0" w:beforeAutospacing="0" w:after="0" w:afterAutospacing="0" w:line="252" w:lineRule="auto"/>
                              </w:pPr>
                              <w:r>
                                <w:rPr>
                                  <w:rFonts w:eastAsia="Times New Roman"/>
                                  <w:color w:val="000000"/>
                                </w:rPr>
                                <w:t>Контроль размеров</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Прямая со стрелкой 151"/>
                        <wps:cNvCnPr/>
                        <wps:spPr>
                          <a:xfrm flipH="1">
                            <a:off x="1557524" y="3584513"/>
                            <a:ext cx="1636376" cy="216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 name="Прямая со стрелкой 152"/>
                        <wps:cNvCnPr/>
                        <wps:spPr>
                          <a:xfrm flipH="1">
                            <a:off x="1548634" y="5394212"/>
                            <a:ext cx="1645236" cy="33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3" name="Прямая со стрелкой 153"/>
                        <wps:cNvCnPr/>
                        <wps:spPr>
                          <a:xfrm flipH="1" flipV="1">
                            <a:off x="1563654" y="6311302"/>
                            <a:ext cx="1653720" cy="6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 name="Прямоугольник 154"/>
                        <wps:cNvSpPr/>
                        <wps:spPr>
                          <a:xfrm>
                            <a:off x="306789" y="7395676"/>
                            <a:ext cx="252000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F01C94" w14:textId="77777777" w:rsidR="00F603D5" w:rsidRPr="00733B8E" w:rsidRDefault="00F603D5" w:rsidP="00F5544A">
                              <w:pPr>
                                <w:pStyle w:val="af8"/>
                                <w:spacing w:before="0" w:beforeAutospacing="0" w:after="0" w:afterAutospacing="0" w:line="252" w:lineRule="auto"/>
                              </w:pPr>
                              <w:r>
                                <w:rPr>
                                  <w:rFonts w:eastAsia="Times New Roman"/>
                                  <w:color w:val="000000"/>
                                </w:rPr>
                                <w:t>Конечный контроль и испытан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Прямая со стрелкой 155"/>
                        <wps:cNvCnPr/>
                        <wps:spPr>
                          <a:xfrm>
                            <a:off x="1566754" y="7033515"/>
                            <a:ext cx="35" cy="361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D09EF18" id="Полотно 156" o:spid="_x0000_s1050" editas="canvas" style="width:467.75pt;height:623pt;mso-position-horizontal-relative:char;mso-position-vertical-relative:line" coordsize="59404,79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">
                <v:shape id="_x0000_s1051" type="#_x0000_t75" style="position:absolute;width:59404;height:79114;visibility:visible;mso-wrap-style:square">
                  <v:fill o:detectmouseclick="t"/>
                  <v:path o:connecttype="none"/>
                </v:shape>
                <v:rect id="Прямоугольник 130" o:spid="_x0000_s1052" style="position:absolute;left:3070;top:179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" fillcolor="white [3212]" strokecolor="black [3213]" strokeweight="1pt">
                  <v:textbox>
                    <w:txbxContent>
                      <w:p w14:paraId="2316178C" w14:textId="709F6A48" w:rsidR="00F603D5" w:rsidRDefault="00F603D5" w:rsidP="00F5544A">
                        <w:pPr>
                          <w:pStyle w:val="af8"/>
                          <w:spacing w:before="0" w:beforeAutospacing="0" w:after="0" w:afterAutospacing="0" w:line="252" w:lineRule="auto"/>
                        </w:pPr>
                        <w:r>
                          <w:rPr>
                            <w:rFonts w:eastAsia="Times New Roman"/>
                            <w:color w:val="000000"/>
                          </w:rPr>
                          <w:t xml:space="preserve">Нагрев до </w:t>
                        </w:r>
                        <w:r w:rsidRPr="00AD49C7">
                          <w:rPr>
                            <w:rFonts w:eastAsia="Times New Roman"/>
                            <w:color w:val="000000" w:themeColor="text1"/>
                          </w:rPr>
                          <w:t>10</w:t>
                        </w:r>
                        <w:r>
                          <w:rPr>
                            <w:rFonts w:eastAsia="Times New Roman"/>
                            <w:color w:val="000000" w:themeColor="text1"/>
                          </w:rPr>
                          <w:t>2</w:t>
                        </w:r>
                        <w:r w:rsidRPr="00AD49C7">
                          <w:rPr>
                            <w:rFonts w:eastAsia="Times New Roman"/>
                            <w:color w:val="000000" w:themeColor="text1"/>
                          </w:rPr>
                          <w:t xml:space="preserve">0 </w:t>
                        </w:r>
                        <w:r w:rsidRPr="00AD49C7">
                          <w:rPr>
                            <w:color w:val="000000" w:themeColor="text1"/>
                          </w:rPr>
                          <w:t>℃</w:t>
                        </w:r>
                      </w:p>
                    </w:txbxContent>
                  </v:textbox>
                </v:rect>
                <v:rect id="Прямоугольник 131" o:spid="_x0000_s1053" style="position:absolute;left:3066;top:1081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" fillcolor="white [3212]" strokecolor="black [3213]" strokeweight="1pt">
                  <v:textbox>
                    <w:txbxContent>
                      <w:p w14:paraId="7BDE8A01" w14:textId="77777777" w:rsidR="00F603D5" w:rsidRDefault="00F603D5" w:rsidP="00F5544A">
                        <w:pPr>
                          <w:pStyle w:val="af8"/>
                          <w:spacing w:before="0" w:beforeAutospacing="0" w:after="0" w:afterAutospacing="0" w:line="252" w:lineRule="auto"/>
                        </w:pPr>
                        <w:r>
                          <w:rPr>
                            <w:rFonts w:eastAsia="Times New Roman"/>
                            <w:color w:val="000000"/>
                          </w:rPr>
                          <w:t>Ковочный удар с деформацией 5% от начальной длины за 1 секунду</w:t>
                        </w:r>
                      </w:p>
                    </w:txbxContent>
                  </v:textbox>
                </v:rect>
                <v:rect id="Прямоугольник 132" o:spid="_x0000_s1054" style="position:absolute;left:3064;top:19840;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" fillcolor="white [3212]" strokecolor="black [3213]" strokeweight="1pt">
                  <v:textbox>
                    <w:txbxContent>
                      <w:p w14:paraId="64DF2338" w14:textId="77777777" w:rsidR="00F603D5" w:rsidRDefault="00F603D5" w:rsidP="00F5544A">
                        <w:pPr>
                          <w:pStyle w:val="af8"/>
                          <w:spacing w:before="0" w:beforeAutospacing="0" w:after="0" w:afterAutospacing="0" w:line="252" w:lineRule="auto"/>
                        </w:pPr>
                        <w:r>
                          <w:rPr>
                            <w:rFonts w:eastAsia="Times New Roman"/>
                            <w:color w:val="000000"/>
                          </w:rPr>
                          <w:t xml:space="preserve">Охлаждение на воздухе на 15 </w:t>
                        </w:r>
                        <w:r w:rsidRPr="00AD49C7">
                          <w:rPr>
                            <w:color w:val="000000" w:themeColor="text1"/>
                          </w:rPr>
                          <w:t>℃</w:t>
                        </w:r>
                      </w:p>
                    </w:txbxContent>
                  </v:textbox>
                </v:rect>
                <v:rect id="Прямоугольник 133" o:spid="_x0000_s1055" style="position:absolute;left:3066;top:28858;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" fillcolor="white [3212]" strokecolor="black [3213]" strokeweight="1pt">
                  <v:textbox>
                    <w:txbxContent>
                      <w:p w14:paraId="27FFE71E" w14:textId="77777777" w:rsidR="00F603D5" w:rsidRDefault="00F603D5" w:rsidP="00F5544A">
                        <w:pPr>
                          <w:pStyle w:val="af8"/>
                          <w:spacing w:before="0" w:beforeAutospacing="0" w:after="0" w:afterAutospacing="0" w:line="252" w:lineRule="auto"/>
                        </w:pPr>
                        <w:r>
                          <w:rPr>
                            <w:rFonts w:eastAsia="Times New Roman"/>
                            <w:color w:val="000000"/>
                          </w:rPr>
                          <w:t>Штамповка</w:t>
                        </w:r>
                      </w:p>
                    </w:txbxContent>
                  </v:textbox>
                </v:rect>
                <v:rect id="Прямоугольник 134" o:spid="_x0000_s1056" style="position:absolute;left:3070;top:37880;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MWSwQAAANwAAAAPAAAAZHJzL2Rvd25yZXYueG1sRE9La8JA&#10;EL4X+h+WKfSmm9qi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AlYxZLBAAAA3AAAAA8AAAAA&#10;AAAAAAAAAAAABwIAAGRycy9kb3ducmV2LnhtbFBLBQYAAAAAAwADALcAAAD1AgAAAAA=&#10;" fillcolor="white [3212]" strokecolor="black [3213]" strokeweight="1pt">
                  <v:textbox>
                    <w:txbxContent>
                      <w:p w14:paraId="2D549101" w14:textId="77777777" w:rsidR="00F603D5" w:rsidRDefault="00F603D5" w:rsidP="00F5544A">
                        <w:pPr>
                          <w:pStyle w:val="af8"/>
                          <w:spacing w:before="0" w:beforeAutospacing="0" w:after="0" w:afterAutospacing="0" w:line="252" w:lineRule="auto"/>
                        </w:pPr>
                        <w:r>
                          <w:rPr>
                            <w:rFonts w:eastAsia="Times New Roman"/>
                            <w:color w:val="000000"/>
                          </w:rPr>
                          <w:t>Охлаждение до комнатной температуры на воздухе</w:t>
                        </w:r>
                      </w:p>
                    </w:txbxContent>
                  </v:textbox>
                </v:rect>
                <v:rect id="Прямоугольник 135" o:spid="_x0000_s1057" style="position:absolute;left:3068;top:4689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GAJwQAAANwAAAAPAAAAZHJzL2Rvd25yZXYueG1sRE9La8JA&#10;EL4X+h+WKfSmm1qq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GYUYAnBAAAA3AAAAA8AAAAA&#10;AAAAAAAAAAAABwIAAGRycy9kb3ducmV2LnhtbFBLBQYAAAAAAwADALcAAAD1AgAAAAA=&#10;" fillcolor="white [3212]" strokecolor="black [3213]" strokeweight="1pt">
                  <v:textbox>
                    <w:txbxContent>
                      <w:p w14:paraId="0FC53226" w14:textId="77777777" w:rsidR="00F603D5" w:rsidRDefault="00F603D5" w:rsidP="00F5544A">
                        <w:pPr>
                          <w:pStyle w:val="af8"/>
                          <w:spacing w:before="0" w:beforeAutospacing="0" w:after="0" w:afterAutospacing="0" w:line="252" w:lineRule="auto"/>
                        </w:pPr>
                        <w:r>
                          <w:rPr>
                            <w:rFonts w:eastAsia="Times New Roman"/>
                            <w:color w:val="000000"/>
                          </w:rPr>
                          <w:t>Кислородная резка внешнего контура</w:t>
                        </w:r>
                      </w:p>
                    </w:txbxContent>
                  </v:textbox>
                </v:rect>
                <v:rect id="Прямоугольник 136" o:spid="_x0000_s1058" style="position:absolute;left:3071;top:55920;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" fillcolor="white [3212]" strokecolor="black [3213]" strokeweight="1pt">
                  <v:textbox>
                    <w:txbxContent>
                      <w:p w14:paraId="6FF300CD" w14:textId="77777777" w:rsidR="00F603D5" w:rsidRPr="00AD49C7" w:rsidRDefault="00F603D5" w:rsidP="00F5544A">
                        <w:pPr>
                          <w:pStyle w:val="af8"/>
                          <w:spacing w:before="0" w:beforeAutospacing="0" w:after="0" w:afterAutospacing="0" w:line="252" w:lineRule="auto"/>
                          <w:rPr>
                            <w:vertAlign w:val="subscript"/>
                          </w:rPr>
                        </w:pPr>
                        <w:r>
                          <w:rPr>
                            <w:rFonts w:eastAsia="Times New Roman"/>
                            <w:color w:val="000000"/>
                          </w:rPr>
                          <w:t>Плазменная резка решетки фильтра</w:t>
                        </w:r>
                      </w:p>
                    </w:txbxContent>
                  </v:textbox>
                </v:rect>
                <v:rect id="Прямоугольник 137" o:spid="_x0000_s1059" style="position:absolute;left:3067;top:64938;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" fillcolor="white [3212]" strokecolor="black [3213]" strokeweight="1pt">
                  <v:textbox>
                    <w:txbxContent>
                      <w:p w14:paraId="43ADBBF9" w14:textId="77777777" w:rsidR="00F603D5" w:rsidRDefault="00F603D5" w:rsidP="00F5544A">
                        <w:pPr>
                          <w:pStyle w:val="af8"/>
                          <w:spacing w:before="0" w:beforeAutospacing="0" w:after="0" w:afterAutospacing="0" w:line="252" w:lineRule="auto"/>
                        </w:pPr>
                        <w:r>
                          <w:rPr>
                            <w:rFonts w:eastAsia="Times New Roman"/>
                            <w:color w:val="000000"/>
                          </w:rPr>
                          <w:t xml:space="preserve">Фрезеровка и шлифовка </w:t>
                        </w:r>
                      </w:p>
                    </w:txbxContent>
                  </v:textbox>
                </v:rect>
                <v:shape id="Прямая со стрелкой 138" o:spid="_x0000_s1060" type="#_x0000_t32" style="position:absolute;left:15666;top:7199;width:4;height:36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" strokecolor="black [3213]" strokeweight=".5pt">
                  <v:stroke endarrow="block" joinstyle="miter"/>
                </v:shape>
                <v:shape id="Прямая со стрелкой 139" o:spid="_x0000_s1061" type="#_x0000_t32" style="position:absolute;left:15664;top:16219;width:2;height:36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" strokecolor="black [3213]" strokeweight=".5pt">
                  <v:stroke endarrow="block" joinstyle="miter"/>
                </v:shape>
                <v:shape id="Прямая со стрелкой 140" o:spid="_x0000_s1062" type="#_x0000_t32" style="position:absolute;left:15664;top:25240;width:2;height:36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" strokecolor="black [3213]" strokeweight=".5pt">
                  <v:stroke endarrow="block" joinstyle="miter"/>
                </v:shape>
                <v:shape id="Прямая со стрелкой 141" o:spid="_x0000_s1063" type="#_x0000_t32" style="position:absolute;left:15666;top:34258;width:4;height:36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" strokecolor="black [3213]" strokeweight=".5pt">
                  <v:stroke endarrow="block" joinstyle="miter"/>
                </v:shape>
                <v:shape id="Прямая со стрелкой 142" o:spid="_x0000_s1064" type="#_x0000_t32" style="position:absolute;left:15668;top:43280;width:2;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" strokecolor="black [3213]" strokeweight=".5pt">
                  <v:stroke endarrow="block" joinstyle="miter"/>
                </v:shape>
                <v:shape id="Прямая со стрелкой 143" o:spid="_x0000_s1065" type="#_x0000_t32" style="position:absolute;left:15668;top:52299;width:3;height:36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" strokecolor="black [3213]" strokeweight=".5pt">
                  <v:stroke endarrow="block" joinstyle="miter"/>
                </v:shape>
                <v:shape id="Прямая со стрелкой 144" o:spid="_x0000_s1066" type="#_x0000_t32" style="position:absolute;left:15667;top:61320;width:4;height:3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" strokecolor="black [3213]" strokeweight=".5pt">
                  <v:stroke endarrow="block" joinstyle="miter"/>
                </v:shape>
                <v:rect id="Прямоугольник 145" o:spid="_x0000_s1067" style="position:absolute;left:32898;top:11765;width:10154;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N0wQAAANwAAAAPAAAAZHJzL2Rvd25yZXYueG1sRE9La8JA&#10;EL4X+h+WKfSmm0qr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D4SE3TBAAAA3AAAAA8AAAAA&#10;AAAAAAAAAAAABwIAAGRycy9kb3ducmV2LnhtbFBLBQYAAAAAAwADALcAAAD1AgAAAAA=&#10;" fillcolor="white [3212]" strokecolor="black [3213]" strokeweight="1pt">
                  <v:textbox>
                    <w:txbxContent>
                      <w:p w14:paraId="589CFA72" w14:textId="77777777" w:rsidR="00F603D5" w:rsidRDefault="00F603D5" w:rsidP="00F5544A">
                        <w:pPr>
                          <w:pStyle w:val="af8"/>
                          <w:spacing w:before="0" w:beforeAutospacing="0" w:after="0" w:afterAutospacing="0" w:line="252" w:lineRule="auto"/>
                        </w:pPr>
                        <w:r>
                          <w:rPr>
                            <w:rFonts w:eastAsia="Times New Roman"/>
                            <w:color w:val="000000"/>
                          </w:rPr>
                          <w:t>Цикл, 5 раз</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 уступ 146" o:spid="_x0000_s1068" type="#_x0000_t34" style="position:absolute;left:15636;top:14461;width:17262;height:124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" adj="21606" strokecolor="black [3213]" strokeweight=".5pt"/>
                <v:shape id="Соединитель: уступ 147" o:spid="_x0000_s1069" type="#_x0000_t34" style="position:absolute;left:15667;top:8823;width:17231;height:564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" adj="-6" strokecolor="black [3213]" strokeweight=".5pt">
                  <v:stroke endarrow="block"/>
                </v:shape>
                <v:rect id="Прямоугольник 148" o:spid="_x0000_s1070" style="position:absolute;left:31939;top:34045;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" fillcolor="white [3212]" strokecolor="black [3213]" strokeweight="1pt">
                  <v:textbox>
                    <w:txbxContent>
                      <w:p w14:paraId="66A9D09B" w14:textId="77777777" w:rsidR="00F603D5" w:rsidRPr="00AD1F72" w:rsidRDefault="00F603D5" w:rsidP="00F5544A">
                        <w:pPr>
                          <w:pStyle w:val="af8"/>
                          <w:spacing w:before="0" w:beforeAutospacing="0" w:after="0" w:afterAutospacing="0" w:line="252" w:lineRule="auto"/>
                          <w:rPr>
                            <w:color w:val="000000" w:themeColor="text1"/>
                          </w:rPr>
                        </w:pPr>
                        <w:r w:rsidRPr="00AD1F72">
                          <w:rPr>
                            <w:color w:val="000000" w:themeColor="text1"/>
                          </w:rPr>
                          <w:t>Ультразвуко</w:t>
                        </w:r>
                        <w:r>
                          <w:rPr>
                            <w:color w:val="000000" w:themeColor="text1"/>
                          </w:rPr>
                          <w:t>вая дефектоскопия</w:t>
                        </w:r>
                      </w:p>
                    </w:txbxContent>
                  </v:textbox>
                </v:rect>
                <v:rect id="Прямоугольник 149" o:spid="_x0000_s1071" style="position:absolute;left:31938;top:52142;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" fillcolor="white [3212]" strokecolor="black [3213]" strokeweight="1pt">
                  <v:textbox>
                    <w:txbxContent>
                      <w:p w14:paraId="01C9D544" w14:textId="77777777" w:rsidR="00F603D5" w:rsidRDefault="00F603D5" w:rsidP="00F5544A">
                        <w:pPr>
                          <w:pStyle w:val="af8"/>
                          <w:spacing w:before="0" w:beforeAutospacing="0" w:after="0" w:afterAutospacing="0" w:line="252" w:lineRule="auto"/>
                        </w:pPr>
                        <w:r>
                          <w:rPr>
                            <w:rFonts w:eastAsia="Times New Roman"/>
                            <w:color w:val="000000"/>
                          </w:rPr>
                          <w:t>Контроль размеров</w:t>
                        </w:r>
                      </w:p>
                    </w:txbxContent>
                  </v:textbox>
                </v:rect>
                <v:rect id="Прямоугольник 150" o:spid="_x0000_s1072" style="position:absolute;left:32173;top:61319;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" fillcolor="white [3212]" strokecolor="black [3213]" strokeweight="1pt">
                  <v:textbox>
                    <w:txbxContent>
                      <w:p w14:paraId="2CE4882A" w14:textId="77777777" w:rsidR="00F603D5" w:rsidRDefault="00F603D5" w:rsidP="00F5544A">
                        <w:pPr>
                          <w:pStyle w:val="af8"/>
                          <w:spacing w:before="0" w:beforeAutospacing="0" w:after="0" w:afterAutospacing="0" w:line="252" w:lineRule="auto"/>
                        </w:pPr>
                        <w:r>
                          <w:rPr>
                            <w:rFonts w:eastAsia="Times New Roman"/>
                            <w:color w:val="000000"/>
                          </w:rPr>
                          <w:t>Контроль размеров</w:t>
                        </w:r>
                      </w:p>
                    </w:txbxContent>
                  </v:textbox>
                </v:rect>
                <v:shape id="Прямая со стрелкой 151" o:spid="_x0000_s1073" type="#_x0000_t32" style="position:absolute;left:15575;top:35845;width:16364;height: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" strokecolor="black [3213]" strokeweight=".5pt">
                  <v:stroke endarrow="block" joinstyle="miter"/>
                </v:shape>
                <v:shape id="Прямая со стрелкой 152" o:spid="_x0000_s1074" type="#_x0000_t32" style="position:absolute;left:15486;top:53942;width:16452;height: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" strokecolor="black [3213]" strokeweight=".5pt">
                  <v:stroke endarrow="block" joinstyle="miter"/>
                </v:shape>
                <v:shape id="Прямая со стрелкой 153" o:spid="_x0000_s1075" type="#_x0000_t32" style="position:absolute;left:15636;top:63113;width:16537;height: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" strokecolor="black [3213]" strokeweight=".5pt">
                  <v:stroke endarrow="block" joinstyle="miter"/>
                </v:shape>
                <v:rect id="Прямоугольник 154" o:spid="_x0000_s1076" style="position:absolute;left:3067;top:73956;width:25200;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" fillcolor="white [3212]" strokecolor="black [3213]" strokeweight="1pt">
                  <v:textbox>
                    <w:txbxContent>
                      <w:p w14:paraId="33F01C94" w14:textId="77777777" w:rsidR="00F603D5" w:rsidRPr="00733B8E" w:rsidRDefault="00F603D5" w:rsidP="00F5544A">
                        <w:pPr>
                          <w:pStyle w:val="af8"/>
                          <w:spacing w:before="0" w:beforeAutospacing="0" w:after="0" w:afterAutospacing="0" w:line="252" w:lineRule="auto"/>
                        </w:pPr>
                        <w:r>
                          <w:rPr>
                            <w:rFonts w:eastAsia="Times New Roman"/>
                            <w:color w:val="000000"/>
                          </w:rPr>
                          <w:t>Конечный контроль и испытания</w:t>
                        </w:r>
                      </w:p>
                    </w:txbxContent>
                  </v:textbox>
                </v:rect>
                <v:shape id="Прямая со стрелкой 155" o:spid="_x0000_s1077" type="#_x0000_t32" style="position:absolute;left:15667;top:70335;width:0;height:36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" strokecolor="black [3213]" strokeweight=".5pt">
                  <v:stroke endarrow="block" joinstyle="miter"/>
                </v:shape>
                <w10:anchorlock/>
              </v:group>
            </w:pict>
          </mc:Fallback>
        </mc:AlternateContent>
      </w:r>
    </w:p>
    <w:p w14:paraId="35AB6435" w14:textId="7FB8B00E" w:rsidR="00D0475A" w:rsidRDefault="00D0475A" w:rsidP="00D0475A"/>
    <w:p w14:paraId="5108C32C" w14:textId="7DD80B2A" w:rsidR="00D0475A" w:rsidRDefault="00F5544A" w:rsidP="00F5544A">
      <w:pPr>
        <w:pStyle w:val="ad"/>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Pr>
          <w:noProof/>
        </w:rPr>
        <w:t>6</w:t>
      </w:r>
      <w:r w:rsidR="0011249B">
        <w:rPr>
          <w:noProof/>
        </w:rPr>
        <w:fldChar w:fldCharType="end"/>
      </w:r>
      <w:r>
        <w:t>.</w:t>
      </w:r>
      <w:r w:rsidR="0011249B">
        <w:rPr>
          <w:noProof/>
        </w:rPr>
        <w:fldChar w:fldCharType="begin"/>
      </w:r>
      <w:r w:rsidR="0011249B">
        <w:rPr>
          <w:noProof/>
        </w:rPr>
        <w:instrText xml:space="preserve"> SEQ Рисунок \* ARABIC \s 1 </w:instrText>
      </w:r>
      <w:r w:rsidR="0011249B">
        <w:rPr>
          <w:noProof/>
        </w:rPr>
        <w:fldChar w:fldCharType="separate"/>
      </w:r>
      <w:r>
        <w:rPr>
          <w:noProof/>
        </w:rPr>
        <w:t>3</w:t>
      </w:r>
      <w:r w:rsidR="0011249B">
        <w:rPr>
          <w:noProof/>
        </w:rPr>
        <w:fldChar w:fldCharType="end"/>
      </w:r>
      <w:r>
        <w:t xml:space="preserve"> - Технологический процесс изготовления АДБ фильтра из заготовки</w:t>
      </w:r>
    </w:p>
    <w:p w14:paraId="0D7FBAF8" w14:textId="77777777" w:rsidR="00EA651B" w:rsidRPr="00A00B05" w:rsidRDefault="00F5544A" w:rsidP="0002067E">
      <w:pPr>
        <w:pStyle w:val="1"/>
        <w:numPr>
          <w:ilvl w:val="0"/>
          <w:numId w:val="0"/>
        </w:numPr>
      </w:pPr>
      <w:r>
        <w:br w:type="page"/>
      </w:r>
      <w:bookmarkStart w:id="85" w:name="_Toc5907744"/>
      <w:bookmarkStart w:id="86" w:name="_Toc7202706"/>
      <w:r w:rsidR="00EA651B" w:rsidRPr="00A00B05">
        <w:lastRenderedPageBreak/>
        <w:t>ВЫВОДЫ</w:t>
      </w:r>
      <w:bookmarkEnd w:id="85"/>
      <w:bookmarkEnd w:id="86"/>
    </w:p>
    <w:p w14:paraId="61CC5951" w14:textId="3CD78B3A" w:rsidR="00EA651B" w:rsidRPr="003347C4" w:rsidRDefault="00EA651B" w:rsidP="0002067E">
      <w:r w:rsidRPr="003347C4">
        <w:t xml:space="preserve">На основе анализа условий эксплуатации </w:t>
      </w:r>
      <w:proofErr w:type="spellStart"/>
      <w:r w:rsidRPr="003347C4">
        <w:t>антидебризного</w:t>
      </w:r>
      <w:proofErr w:type="spellEnd"/>
      <w:r w:rsidRPr="003347C4">
        <w:t xml:space="preserve"> фильтра для ВВЭР-1</w:t>
      </w:r>
      <w:r w:rsidR="004E09F9">
        <w:t>0</w:t>
      </w:r>
      <w:r w:rsidRPr="003347C4">
        <w:t xml:space="preserve">00 были сформулированы требования к разрабатываемому материалу: </w:t>
      </w:r>
    </w:p>
    <w:p w14:paraId="0F837BE3" w14:textId="77777777" w:rsidR="00EA651B" w:rsidRPr="003347C4" w:rsidRDefault="00EA651B" w:rsidP="003347C4">
      <w:pPr>
        <w:pStyle w:val="a5"/>
        <w:numPr>
          <w:ilvl w:val="0"/>
          <w:numId w:val="30"/>
        </w:numPr>
        <w:spacing w:before="0" w:after="0"/>
        <w:rPr>
          <w:sz w:val="24"/>
          <w:szCs w:val="24"/>
        </w:rPr>
      </w:pPr>
      <w:r w:rsidRPr="003347C4">
        <w:rPr>
          <w:sz w:val="24"/>
          <w:szCs w:val="24"/>
        </w:rPr>
        <w:t>Жаропрочность;</w:t>
      </w:r>
    </w:p>
    <w:p w14:paraId="6E61089A" w14:textId="493A3015" w:rsidR="00EA651B" w:rsidRPr="003347C4" w:rsidRDefault="00EA651B" w:rsidP="003347C4">
      <w:pPr>
        <w:pStyle w:val="a5"/>
        <w:numPr>
          <w:ilvl w:val="0"/>
          <w:numId w:val="30"/>
        </w:numPr>
        <w:rPr>
          <w:sz w:val="24"/>
          <w:szCs w:val="24"/>
        </w:rPr>
      </w:pPr>
      <w:r w:rsidRPr="003347C4">
        <w:rPr>
          <w:sz w:val="24"/>
          <w:szCs w:val="24"/>
          <w:lang w:eastAsia="ru-RU"/>
        </w:rPr>
        <w:t xml:space="preserve">Устойчивость к радиационному </w:t>
      </w:r>
      <w:proofErr w:type="spellStart"/>
      <w:r w:rsidRPr="003347C4">
        <w:rPr>
          <w:sz w:val="24"/>
          <w:szCs w:val="24"/>
          <w:lang w:eastAsia="ru-RU"/>
        </w:rPr>
        <w:t>охрупчиванию</w:t>
      </w:r>
      <w:proofErr w:type="spellEnd"/>
      <w:r w:rsidRPr="003347C4">
        <w:rPr>
          <w:sz w:val="24"/>
          <w:szCs w:val="24"/>
          <w:lang w:eastAsia="ru-RU"/>
        </w:rPr>
        <w:t xml:space="preserve"> (НТРО)</w:t>
      </w:r>
      <w:r w:rsidRPr="003347C4">
        <w:rPr>
          <w:sz w:val="24"/>
          <w:szCs w:val="24"/>
        </w:rPr>
        <w:t>;</w:t>
      </w:r>
    </w:p>
    <w:p w14:paraId="1B93E6B8" w14:textId="77777777" w:rsidR="00EA651B" w:rsidRPr="003347C4" w:rsidRDefault="00EA651B" w:rsidP="003347C4">
      <w:pPr>
        <w:pStyle w:val="a5"/>
        <w:numPr>
          <w:ilvl w:val="0"/>
          <w:numId w:val="30"/>
        </w:numPr>
        <w:spacing w:before="0" w:after="0"/>
        <w:rPr>
          <w:sz w:val="24"/>
          <w:szCs w:val="24"/>
        </w:rPr>
      </w:pPr>
      <w:r w:rsidRPr="003347C4">
        <w:rPr>
          <w:sz w:val="24"/>
          <w:szCs w:val="24"/>
        </w:rPr>
        <w:t>Технологичность.</w:t>
      </w:r>
    </w:p>
    <w:p w14:paraId="1406F48B" w14:textId="77777777" w:rsidR="00EA651B" w:rsidRPr="003347C4" w:rsidRDefault="00EA651B" w:rsidP="003347C4">
      <w:pPr>
        <w:pStyle w:val="a5"/>
        <w:numPr>
          <w:ilvl w:val="0"/>
          <w:numId w:val="29"/>
        </w:numPr>
        <w:spacing w:before="0" w:after="0"/>
        <w:ind w:hanging="294"/>
        <w:rPr>
          <w:sz w:val="24"/>
          <w:szCs w:val="24"/>
        </w:rPr>
      </w:pPr>
      <w:r w:rsidRPr="003347C4">
        <w:rPr>
          <w:sz w:val="24"/>
          <w:szCs w:val="24"/>
        </w:rPr>
        <w:t>Проанализировано влияние легирующих элементов на вышеперечисленные свойства.</w:t>
      </w:r>
    </w:p>
    <w:p w14:paraId="69E027D9" w14:textId="478B01D0" w:rsidR="00EA651B" w:rsidRPr="003347C4" w:rsidRDefault="00EA651B" w:rsidP="003347C4">
      <w:pPr>
        <w:pStyle w:val="a5"/>
        <w:numPr>
          <w:ilvl w:val="0"/>
          <w:numId w:val="29"/>
        </w:numPr>
        <w:spacing w:before="0" w:after="0"/>
        <w:ind w:hanging="294"/>
        <w:rPr>
          <w:sz w:val="24"/>
          <w:szCs w:val="24"/>
        </w:rPr>
      </w:pPr>
      <w:r w:rsidRPr="003347C4">
        <w:rPr>
          <w:sz w:val="24"/>
          <w:szCs w:val="24"/>
        </w:rPr>
        <w:t xml:space="preserve">Разработан состав сплава для </w:t>
      </w:r>
      <w:proofErr w:type="spellStart"/>
      <w:r w:rsidRPr="003347C4">
        <w:rPr>
          <w:sz w:val="24"/>
          <w:szCs w:val="24"/>
        </w:rPr>
        <w:t>антидебризного</w:t>
      </w:r>
      <w:proofErr w:type="spellEnd"/>
      <w:r w:rsidRPr="003347C4">
        <w:rPr>
          <w:sz w:val="24"/>
          <w:szCs w:val="24"/>
        </w:rPr>
        <w:t xml:space="preserve"> фильтра ВВЭР-1</w:t>
      </w:r>
      <w:r w:rsidR="004E09F9">
        <w:rPr>
          <w:sz w:val="24"/>
          <w:szCs w:val="24"/>
        </w:rPr>
        <w:t>0</w:t>
      </w:r>
      <w:r w:rsidRPr="003347C4">
        <w:rPr>
          <w:sz w:val="24"/>
          <w:szCs w:val="24"/>
        </w:rPr>
        <w:t xml:space="preserve">00. Материал - коррозионностойкая ферритно-мартенситная сталь состава </w:t>
      </w:r>
      <w:r w:rsidR="00BC70D6" w:rsidRPr="003347C4">
        <w:rPr>
          <w:sz w:val="24"/>
          <w:szCs w:val="24"/>
          <w:lang w:val="en-US"/>
        </w:rPr>
        <w:t>Fe</w:t>
      </w:r>
      <w:r w:rsidR="00BC70D6" w:rsidRPr="003347C4">
        <w:rPr>
          <w:sz w:val="24"/>
          <w:szCs w:val="24"/>
        </w:rPr>
        <w:t>-18%</w:t>
      </w:r>
      <w:r w:rsidR="00BC70D6" w:rsidRPr="003347C4">
        <w:rPr>
          <w:sz w:val="24"/>
          <w:szCs w:val="24"/>
          <w:lang w:val="en-US"/>
        </w:rPr>
        <w:t>Cr</w:t>
      </w:r>
      <w:r w:rsidR="00BC70D6" w:rsidRPr="003347C4">
        <w:rPr>
          <w:sz w:val="24"/>
          <w:szCs w:val="24"/>
        </w:rPr>
        <w:t>-0,12%</w:t>
      </w:r>
      <w:r w:rsidR="00BC70D6" w:rsidRPr="003347C4">
        <w:rPr>
          <w:sz w:val="24"/>
          <w:szCs w:val="24"/>
          <w:lang w:val="en-US"/>
        </w:rPr>
        <w:t>C</w:t>
      </w:r>
      <w:r w:rsidR="00BC70D6" w:rsidRPr="003347C4">
        <w:rPr>
          <w:sz w:val="24"/>
          <w:szCs w:val="24"/>
        </w:rPr>
        <w:t>-1%</w:t>
      </w:r>
      <w:proofErr w:type="spellStart"/>
      <w:r w:rsidR="00BC70D6" w:rsidRPr="003347C4">
        <w:rPr>
          <w:sz w:val="24"/>
          <w:szCs w:val="24"/>
          <w:lang w:val="en-US"/>
        </w:rPr>
        <w:t>Ti</w:t>
      </w:r>
      <w:proofErr w:type="spellEnd"/>
      <w:r w:rsidR="00BC70D6" w:rsidRPr="003347C4">
        <w:rPr>
          <w:sz w:val="24"/>
          <w:szCs w:val="24"/>
        </w:rPr>
        <w:t>-1.5%</w:t>
      </w:r>
      <w:r w:rsidR="00BC70D6" w:rsidRPr="003347C4">
        <w:rPr>
          <w:sz w:val="24"/>
          <w:szCs w:val="24"/>
          <w:lang w:val="en-US"/>
        </w:rPr>
        <w:t>Si</w:t>
      </w:r>
      <w:r w:rsidR="00BC70D6" w:rsidRPr="003347C4">
        <w:rPr>
          <w:sz w:val="24"/>
          <w:szCs w:val="24"/>
        </w:rPr>
        <w:t xml:space="preserve"> (</w:t>
      </w:r>
      <w:proofErr w:type="spellStart"/>
      <w:r w:rsidR="00BC70D6" w:rsidRPr="003347C4">
        <w:rPr>
          <w:sz w:val="24"/>
          <w:szCs w:val="24"/>
        </w:rPr>
        <w:t>мас</w:t>
      </w:r>
      <w:proofErr w:type="spellEnd"/>
      <w:r w:rsidR="00BC70D6" w:rsidRPr="003347C4">
        <w:rPr>
          <w:sz w:val="24"/>
          <w:szCs w:val="24"/>
        </w:rPr>
        <w:t>.</w:t>
      </w:r>
      <w:r w:rsidR="00016A33">
        <w:rPr>
          <w:sz w:val="24"/>
          <w:szCs w:val="24"/>
        </w:rPr>
        <w:t xml:space="preserve"> </w:t>
      </w:r>
      <w:r w:rsidR="00BC70D6" w:rsidRPr="003347C4">
        <w:rPr>
          <w:sz w:val="24"/>
          <w:szCs w:val="24"/>
        </w:rPr>
        <w:t>%)</w:t>
      </w:r>
    </w:p>
    <w:p w14:paraId="5765A83E" w14:textId="3BF63132" w:rsidR="00EA651B" w:rsidRPr="003347C4" w:rsidRDefault="00EA651B" w:rsidP="003347C4">
      <w:pPr>
        <w:pStyle w:val="a5"/>
        <w:numPr>
          <w:ilvl w:val="0"/>
          <w:numId w:val="29"/>
        </w:numPr>
        <w:spacing w:before="0" w:after="0"/>
        <w:rPr>
          <w:sz w:val="24"/>
          <w:szCs w:val="24"/>
        </w:rPr>
      </w:pPr>
      <w:r w:rsidRPr="003347C4">
        <w:rPr>
          <w:sz w:val="24"/>
          <w:szCs w:val="24"/>
        </w:rPr>
        <w:t>Показано соответствие требованиям: механические характеристики, радиационная стойкость, технологичность.</w:t>
      </w:r>
    </w:p>
    <w:p w14:paraId="7DBC6A92" w14:textId="07029E71" w:rsidR="00BC70D6" w:rsidRPr="003347C4" w:rsidRDefault="00EA651B" w:rsidP="003347C4">
      <w:pPr>
        <w:pStyle w:val="a5"/>
        <w:numPr>
          <w:ilvl w:val="0"/>
          <w:numId w:val="29"/>
        </w:numPr>
        <w:spacing w:before="0" w:after="160"/>
        <w:rPr>
          <w:rFonts w:eastAsiaTheme="minorHAnsi"/>
          <w:sz w:val="24"/>
          <w:szCs w:val="24"/>
        </w:rPr>
      </w:pPr>
      <w:r w:rsidRPr="003347C4">
        <w:rPr>
          <w:sz w:val="24"/>
          <w:szCs w:val="24"/>
        </w:rPr>
        <w:t>Выбран способ стабилизации СФС материала</w:t>
      </w:r>
      <w:r w:rsidR="00BC70D6" w:rsidRPr="003347C4">
        <w:rPr>
          <w:sz w:val="24"/>
          <w:szCs w:val="24"/>
        </w:rPr>
        <w:t xml:space="preserve"> путем добавления марганца до 2 мас. %.; и упрочнение материала </w:t>
      </w:r>
      <w:r w:rsidRPr="003347C4">
        <w:rPr>
          <w:sz w:val="24"/>
          <w:szCs w:val="24"/>
        </w:rPr>
        <w:t>–</w:t>
      </w:r>
      <w:r w:rsidR="00BC70D6" w:rsidRPr="003347C4">
        <w:rPr>
          <w:sz w:val="24"/>
          <w:szCs w:val="24"/>
        </w:rPr>
        <w:t xml:space="preserve"> нагрев до 1020℃, а затем охлаждение до 1030℃, которое сопровождается 5-ю ковочными ударами (1 удар – деформация 5% за 1 секунду) и 1 штамповкой, равномерно распределенными на всем интервале температур.</w:t>
      </w:r>
      <w:r w:rsidR="000314C5">
        <w:rPr>
          <w:sz w:val="24"/>
          <w:szCs w:val="24"/>
        </w:rPr>
        <w:t xml:space="preserve"> Скорректированный состав стали: </w:t>
      </w:r>
      <w:r w:rsidR="000314C5" w:rsidRPr="003347C4">
        <w:rPr>
          <w:sz w:val="24"/>
          <w:szCs w:val="24"/>
          <w:lang w:val="en-US"/>
        </w:rPr>
        <w:t>Fe</w:t>
      </w:r>
      <w:r w:rsidR="000314C5" w:rsidRPr="003347C4">
        <w:rPr>
          <w:sz w:val="24"/>
          <w:szCs w:val="24"/>
        </w:rPr>
        <w:t>-18%</w:t>
      </w:r>
      <w:r w:rsidR="000314C5" w:rsidRPr="003347C4">
        <w:rPr>
          <w:sz w:val="24"/>
          <w:szCs w:val="24"/>
          <w:lang w:val="en-US"/>
        </w:rPr>
        <w:t>Cr</w:t>
      </w:r>
      <w:r w:rsidR="000314C5" w:rsidRPr="003347C4">
        <w:rPr>
          <w:sz w:val="24"/>
          <w:szCs w:val="24"/>
        </w:rPr>
        <w:t>-0,12%</w:t>
      </w:r>
      <w:r w:rsidR="000314C5" w:rsidRPr="003347C4">
        <w:rPr>
          <w:sz w:val="24"/>
          <w:szCs w:val="24"/>
          <w:lang w:val="en-US"/>
        </w:rPr>
        <w:t>C</w:t>
      </w:r>
      <w:r w:rsidR="000314C5" w:rsidRPr="003347C4">
        <w:rPr>
          <w:sz w:val="24"/>
          <w:szCs w:val="24"/>
        </w:rPr>
        <w:t>-1%</w:t>
      </w:r>
      <w:proofErr w:type="spellStart"/>
      <w:r w:rsidR="000314C5" w:rsidRPr="003347C4">
        <w:rPr>
          <w:sz w:val="24"/>
          <w:szCs w:val="24"/>
          <w:lang w:val="en-US"/>
        </w:rPr>
        <w:t>Ti</w:t>
      </w:r>
      <w:proofErr w:type="spellEnd"/>
      <w:r w:rsidR="000314C5" w:rsidRPr="003347C4">
        <w:rPr>
          <w:sz w:val="24"/>
          <w:szCs w:val="24"/>
        </w:rPr>
        <w:t>-1.5%</w:t>
      </w:r>
      <w:r w:rsidR="000314C5" w:rsidRPr="003347C4">
        <w:rPr>
          <w:sz w:val="24"/>
          <w:szCs w:val="24"/>
          <w:lang w:val="en-US"/>
        </w:rPr>
        <w:t>Si</w:t>
      </w:r>
      <w:r w:rsidR="000314C5">
        <w:rPr>
          <w:sz w:val="24"/>
          <w:szCs w:val="24"/>
        </w:rPr>
        <w:t>-</w:t>
      </w:r>
      <w:r w:rsidR="000314C5" w:rsidRPr="000314C5">
        <w:rPr>
          <w:sz w:val="24"/>
          <w:szCs w:val="24"/>
        </w:rPr>
        <w:t>2%</w:t>
      </w:r>
      <w:r w:rsidR="000314C5">
        <w:rPr>
          <w:sz w:val="24"/>
          <w:szCs w:val="24"/>
          <w:lang w:val="en-US"/>
        </w:rPr>
        <w:t>Mn</w:t>
      </w:r>
      <w:r w:rsidR="000314C5" w:rsidRPr="003347C4">
        <w:rPr>
          <w:sz w:val="24"/>
          <w:szCs w:val="24"/>
        </w:rPr>
        <w:t xml:space="preserve"> (</w:t>
      </w:r>
      <w:proofErr w:type="spellStart"/>
      <w:r w:rsidR="000314C5" w:rsidRPr="003347C4">
        <w:rPr>
          <w:sz w:val="24"/>
          <w:szCs w:val="24"/>
        </w:rPr>
        <w:t>мас</w:t>
      </w:r>
      <w:proofErr w:type="spellEnd"/>
      <w:r w:rsidR="000314C5" w:rsidRPr="003347C4">
        <w:rPr>
          <w:sz w:val="24"/>
          <w:szCs w:val="24"/>
        </w:rPr>
        <w:t>.</w:t>
      </w:r>
      <w:r w:rsidR="000314C5">
        <w:rPr>
          <w:sz w:val="24"/>
          <w:szCs w:val="24"/>
        </w:rPr>
        <w:t xml:space="preserve"> </w:t>
      </w:r>
      <w:r w:rsidR="000314C5" w:rsidRPr="003347C4">
        <w:rPr>
          <w:sz w:val="24"/>
          <w:szCs w:val="24"/>
        </w:rPr>
        <w:t>%)</w:t>
      </w:r>
      <w:r w:rsidR="00A0276E">
        <w:rPr>
          <w:sz w:val="24"/>
          <w:szCs w:val="24"/>
          <w:lang w:val="en-US"/>
        </w:rPr>
        <w:t>.</w:t>
      </w:r>
    </w:p>
    <w:p w14:paraId="53C88E2E" w14:textId="5AA20D68" w:rsidR="00EA651B" w:rsidRPr="003347C4" w:rsidRDefault="00EA651B" w:rsidP="003347C4">
      <w:pPr>
        <w:pStyle w:val="a5"/>
        <w:numPr>
          <w:ilvl w:val="0"/>
          <w:numId w:val="29"/>
        </w:numPr>
        <w:spacing w:before="0" w:after="160"/>
        <w:rPr>
          <w:rFonts w:eastAsiaTheme="minorHAnsi"/>
          <w:sz w:val="24"/>
          <w:szCs w:val="24"/>
        </w:rPr>
      </w:pPr>
      <w:r w:rsidRPr="003347C4">
        <w:rPr>
          <w:rFonts w:eastAsiaTheme="minorHAnsi"/>
          <w:sz w:val="24"/>
          <w:szCs w:val="24"/>
        </w:rPr>
        <w:t>Предложен</w:t>
      </w:r>
      <w:r w:rsidR="00935B89">
        <w:rPr>
          <w:rFonts w:eastAsiaTheme="minorHAnsi"/>
          <w:sz w:val="24"/>
          <w:szCs w:val="24"/>
        </w:rPr>
        <w:t>ы</w:t>
      </w:r>
      <w:r w:rsidRPr="003347C4">
        <w:rPr>
          <w:rFonts w:eastAsiaTheme="minorHAnsi"/>
          <w:sz w:val="24"/>
          <w:szCs w:val="24"/>
        </w:rPr>
        <w:t xml:space="preserve"> технологи</w:t>
      </w:r>
      <w:r w:rsidR="00935B89">
        <w:rPr>
          <w:rFonts w:eastAsiaTheme="minorHAnsi"/>
          <w:sz w:val="24"/>
          <w:szCs w:val="24"/>
        </w:rPr>
        <w:t>и</w:t>
      </w:r>
      <w:r w:rsidRPr="003347C4">
        <w:rPr>
          <w:rFonts w:eastAsiaTheme="minorHAnsi"/>
          <w:sz w:val="24"/>
          <w:szCs w:val="24"/>
        </w:rPr>
        <w:t xml:space="preserve"> </w:t>
      </w:r>
      <w:r w:rsidR="00BC70D6" w:rsidRPr="003347C4">
        <w:rPr>
          <w:rFonts w:eastAsiaTheme="minorHAnsi"/>
          <w:sz w:val="24"/>
          <w:szCs w:val="24"/>
        </w:rPr>
        <w:t xml:space="preserve">выплавки сляба-заготовки и изготовления </w:t>
      </w:r>
      <w:proofErr w:type="spellStart"/>
      <w:r w:rsidR="00BC70D6" w:rsidRPr="003347C4">
        <w:rPr>
          <w:rFonts w:eastAsiaTheme="minorHAnsi"/>
          <w:sz w:val="24"/>
          <w:szCs w:val="24"/>
        </w:rPr>
        <w:t>антидебризного</w:t>
      </w:r>
      <w:proofErr w:type="spellEnd"/>
      <w:r w:rsidR="00BC70D6" w:rsidRPr="003347C4">
        <w:rPr>
          <w:rFonts w:eastAsiaTheme="minorHAnsi"/>
          <w:sz w:val="24"/>
          <w:szCs w:val="24"/>
        </w:rPr>
        <w:t xml:space="preserve"> фильтра</w:t>
      </w:r>
      <w:r w:rsidR="003347C4" w:rsidRPr="003347C4">
        <w:rPr>
          <w:sz w:val="24"/>
          <w:szCs w:val="24"/>
        </w:rPr>
        <w:t xml:space="preserve"> для ВВЭР-1</w:t>
      </w:r>
      <w:r w:rsidR="004E09F9">
        <w:rPr>
          <w:sz w:val="24"/>
          <w:szCs w:val="24"/>
        </w:rPr>
        <w:t>0</w:t>
      </w:r>
      <w:r w:rsidR="003347C4" w:rsidRPr="003347C4">
        <w:rPr>
          <w:sz w:val="24"/>
          <w:szCs w:val="24"/>
        </w:rPr>
        <w:t>00</w:t>
      </w:r>
      <w:r w:rsidRPr="003347C4">
        <w:rPr>
          <w:rFonts w:eastAsiaTheme="minorHAnsi"/>
          <w:sz w:val="24"/>
          <w:szCs w:val="24"/>
        </w:rPr>
        <w:t>.</w:t>
      </w:r>
    </w:p>
    <w:p w14:paraId="7753C943" w14:textId="77777777" w:rsidR="00EA651B" w:rsidRDefault="00EA651B">
      <w:pPr>
        <w:spacing w:after="160" w:line="259" w:lineRule="auto"/>
        <w:rPr>
          <w:rFonts w:eastAsiaTheme="minorHAnsi"/>
        </w:rPr>
      </w:pPr>
      <w:r>
        <w:rPr>
          <w:rFonts w:eastAsiaTheme="minorHAnsi"/>
        </w:rPr>
        <w:br w:type="page"/>
      </w:r>
    </w:p>
    <w:p w14:paraId="1078068B" w14:textId="77777777" w:rsidR="00F5544A" w:rsidRDefault="00F5544A" w:rsidP="00EA651B">
      <w:pPr>
        <w:spacing w:after="160" w:line="259" w:lineRule="auto"/>
      </w:pPr>
    </w:p>
    <w:p w14:paraId="70EC5FCB" w14:textId="6431564C" w:rsidR="005905CD" w:rsidRPr="007F0A13" w:rsidRDefault="00172F1B" w:rsidP="00F5544A">
      <w:pPr>
        <w:pStyle w:val="ad"/>
        <w:rPr>
          <w:lang w:val="en-US"/>
        </w:rPr>
      </w:pPr>
      <w:r>
        <w:t>Список</w:t>
      </w:r>
      <w:r w:rsidRPr="007F0A13">
        <w:rPr>
          <w:lang w:val="en-US"/>
        </w:rPr>
        <w:t xml:space="preserve"> </w:t>
      </w:r>
      <w:r>
        <w:t>источников</w:t>
      </w:r>
    </w:p>
    <w:p w14:paraId="50CAC56A" w14:textId="77777777" w:rsidR="00172F1B" w:rsidRPr="007F0A13" w:rsidRDefault="00172F1B" w:rsidP="00B77FD9">
      <w:pPr>
        <w:rPr>
          <w:lang w:val="en-US"/>
        </w:rPr>
      </w:pPr>
    </w:p>
    <w:p w14:paraId="652F44E0" w14:textId="3EB50E1B" w:rsidR="00C02A5B" w:rsidRPr="00F5544A" w:rsidRDefault="00B77FD9" w:rsidP="00C02A5B">
      <w:pPr>
        <w:widowControl w:val="0"/>
        <w:autoSpaceDE w:val="0"/>
        <w:autoSpaceDN w:val="0"/>
        <w:adjustRightInd w:val="0"/>
        <w:ind w:left="640" w:hanging="640"/>
        <w:rPr>
          <w:noProof/>
          <w:lang w:val="en-US"/>
        </w:rPr>
      </w:pPr>
      <w:r w:rsidRPr="00B77FD9">
        <w:fldChar w:fldCharType="begin" w:fldLock="1"/>
      </w:r>
      <w:r w:rsidRPr="00AD7A20">
        <w:rPr>
          <w:lang w:val="en-US"/>
        </w:rPr>
        <w:instrText>ADDIN</w:instrText>
      </w:r>
      <w:r w:rsidRPr="00423E19">
        <w:rPr>
          <w:lang w:val="en-US"/>
        </w:rPr>
        <w:instrText xml:space="preserve"> </w:instrText>
      </w:r>
      <w:r w:rsidRPr="00AD7A20">
        <w:rPr>
          <w:lang w:val="en-US"/>
        </w:rPr>
        <w:instrText>Mendeley</w:instrText>
      </w:r>
      <w:r w:rsidRPr="00423E19">
        <w:rPr>
          <w:lang w:val="en-US"/>
        </w:rPr>
        <w:instrText xml:space="preserve"> </w:instrText>
      </w:r>
      <w:r w:rsidRPr="00AD7A20">
        <w:rPr>
          <w:lang w:val="en-US"/>
        </w:rPr>
        <w:instrText>Bibliography</w:instrText>
      </w:r>
      <w:r w:rsidRPr="00423E19">
        <w:rPr>
          <w:lang w:val="en-US"/>
        </w:rPr>
        <w:instrText xml:space="preserve"> </w:instrText>
      </w:r>
      <w:r w:rsidRPr="00AD7A20">
        <w:rPr>
          <w:lang w:val="en-US"/>
        </w:rPr>
        <w:instrText>CSL</w:instrText>
      </w:r>
      <w:r w:rsidRPr="00423E19">
        <w:rPr>
          <w:lang w:val="en-US"/>
        </w:rPr>
        <w:instrText>_</w:instrText>
      </w:r>
      <w:r w:rsidRPr="00AD7A20">
        <w:rPr>
          <w:lang w:val="en-US"/>
        </w:rPr>
        <w:instrText>BIBLIOGRAPHY</w:instrText>
      </w:r>
      <w:r w:rsidRPr="00423E19">
        <w:rPr>
          <w:lang w:val="en-US"/>
        </w:rPr>
        <w:instrText xml:space="preserve"> </w:instrText>
      </w:r>
      <w:r w:rsidRPr="00B77FD9">
        <w:fldChar w:fldCharType="separate"/>
      </w:r>
      <w:r w:rsidR="00C02A5B" w:rsidRPr="00F5544A">
        <w:rPr>
          <w:noProof/>
          <w:lang w:val="en-US"/>
        </w:rPr>
        <w:t>1.</w:t>
      </w:r>
      <w:r w:rsidR="00C02A5B" w:rsidRPr="00F5544A">
        <w:rPr>
          <w:noProof/>
          <w:lang w:val="en-US"/>
        </w:rPr>
        <w:tab/>
        <w:t>Davis J.R. Nickel, Cobalt, and Their Alloys // ASM International: Materials Park, OH. 2000.</w:t>
      </w:r>
    </w:p>
    <w:p w14:paraId="61722B33" w14:textId="77777777" w:rsidR="00C02A5B" w:rsidRPr="00C02A5B" w:rsidRDefault="00C02A5B" w:rsidP="00C02A5B">
      <w:pPr>
        <w:widowControl w:val="0"/>
        <w:autoSpaceDE w:val="0"/>
        <w:autoSpaceDN w:val="0"/>
        <w:adjustRightInd w:val="0"/>
        <w:ind w:left="640" w:hanging="640"/>
        <w:rPr>
          <w:noProof/>
        </w:rPr>
      </w:pPr>
      <w:r w:rsidRPr="00C02A5B">
        <w:rPr>
          <w:noProof/>
        </w:rPr>
        <w:t>2.</w:t>
      </w:r>
      <w:r w:rsidRPr="00C02A5B">
        <w:rPr>
          <w:noProof/>
        </w:rPr>
        <w:tab/>
        <w:t>Нечаев В.В. et al. Физическое Материаловедение Том 2. Основы Материаловедения. 2007.</w:t>
      </w:r>
    </w:p>
    <w:p w14:paraId="73F03DF5" w14:textId="77777777" w:rsidR="00C02A5B" w:rsidRPr="00C02A5B" w:rsidRDefault="00C02A5B" w:rsidP="00C02A5B">
      <w:pPr>
        <w:widowControl w:val="0"/>
        <w:autoSpaceDE w:val="0"/>
        <w:autoSpaceDN w:val="0"/>
        <w:adjustRightInd w:val="0"/>
        <w:ind w:left="640" w:hanging="640"/>
        <w:rPr>
          <w:noProof/>
        </w:rPr>
      </w:pPr>
      <w:r w:rsidRPr="00C02A5B">
        <w:rPr>
          <w:noProof/>
        </w:rPr>
        <w:t>3.</w:t>
      </w:r>
      <w:r w:rsidRPr="00C02A5B">
        <w:rPr>
          <w:noProof/>
        </w:rPr>
        <w:tab/>
        <w:t>Калин Б.А. et al. Физическое Материаловедение: Учебник Для Вузов: В 6 Т. /Под Общей Ред. Б.А. Калина. – М.: Мифи, 2008. Том 6. Часть 1. Конструкционные Материалы Ядерной Техники. 2008. 672 p.</w:t>
      </w:r>
    </w:p>
    <w:p w14:paraId="6285D890" w14:textId="77777777" w:rsidR="00C02A5B" w:rsidRPr="00F5544A" w:rsidRDefault="00C02A5B" w:rsidP="00C02A5B">
      <w:pPr>
        <w:widowControl w:val="0"/>
        <w:autoSpaceDE w:val="0"/>
        <w:autoSpaceDN w:val="0"/>
        <w:adjustRightInd w:val="0"/>
        <w:ind w:left="640" w:hanging="640"/>
        <w:rPr>
          <w:noProof/>
          <w:lang w:val="en-US"/>
        </w:rPr>
      </w:pPr>
      <w:r w:rsidRPr="00C02A5B">
        <w:rPr>
          <w:noProof/>
        </w:rPr>
        <w:t>4.</w:t>
      </w:r>
      <w:r w:rsidRPr="00C02A5B">
        <w:rPr>
          <w:noProof/>
        </w:rPr>
        <w:tab/>
        <w:t xml:space="preserve">Beddoes, J; Parr J.G. Introduction to stainless steels // ASM Int. 1999. </w:t>
      </w:r>
      <w:r w:rsidRPr="00F5544A">
        <w:rPr>
          <w:noProof/>
          <w:lang w:val="en-US"/>
        </w:rPr>
        <w:t>№ 36 MATERIALS SCIENCE; COMPILED DATA; CORROSION RESISTANCE; MECHANICAL PROPERTIES; PHYSICAL PROPERTIES; STAINLESS STEELS; TOXICITY; ALLOYS; DATA; HIGH ALLOY STEELS; INFORMATION; IRON ALLOYS; IRON BASE ALLOYS; NUMERICAL DATA; STEELS; 360100*-Metals &amp; Allo.</w:t>
      </w:r>
    </w:p>
    <w:p w14:paraId="43D1F031" w14:textId="77777777" w:rsidR="00C02A5B" w:rsidRPr="00C02A5B" w:rsidRDefault="00C02A5B" w:rsidP="00C02A5B">
      <w:pPr>
        <w:widowControl w:val="0"/>
        <w:autoSpaceDE w:val="0"/>
        <w:autoSpaceDN w:val="0"/>
        <w:adjustRightInd w:val="0"/>
        <w:ind w:left="640" w:hanging="640"/>
        <w:rPr>
          <w:noProof/>
        </w:rPr>
      </w:pPr>
      <w:r w:rsidRPr="00C02A5B">
        <w:rPr>
          <w:noProof/>
        </w:rPr>
        <w:t>5.</w:t>
      </w:r>
      <w:r w:rsidRPr="00C02A5B">
        <w:rPr>
          <w:noProof/>
        </w:rPr>
        <w:tab/>
        <w:t>Кудрявцев И.В. Материалы в машиностроении. Т.3. Специальные стали и сплавы. Издательство “Машиностроение,” 1968.</w:t>
      </w:r>
    </w:p>
    <w:p w14:paraId="67F86682" w14:textId="77777777" w:rsidR="00C02A5B" w:rsidRPr="00F5544A" w:rsidRDefault="00C02A5B" w:rsidP="00C02A5B">
      <w:pPr>
        <w:widowControl w:val="0"/>
        <w:autoSpaceDE w:val="0"/>
        <w:autoSpaceDN w:val="0"/>
        <w:adjustRightInd w:val="0"/>
        <w:ind w:left="640" w:hanging="640"/>
        <w:rPr>
          <w:noProof/>
          <w:lang w:val="en-US"/>
        </w:rPr>
      </w:pPr>
      <w:r w:rsidRPr="00C02A5B">
        <w:rPr>
          <w:noProof/>
        </w:rPr>
        <w:t>6.</w:t>
      </w:r>
      <w:r w:rsidRPr="00C02A5B">
        <w:rPr>
          <w:noProof/>
        </w:rPr>
        <w:tab/>
        <w:t xml:space="preserve">Ишина Е.А., Озерец Н.Н. Диаграммы состояния тройных систем. Екатеринбург: Екатеринбург Издательство Уральского университета, 2016. </w:t>
      </w:r>
      <w:r w:rsidRPr="00F5544A">
        <w:rPr>
          <w:noProof/>
          <w:lang w:val="en-US"/>
        </w:rPr>
        <w:t>120 p.</w:t>
      </w:r>
    </w:p>
    <w:p w14:paraId="3F8179D8"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7.</w:t>
      </w:r>
      <w:r w:rsidRPr="00F5544A">
        <w:rPr>
          <w:noProof/>
          <w:lang w:val="en-US"/>
        </w:rPr>
        <w:tab/>
        <w:t>Weng F. et al. A novel strategy to fabricate thin 316L stainless steel rods by continuous directed energy deposition in Z direction // Addit. Manuf. 2019.</w:t>
      </w:r>
    </w:p>
    <w:p w14:paraId="652C2D88"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8.</w:t>
      </w:r>
      <w:r w:rsidRPr="00F5544A">
        <w:rPr>
          <w:noProof/>
          <w:lang w:val="en-US"/>
        </w:rPr>
        <w:tab/>
        <w:t>Tukur S. a, Dambatta M.S., Ahmed A. Effect of Heat Treatment Temperature on Mechanical Properties of the AISI 304 // Int. J. Innov. Res. Sci. Eng. Technol. 2014.</w:t>
      </w:r>
    </w:p>
    <w:p w14:paraId="6ADBA0FB"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9.</w:t>
      </w:r>
      <w:r w:rsidRPr="00F5544A">
        <w:rPr>
          <w:noProof/>
          <w:lang w:val="en-US"/>
        </w:rPr>
        <w:tab/>
        <w:t>Specification Sheet: Alloy 309/309S/309H (UNS S30900, S30908, S30909) W. Nr. 1.4833.</w:t>
      </w:r>
    </w:p>
    <w:p w14:paraId="06BBB094"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10.</w:t>
      </w:r>
      <w:r w:rsidRPr="00F5544A">
        <w:rPr>
          <w:noProof/>
          <w:lang w:val="en-US"/>
        </w:rPr>
        <w:tab/>
        <w:t>Ludlum A., Sheet B. Technical Data Blue Sheet // Stainl. Steel Type. 1998.</w:t>
      </w:r>
    </w:p>
    <w:p w14:paraId="6971C6C0"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11.</w:t>
      </w:r>
      <w:r w:rsidRPr="00F5544A">
        <w:rPr>
          <w:noProof/>
          <w:lang w:val="en-US"/>
        </w:rPr>
        <w:tab/>
        <w:t>American Iron and Steel Institute, High-Temperature characteristics of stainless steels, A Designers’ Handbook Series N. 9004, Distributed by Nickel Development Institute.</w:t>
      </w:r>
    </w:p>
    <w:p w14:paraId="4CE29B4D" w14:textId="77777777" w:rsidR="00C02A5B" w:rsidRPr="00C02A5B" w:rsidRDefault="00C02A5B" w:rsidP="00C02A5B">
      <w:pPr>
        <w:widowControl w:val="0"/>
        <w:autoSpaceDE w:val="0"/>
        <w:autoSpaceDN w:val="0"/>
        <w:adjustRightInd w:val="0"/>
        <w:ind w:left="640" w:hanging="640"/>
        <w:rPr>
          <w:noProof/>
        </w:rPr>
      </w:pPr>
      <w:r w:rsidRPr="00C02A5B">
        <w:rPr>
          <w:noProof/>
        </w:rPr>
        <w:t>12.</w:t>
      </w:r>
      <w:r w:rsidRPr="00C02A5B">
        <w:rPr>
          <w:noProof/>
        </w:rPr>
        <w:tab/>
        <w:t>Трегубова О. И., Брыков С. И. С.С. ВОДНО - ХИМИЧЕСКИЙ РЕЖИМ ПЕРВОГО КОНТУРА ДЛЯ АЭС С ВВЭР - ТОИ. 2010.</w:t>
      </w:r>
    </w:p>
    <w:p w14:paraId="2C6CB3DD" w14:textId="77777777" w:rsidR="00C02A5B" w:rsidRPr="00F5544A" w:rsidRDefault="00C02A5B" w:rsidP="00C02A5B">
      <w:pPr>
        <w:widowControl w:val="0"/>
        <w:autoSpaceDE w:val="0"/>
        <w:autoSpaceDN w:val="0"/>
        <w:adjustRightInd w:val="0"/>
        <w:ind w:left="640" w:hanging="640"/>
        <w:rPr>
          <w:noProof/>
          <w:lang w:val="en-US"/>
        </w:rPr>
      </w:pPr>
      <w:r w:rsidRPr="00C02A5B">
        <w:rPr>
          <w:noProof/>
        </w:rPr>
        <w:t>13.</w:t>
      </w:r>
      <w:r w:rsidRPr="00C02A5B">
        <w:rPr>
          <w:noProof/>
        </w:rPr>
        <w:tab/>
        <w:t>А.М. Акимов С.А.К. ВОДНО-ХИМИЧЕСКИЙ РЕЖИМ ПЕРВОГО КОНТУРА АЭС С РЕАКТОРАМИ ВВЭР-1000. СЕВАСТОПОЛЬСКИЙ</w:t>
      </w:r>
      <w:r w:rsidRPr="00F5544A">
        <w:rPr>
          <w:noProof/>
          <w:lang w:val="en-US"/>
        </w:rPr>
        <w:t xml:space="preserve"> </w:t>
      </w:r>
      <w:r w:rsidRPr="00C02A5B">
        <w:rPr>
          <w:noProof/>
        </w:rPr>
        <w:t>ГОСУДАРСТВЕННЫЙ</w:t>
      </w:r>
      <w:r w:rsidRPr="00F5544A">
        <w:rPr>
          <w:noProof/>
          <w:lang w:val="en-US"/>
        </w:rPr>
        <w:t xml:space="preserve"> </w:t>
      </w:r>
      <w:r w:rsidRPr="00C02A5B">
        <w:rPr>
          <w:noProof/>
        </w:rPr>
        <w:t>УНИВЕРСИТЕТ</w:t>
      </w:r>
      <w:r w:rsidRPr="00F5544A">
        <w:rPr>
          <w:noProof/>
          <w:lang w:val="en-US"/>
        </w:rPr>
        <w:t>, 2018.</w:t>
      </w:r>
    </w:p>
    <w:p w14:paraId="613CE56C"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lastRenderedPageBreak/>
        <w:t>14.</w:t>
      </w:r>
      <w:r w:rsidRPr="00F5544A">
        <w:rPr>
          <w:noProof/>
          <w:lang w:val="en-US"/>
        </w:rPr>
        <w:tab/>
        <w:t>ASSOCIATION B.S.S. Elevated temperature physical properties of stainless steels [Electronic resource]. URL: https://www.bssa.org.uk/topics.php?article=139.</w:t>
      </w:r>
    </w:p>
    <w:p w14:paraId="783A4CA7" w14:textId="77777777" w:rsidR="00C02A5B" w:rsidRPr="00C02A5B" w:rsidRDefault="00C02A5B" w:rsidP="00C02A5B">
      <w:pPr>
        <w:widowControl w:val="0"/>
        <w:autoSpaceDE w:val="0"/>
        <w:autoSpaceDN w:val="0"/>
        <w:adjustRightInd w:val="0"/>
        <w:ind w:left="640" w:hanging="640"/>
        <w:rPr>
          <w:noProof/>
        </w:rPr>
      </w:pPr>
      <w:r w:rsidRPr="00F5544A">
        <w:rPr>
          <w:noProof/>
          <w:lang w:val="en-US"/>
        </w:rPr>
        <w:t>15.</w:t>
      </w:r>
      <w:r w:rsidRPr="00F5544A">
        <w:rPr>
          <w:noProof/>
          <w:lang w:val="en-US"/>
        </w:rPr>
        <w:tab/>
        <w:t xml:space="preserve">Frost H.J., Ashby M.F. Deformation-Mechanism Maps for Pure Iron, Two Austenitic Stainless Steels, and a Low-Alloy Ferritic Steel // Fundamental Aspects of Structural Alloy Design. </w:t>
      </w:r>
      <w:r w:rsidRPr="00C02A5B">
        <w:rPr>
          <w:noProof/>
        </w:rPr>
        <w:t>1977.</w:t>
      </w:r>
    </w:p>
    <w:p w14:paraId="6F9B9C80" w14:textId="77777777" w:rsidR="00C02A5B" w:rsidRPr="00F5544A" w:rsidRDefault="00C02A5B" w:rsidP="00C02A5B">
      <w:pPr>
        <w:widowControl w:val="0"/>
        <w:autoSpaceDE w:val="0"/>
        <w:autoSpaceDN w:val="0"/>
        <w:adjustRightInd w:val="0"/>
        <w:ind w:left="640" w:hanging="640"/>
        <w:rPr>
          <w:noProof/>
          <w:lang w:val="en-US"/>
        </w:rPr>
      </w:pPr>
      <w:r w:rsidRPr="00C02A5B">
        <w:rPr>
          <w:noProof/>
        </w:rPr>
        <w:t>16.</w:t>
      </w:r>
      <w:r w:rsidRPr="00C02A5B">
        <w:rPr>
          <w:noProof/>
        </w:rPr>
        <w:tab/>
        <w:t xml:space="preserve">Фрост Г.Д., Эшби М.Ф. Карты механизмов деформации. Челябинск: Металлургия, 1989. </w:t>
      </w:r>
      <w:r w:rsidRPr="00F5544A">
        <w:rPr>
          <w:noProof/>
          <w:lang w:val="en-US"/>
        </w:rPr>
        <w:t>328 p.</w:t>
      </w:r>
    </w:p>
    <w:p w14:paraId="3FCFC1D4" w14:textId="77777777" w:rsidR="00C02A5B" w:rsidRPr="00C02A5B" w:rsidRDefault="00C02A5B" w:rsidP="00C02A5B">
      <w:pPr>
        <w:widowControl w:val="0"/>
        <w:autoSpaceDE w:val="0"/>
        <w:autoSpaceDN w:val="0"/>
        <w:adjustRightInd w:val="0"/>
        <w:ind w:left="640" w:hanging="640"/>
        <w:rPr>
          <w:noProof/>
        </w:rPr>
      </w:pPr>
      <w:r w:rsidRPr="00F5544A">
        <w:rPr>
          <w:noProof/>
          <w:lang w:val="en-US"/>
        </w:rPr>
        <w:t>17.</w:t>
      </w:r>
      <w:r w:rsidRPr="00F5544A">
        <w:rPr>
          <w:noProof/>
          <w:lang w:val="en-US"/>
        </w:rPr>
        <w:tab/>
        <w:t xml:space="preserve">Series A. Stainless steels at high temperatures // Journal of Materials Science Letters. </w:t>
      </w:r>
      <w:r w:rsidRPr="00C02A5B">
        <w:rPr>
          <w:noProof/>
        </w:rPr>
        <w:t>2000. Vol. 19, № 8. 2268–2278 p.</w:t>
      </w:r>
    </w:p>
    <w:p w14:paraId="204BA813" w14:textId="77777777" w:rsidR="00C02A5B" w:rsidRPr="00F5544A" w:rsidRDefault="00C02A5B" w:rsidP="00C02A5B">
      <w:pPr>
        <w:widowControl w:val="0"/>
        <w:autoSpaceDE w:val="0"/>
        <w:autoSpaceDN w:val="0"/>
        <w:adjustRightInd w:val="0"/>
        <w:ind w:left="640" w:hanging="640"/>
        <w:rPr>
          <w:noProof/>
          <w:lang w:val="en-US"/>
        </w:rPr>
      </w:pPr>
      <w:r w:rsidRPr="00C02A5B">
        <w:rPr>
          <w:noProof/>
        </w:rPr>
        <w:t>18.</w:t>
      </w:r>
      <w:r w:rsidRPr="00C02A5B">
        <w:rPr>
          <w:noProof/>
        </w:rPr>
        <w:tab/>
        <w:t xml:space="preserve">Григорьев Е.Г. et al. 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 </w:t>
      </w:r>
      <w:r w:rsidRPr="00F5544A">
        <w:rPr>
          <w:noProof/>
          <w:lang w:val="en-US"/>
        </w:rPr>
        <w:t>2008. 696 p.</w:t>
      </w:r>
    </w:p>
    <w:p w14:paraId="117BB460"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19.</w:t>
      </w:r>
      <w:r w:rsidRPr="00F5544A">
        <w:rPr>
          <w:noProof/>
          <w:lang w:val="en-US"/>
        </w:rPr>
        <w:tab/>
        <w:t>Tan L. et al. Microstructural Evolution of Type 304 and 316 Stainless Steels Under Neutron Irradiation at LWR Relevant Conditions // JOM. 2016.</w:t>
      </w:r>
    </w:p>
    <w:p w14:paraId="51C387B0"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20.</w:t>
      </w:r>
      <w:r w:rsidRPr="00F5544A">
        <w:rPr>
          <w:noProof/>
          <w:lang w:val="en-US"/>
        </w:rPr>
        <w:tab/>
        <w:t>Fabritsiev S.A., Pokrovsky A.S. Effect of irradiation temperature and dose on radiation hardening of some pure metals // J. Nucl. Mater. Elsevier B.V., 2011. Vol. 417, № 1–3. P. 940–943.</w:t>
      </w:r>
    </w:p>
    <w:p w14:paraId="55394959"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21.</w:t>
      </w:r>
      <w:r w:rsidRPr="00F5544A">
        <w:rPr>
          <w:noProof/>
          <w:lang w:val="en-US"/>
        </w:rPr>
        <w:tab/>
        <w:t>Allen T.R. et al. The effect of dose rate on the response of austenitic stainless steels to neutron radiation // J. Nucl. Mater. 2006.</w:t>
      </w:r>
    </w:p>
    <w:p w14:paraId="11BFB014"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22.</w:t>
      </w:r>
      <w:r w:rsidRPr="00F5544A">
        <w:rPr>
          <w:noProof/>
          <w:lang w:val="en-US"/>
        </w:rPr>
        <w:tab/>
        <w:t>KANGILASKI M. RADIATION EFFECTS IN STRUCTURAL MATERIALS // React. Mater. 1970.</w:t>
      </w:r>
    </w:p>
    <w:p w14:paraId="01D2B374"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23.</w:t>
      </w:r>
      <w:r w:rsidRPr="00F5544A">
        <w:rPr>
          <w:noProof/>
          <w:lang w:val="en-US"/>
        </w:rPr>
        <w:tab/>
        <w:t>Pawel J.P. et al. In Effects of Radiation on Materials: 18th International Symposium. ASTM STP 1325, 1999. P. pp 671–688.</w:t>
      </w:r>
    </w:p>
    <w:p w14:paraId="0B3B27DC" w14:textId="77777777" w:rsidR="00C02A5B" w:rsidRPr="00C02A5B" w:rsidRDefault="00C02A5B" w:rsidP="00C02A5B">
      <w:pPr>
        <w:widowControl w:val="0"/>
        <w:autoSpaceDE w:val="0"/>
        <w:autoSpaceDN w:val="0"/>
        <w:adjustRightInd w:val="0"/>
        <w:ind w:left="640" w:hanging="640"/>
        <w:rPr>
          <w:noProof/>
        </w:rPr>
      </w:pPr>
      <w:r w:rsidRPr="00F5544A">
        <w:rPr>
          <w:noProof/>
          <w:lang w:val="en-US"/>
        </w:rPr>
        <w:t>24.</w:t>
      </w:r>
      <w:r w:rsidRPr="00F5544A">
        <w:rPr>
          <w:noProof/>
          <w:lang w:val="en-US"/>
        </w:rPr>
        <w:tab/>
        <w:t xml:space="preserve">Garner F.A. Radiation damage in austenitic steels // Comprehensive Nuclear Materials. </w:t>
      </w:r>
      <w:r w:rsidRPr="00C02A5B">
        <w:rPr>
          <w:noProof/>
        </w:rPr>
        <w:t>2012.</w:t>
      </w:r>
    </w:p>
    <w:p w14:paraId="7774D7AC" w14:textId="77777777" w:rsidR="00C02A5B" w:rsidRPr="00F5544A" w:rsidRDefault="00C02A5B" w:rsidP="00C02A5B">
      <w:pPr>
        <w:widowControl w:val="0"/>
        <w:autoSpaceDE w:val="0"/>
        <w:autoSpaceDN w:val="0"/>
        <w:adjustRightInd w:val="0"/>
        <w:ind w:left="640" w:hanging="640"/>
        <w:rPr>
          <w:noProof/>
          <w:lang w:val="en-US"/>
        </w:rPr>
      </w:pPr>
      <w:r w:rsidRPr="00C02A5B">
        <w:rPr>
          <w:noProof/>
        </w:rPr>
        <w:t>25.</w:t>
      </w:r>
      <w:r w:rsidRPr="00C02A5B">
        <w:rPr>
          <w:noProof/>
        </w:rPr>
        <w:tab/>
        <w:t xml:space="preserve">Сорокин. 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 2015. </w:t>
      </w:r>
      <w:r w:rsidRPr="00F5544A">
        <w:rPr>
          <w:noProof/>
          <w:lang w:val="en-US"/>
        </w:rPr>
        <w:t>207 p.</w:t>
      </w:r>
    </w:p>
    <w:p w14:paraId="5882CD85" w14:textId="77777777" w:rsidR="00C02A5B" w:rsidRPr="00C02A5B" w:rsidRDefault="00C02A5B" w:rsidP="00C02A5B">
      <w:pPr>
        <w:widowControl w:val="0"/>
        <w:autoSpaceDE w:val="0"/>
        <w:autoSpaceDN w:val="0"/>
        <w:adjustRightInd w:val="0"/>
        <w:ind w:left="640" w:hanging="640"/>
        <w:rPr>
          <w:noProof/>
        </w:rPr>
      </w:pPr>
      <w:r w:rsidRPr="00F5544A">
        <w:rPr>
          <w:noProof/>
          <w:lang w:val="en-US"/>
        </w:rPr>
        <w:t>26.</w:t>
      </w:r>
      <w:r w:rsidRPr="00F5544A">
        <w:rPr>
          <w:noProof/>
          <w:lang w:val="en-US"/>
        </w:rPr>
        <w:tab/>
        <w:t xml:space="preserve">Allen T.R. HIGH DOSE RADIATION EFFECTS IN STEELS // Radiation Effects in Solids. </w:t>
      </w:r>
      <w:r w:rsidRPr="00C02A5B">
        <w:rPr>
          <w:noProof/>
        </w:rPr>
        <w:t>2007.</w:t>
      </w:r>
    </w:p>
    <w:p w14:paraId="2D13558A" w14:textId="77777777" w:rsidR="00C02A5B" w:rsidRPr="00F5544A" w:rsidRDefault="00C02A5B" w:rsidP="00C02A5B">
      <w:pPr>
        <w:widowControl w:val="0"/>
        <w:autoSpaceDE w:val="0"/>
        <w:autoSpaceDN w:val="0"/>
        <w:adjustRightInd w:val="0"/>
        <w:ind w:left="640" w:hanging="640"/>
        <w:rPr>
          <w:noProof/>
          <w:lang w:val="en-US"/>
        </w:rPr>
      </w:pPr>
      <w:r w:rsidRPr="00C02A5B">
        <w:rPr>
          <w:noProof/>
        </w:rPr>
        <w:t>27.</w:t>
      </w:r>
      <w:r w:rsidRPr="00C02A5B">
        <w:rPr>
          <w:noProof/>
        </w:rPr>
        <w:tab/>
        <w:t xml:space="preserve">ЗВЯГИН Б.В. 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 </w:t>
      </w:r>
      <w:r w:rsidRPr="00F5544A">
        <w:rPr>
          <w:noProof/>
          <w:lang w:val="en-US"/>
        </w:rPr>
        <w:t>2009.</w:t>
      </w:r>
    </w:p>
    <w:p w14:paraId="59C54A06"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lastRenderedPageBreak/>
        <w:t>28.</w:t>
      </w:r>
      <w:r w:rsidRPr="00F5544A">
        <w:rPr>
          <w:noProof/>
          <w:lang w:val="en-US"/>
        </w:rPr>
        <w:tab/>
        <w:t>Was G.S. Fundamentals of radiation materials science: Metals and alloys // Fundamentals of Radiation Materials Science: Metals and Alloys. 2007.</w:t>
      </w:r>
    </w:p>
    <w:p w14:paraId="00B5BF8B" w14:textId="77777777" w:rsidR="00C02A5B" w:rsidRPr="00F5544A" w:rsidRDefault="00C02A5B" w:rsidP="00C02A5B">
      <w:pPr>
        <w:widowControl w:val="0"/>
        <w:autoSpaceDE w:val="0"/>
        <w:autoSpaceDN w:val="0"/>
        <w:adjustRightInd w:val="0"/>
        <w:ind w:left="640" w:hanging="640"/>
        <w:rPr>
          <w:noProof/>
          <w:lang w:val="en-US"/>
        </w:rPr>
      </w:pPr>
      <w:r w:rsidRPr="00F5544A">
        <w:rPr>
          <w:noProof/>
          <w:lang w:val="en-US"/>
        </w:rPr>
        <w:t>29.</w:t>
      </w:r>
      <w:r w:rsidRPr="00F5544A">
        <w:rPr>
          <w:noProof/>
          <w:lang w:val="en-US"/>
        </w:rPr>
        <w:tab/>
        <w:t>IRRADIATION CREEP OF AUSTENITIC STEELS IRRADIATED UP TO HIGH FLUENCE IN THE BOR-60 REACTOR. P. 179–188.</w:t>
      </w:r>
    </w:p>
    <w:p w14:paraId="5781F888" w14:textId="77777777" w:rsidR="00C02A5B" w:rsidRPr="00C02A5B" w:rsidRDefault="00C02A5B" w:rsidP="00C02A5B">
      <w:pPr>
        <w:widowControl w:val="0"/>
        <w:autoSpaceDE w:val="0"/>
        <w:autoSpaceDN w:val="0"/>
        <w:adjustRightInd w:val="0"/>
        <w:ind w:left="640" w:hanging="640"/>
        <w:rPr>
          <w:noProof/>
        </w:rPr>
      </w:pPr>
      <w:r w:rsidRPr="00F5544A">
        <w:rPr>
          <w:noProof/>
          <w:lang w:val="en-US"/>
        </w:rPr>
        <w:t>30.</w:t>
      </w:r>
      <w:r w:rsidRPr="00F5544A">
        <w:rPr>
          <w:noProof/>
          <w:lang w:val="en-US"/>
        </w:rPr>
        <w:tab/>
        <w:t xml:space="preserve">Terachi T. et al. Corrosion behavior of stainless steels in simulated PWR primary water—effect of chromium content in alloys and dissolved hydrogen— // J. Nucl. Sci. </w:t>
      </w:r>
      <w:r w:rsidRPr="00C02A5B">
        <w:rPr>
          <w:noProof/>
        </w:rPr>
        <w:t>Technol. 2008.</w:t>
      </w:r>
    </w:p>
    <w:p w14:paraId="30286CB9" w14:textId="77777777" w:rsidR="00C02A5B" w:rsidRPr="00C02A5B" w:rsidRDefault="00C02A5B" w:rsidP="00C02A5B">
      <w:pPr>
        <w:widowControl w:val="0"/>
        <w:autoSpaceDE w:val="0"/>
        <w:autoSpaceDN w:val="0"/>
        <w:adjustRightInd w:val="0"/>
        <w:ind w:left="640" w:hanging="640"/>
        <w:rPr>
          <w:noProof/>
        </w:rPr>
      </w:pPr>
      <w:r w:rsidRPr="00C02A5B">
        <w:rPr>
          <w:noProof/>
        </w:rPr>
        <w:t>31.</w:t>
      </w:r>
      <w:r w:rsidRPr="00C02A5B">
        <w:rPr>
          <w:noProof/>
        </w:rPr>
        <w:tab/>
        <w:t>Самарин А. М. Замена никеля азотом в жароупорной стали // Известия АН СССР. 1944. Vol. 1–2.</w:t>
      </w:r>
    </w:p>
    <w:p w14:paraId="19DFC90E" w14:textId="77777777" w:rsidR="00C02A5B" w:rsidRPr="00C02A5B" w:rsidRDefault="00C02A5B" w:rsidP="00C02A5B">
      <w:pPr>
        <w:widowControl w:val="0"/>
        <w:autoSpaceDE w:val="0"/>
        <w:autoSpaceDN w:val="0"/>
        <w:adjustRightInd w:val="0"/>
        <w:ind w:left="640" w:hanging="640"/>
        <w:rPr>
          <w:noProof/>
        </w:rPr>
      </w:pPr>
      <w:r w:rsidRPr="00C02A5B">
        <w:rPr>
          <w:noProof/>
        </w:rPr>
        <w:t>32.</w:t>
      </w:r>
      <w:r w:rsidRPr="00C02A5B">
        <w:rPr>
          <w:noProof/>
        </w:rPr>
        <w:tab/>
        <w:t>Идельчик Б. защита от коррозии компрессорных машин. Ленинград, 1984. 119 p.</w:t>
      </w:r>
    </w:p>
    <w:p w14:paraId="3930DB61" w14:textId="77777777" w:rsidR="00C02A5B" w:rsidRPr="00C02A5B" w:rsidRDefault="00C02A5B" w:rsidP="00C02A5B">
      <w:pPr>
        <w:widowControl w:val="0"/>
        <w:autoSpaceDE w:val="0"/>
        <w:autoSpaceDN w:val="0"/>
        <w:adjustRightInd w:val="0"/>
        <w:ind w:left="640" w:hanging="640"/>
        <w:rPr>
          <w:noProof/>
        </w:rPr>
      </w:pPr>
      <w:r w:rsidRPr="00C02A5B">
        <w:rPr>
          <w:noProof/>
        </w:rPr>
        <w:t>33.</w:t>
      </w:r>
      <w:r w:rsidRPr="00C02A5B">
        <w:rPr>
          <w:noProof/>
        </w:rPr>
        <w:tab/>
        <w:t>В.С. М. Основы легирования стали // М.: Металлургиздат,. 1959. 690 p.</w:t>
      </w:r>
    </w:p>
    <w:p w14:paraId="225CE20B" w14:textId="77777777" w:rsidR="00C02A5B" w:rsidRPr="00F5544A" w:rsidRDefault="00C02A5B" w:rsidP="00C02A5B">
      <w:pPr>
        <w:widowControl w:val="0"/>
        <w:autoSpaceDE w:val="0"/>
        <w:autoSpaceDN w:val="0"/>
        <w:adjustRightInd w:val="0"/>
        <w:ind w:left="640" w:hanging="640"/>
        <w:rPr>
          <w:noProof/>
          <w:lang w:val="en-US"/>
        </w:rPr>
      </w:pPr>
      <w:r w:rsidRPr="00C02A5B">
        <w:rPr>
          <w:noProof/>
        </w:rPr>
        <w:t>34.</w:t>
      </w:r>
      <w:r w:rsidRPr="00C02A5B">
        <w:rPr>
          <w:noProof/>
        </w:rPr>
        <w:tab/>
        <w:t xml:space="preserve">Нохрина О. Легирование и модифицирование стали с использованием природных и техногенных материалов // легирование и модифицирование стали с использованием природных и техногенных материалов. </w:t>
      </w:r>
      <w:r w:rsidRPr="00F5544A">
        <w:rPr>
          <w:noProof/>
          <w:lang w:val="en-US"/>
        </w:rPr>
        <w:t>2013. P. 320.</w:t>
      </w:r>
    </w:p>
    <w:p w14:paraId="6058969D" w14:textId="77777777" w:rsidR="00C02A5B" w:rsidRPr="00C02A5B" w:rsidRDefault="00C02A5B" w:rsidP="00C02A5B">
      <w:pPr>
        <w:widowControl w:val="0"/>
        <w:autoSpaceDE w:val="0"/>
        <w:autoSpaceDN w:val="0"/>
        <w:adjustRightInd w:val="0"/>
        <w:ind w:left="640" w:hanging="640"/>
        <w:rPr>
          <w:noProof/>
        </w:rPr>
      </w:pPr>
      <w:r w:rsidRPr="00F5544A">
        <w:rPr>
          <w:noProof/>
          <w:lang w:val="en-US"/>
        </w:rPr>
        <w:t>35.</w:t>
      </w:r>
      <w:r w:rsidRPr="00F5544A">
        <w:rPr>
          <w:noProof/>
          <w:lang w:val="en-US"/>
        </w:rPr>
        <w:tab/>
        <w:t xml:space="preserve">Shinoda T. et al. Effects of some carbide stabilizing elements on creep-rupture strength and microstructural changes of 18-10 austenitic steel // Metall. </w:t>
      </w:r>
      <w:r w:rsidRPr="00C02A5B">
        <w:rPr>
          <w:noProof/>
        </w:rPr>
        <w:t>Trans. 1973.</w:t>
      </w:r>
    </w:p>
    <w:p w14:paraId="4196DDFA" w14:textId="77777777" w:rsidR="00C02A5B" w:rsidRPr="00C02A5B" w:rsidRDefault="00C02A5B" w:rsidP="00C02A5B">
      <w:pPr>
        <w:widowControl w:val="0"/>
        <w:autoSpaceDE w:val="0"/>
        <w:autoSpaceDN w:val="0"/>
        <w:adjustRightInd w:val="0"/>
        <w:ind w:left="640" w:hanging="640"/>
        <w:rPr>
          <w:noProof/>
        </w:rPr>
      </w:pPr>
      <w:r w:rsidRPr="00C02A5B">
        <w:rPr>
          <w:noProof/>
        </w:rPr>
        <w:t>36.</w:t>
      </w:r>
      <w:r w:rsidRPr="00C02A5B">
        <w:rPr>
          <w:noProof/>
        </w:rPr>
        <w:tab/>
        <w:t>Рыбасенко И. Д., Якубовский Л. А., Каган И. З. Технология изготовления химической аппаратуры из нержавеющей стали. 1951. 255 p.</w:t>
      </w:r>
    </w:p>
    <w:p w14:paraId="53CE8A99" w14:textId="77777777" w:rsidR="00C02A5B" w:rsidRPr="00C02A5B" w:rsidRDefault="00C02A5B" w:rsidP="00C02A5B">
      <w:pPr>
        <w:widowControl w:val="0"/>
        <w:autoSpaceDE w:val="0"/>
        <w:autoSpaceDN w:val="0"/>
        <w:adjustRightInd w:val="0"/>
        <w:ind w:left="640" w:hanging="640"/>
        <w:rPr>
          <w:noProof/>
        </w:rPr>
      </w:pPr>
      <w:r w:rsidRPr="00C02A5B">
        <w:rPr>
          <w:noProof/>
        </w:rPr>
        <w:t>37.</w:t>
      </w:r>
      <w:r w:rsidRPr="00C02A5B">
        <w:rPr>
          <w:noProof/>
        </w:rPr>
        <w:tab/>
        <w:t>Степанова В. В. Справочник рабочего-сварщика. 1960. 637 p.</w:t>
      </w:r>
    </w:p>
    <w:p w14:paraId="35A7F410" w14:textId="77777777" w:rsidR="00C02A5B" w:rsidRPr="00F5544A" w:rsidRDefault="00C02A5B" w:rsidP="00C02A5B">
      <w:pPr>
        <w:widowControl w:val="0"/>
        <w:autoSpaceDE w:val="0"/>
        <w:autoSpaceDN w:val="0"/>
        <w:adjustRightInd w:val="0"/>
        <w:ind w:left="640" w:hanging="640"/>
        <w:rPr>
          <w:noProof/>
          <w:lang w:val="en-US"/>
        </w:rPr>
      </w:pPr>
      <w:r w:rsidRPr="00C02A5B">
        <w:rPr>
          <w:noProof/>
        </w:rPr>
        <w:t>38.</w:t>
      </w:r>
      <w:r w:rsidRPr="00C02A5B">
        <w:rPr>
          <w:noProof/>
        </w:rPr>
        <w:tab/>
        <w:t xml:space="preserve">King A. et al. </w:t>
      </w:r>
      <w:r w:rsidRPr="00F5544A">
        <w:rPr>
          <w:noProof/>
          <w:lang w:val="en-US"/>
        </w:rPr>
        <w:t>Observations of intergranular stress corrosion cracking in a grain-mapped polycrystal // Science (80-. ). 2008.</w:t>
      </w:r>
    </w:p>
    <w:p w14:paraId="074AD38C" w14:textId="77777777" w:rsidR="00C02A5B" w:rsidRPr="00C02A5B" w:rsidRDefault="00C02A5B" w:rsidP="00C02A5B">
      <w:pPr>
        <w:widowControl w:val="0"/>
        <w:autoSpaceDE w:val="0"/>
        <w:autoSpaceDN w:val="0"/>
        <w:adjustRightInd w:val="0"/>
        <w:ind w:left="640" w:hanging="640"/>
        <w:rPr>
          <w:noProof/>
        </w:rPr>
      </w:pPr>
      <w:r w:rsidRPr="00F5544A">
        <w:rPr>
          <w:noProof/>
          <w:lang w:val="en-US"/>
        </w:rPr>
        <w:t>39.</w:t>
      </w:r>
      <w:r w:rsidRPr="00F5544A">
        <w:rPr>
          <w:noProof/>
          <w:lang w:val="en-US"/>
        </w:rPr>
        <w:tab/>
        <w:t xml:space="preserve">Chung H.M. et al. Irradiation-assisted stress corrosion cracking of model austenitic stainless steels // Proceedings of the Ninth International Symposium on Environmental Degradation of Materials in Nuclear Power Systems - Water Reactors -. </w:t>
      </w:r>
      <w:r w:rsidRPr="00C02A5B">
        <w:rPr>
          <w:noProof/>
        </w:rPr>
        <w:t>1999.</w:t>
      </w:r>
    </w:p>
    <w:p w14:paraId="5CA24B25" w14:textId="77777777" w:rsidR="00C02A5B" w:rsidRPr="00C02A5B" w:rsidRDefault="00C02A5B" w:rsidP="00C02A5B">
      <w:pPr>
        <w:widowControl w:val="0"/>
        <w:autoSpaceDE w:val="0"/>
        <w:autoSpaceDN w:val="0"/>
        <w:adjustRightInd w:val="0"/>
        <w:ind w:left="640" w:hanging="640"/>
        <w:rPr>
          <w:noProof/>
        </w:rPr>
      </w:pPr>
      <w:r w:rsidRPr="00C02A5B">
        <w:rPr>
          <w:noProof/>
        </w:rPr>
        <w:t>40.</w:t>
      </w:r>
      <w:r w:rsidRPr="00C02A5B">
        <w:rPr>
          <w:noProof/>
        </w:rPr>
        <w:tab/>
        <w:t>Клинов И. Я. Коррозия химической аппаратуры и коррозионностойкие материалы // Машиностроение. 1967. 468 p.</w:t>
      </w:r>
    </w:p>
    <w:p w14:paraId="5929A780" w14:textId="77777777" w:rsidR="00C02A5B" w:rsidRPr="00C02A5B" w:rsidRDefault="00C02A5B" w:rsidP="00C02A5B">
      <w:pPr>
        <w:widowControl w:val="0"/>
        <w:autoSpaceDE w:val="0"/>
        <w:autoSpaceDN w:val="0"/>
        <w:adjustRightInd w:val="0"/>
        <w:ind w:left="640" w:hanging="640"/>
        <w:rPr>
          <w:noProof/>
        </w:rPr>
      </w:pPr>
      <w:r w:rsidRPr="00C02A5B">
        <w:rPr>
          <w:noProof/>
        </w:rPr>
        <w:t>41.</w:t>
      </w:r>
      <w:r w:rsidRPr="00C02A5B">
        <w:rPr>
          <w:noProof/>
        </w:rPr>
        <w:tab/>
        <w:t>ГОСТ 5632-2014 Нержавеющие стали и сплавы коррозионно-стойкие, жаростойкие и жаропрочные. Марки (с Изменением N 1). 2015.</w:t>
      </w:r>
    </w:p>
    <w:p w14:paraId="2E0BCA45" w14:textId="77777777" w:rsidR="00C02A5B" w:rsidRPr="00C02A5B" w:rsidRDefault="00C02A5B" w:rsidP="00C02A5B">
      <w:pPr>
        <w:widowControl w:val="0"/>
        <w:autoSpaceDE w:val="0"/>
        <w:autoSpaceDN w:val="0"/>
        <w:adjustRightInd w:val="0"/>
        <w:ind w:left="640" w:hanging="640"/>
        <w:rPr>
          <w:noProof/>
        </w:rPr>
      </w:pPr>
      <w:r w:rsidRPr="00C02A5B">
        <w:rPr>
          <w:noProof/>
        </w:rPr>
        <w:t>42.</w:t>
      </w:r>
      <w:r w:rsidRPr="00C02A5B">
        <w:rPr>
          <w:noProof/>
        </w:rPr>
        <w:tab/>
        <w:t>Механические свойства стали 12Х18Н10Т [Electronic resource]. URL: http://www.lasmet.ru/steel/mark.php?s=15.</w:t>
      </w:r>
    </w:p>
    <w:p w14:paraId="155B7AB5" w14:textId="77777777" w:rsidR="00C02A5B" w:rsidRPr="00C02A5B" w:rsidRDefault="00C02A5B" w:rsidP="00C02A5B">
      <w:pPr>
        <w:widowControl w:val="0"/>
        <w:autoSpaceDE w:val="0"/>
        <w:autoSpaceDN w:val="0"/>
        <w:adjustRightInd w:val="0"/>
        <w:ind w:left="640" w:hanging="640"/>
        <w:rPr>
          <w:noProof/>
        </w:rPr>
      </w:pPr>
      <w:r w:rsidRPr="00C02A5B">
        <w:rPr>
          <w:noProof/>
        </w:rPr>
        <w:t>43.</w:t>
      </w:r>
      <w:r w:rsidRPr="00C02A5B">
        <w:rPr>
          <w:noProof/>
        </w:rPr>
        <w:tab/>
        <w:t>ГОСТ 5949-75 Сталь сортовая и калиброванная коррозионно-стойкая, жаростойкая и жаропрочная.</w:t>
      </w:r>
    </w:p>
    <w:p w14:paraId="717F29B9" w14:textId="77777777" w:rsidR="00C02A5B" w:rsidRPr="00C02A5B" w:rsidRDefault="00C02A5B" w:rsidP="00C02A5B">
      <w:pPr>
        <w:widowControl w:val="0"/>
        <w:autoSpaceDE w:val="0"/>
        <w:autoSpaceDN w:val="0"/>
        <w:adjustRightInd w:val="0"/>
        <w:ind w:left="640" w:hanging="640"/>
        <w:rPr>
          <w:noProof/>
        </w:rPr>
      </w:pPr>
      <w:r w:rsidRPr="00C02A5B">
        <w:rPr>
          <w:noProof/>
        </w:rPr>
        <w:t>44.</w:t>
      </w:r>
      <w:r w:rsidRPr="00C02A5B">
        <w:rPr>
          <w:noProof/>
        </w:rPr>
        <w:tab/>
        <w:t>Стали И.П.С.И., Максимкин О.П., Тиванова О.В. ВЛИЯНИЕ НЕЙТРОННОГО ОБЛУЧЕНИЯ НА ТЕМПЕРАТУРНО-СКОРОСТНЫЕ ИЗМЕНЕНИЯ ХАРАКТЕРИСТИК ПРОЧНОСТИ. 2003. № 83. P. 35–45.</w:t>
      </w:r>
    </w:p>
    <w:p w14:paraId="36709259" w14:textId="77777777" w:rsidR="00C02A5B" w:rsidRPr="00C02A5B" w:rsidRDefault="00C02A5B" w:rsidP="00C02A5B">
      <w:pPr>
        <w:widowControl w:val="0"/>
        <w:autoSpaceDE w:val="0"/>
        <w:autoSpaceDN w:val="0"/>
        <w:adjustRightInd w:val="0"/>
        <w:ind w:left="640" w:hanging="640"/>
        <w:rPr>
          <w:noProof/>
        </w:rPr>
      </w:pPr>
      <w:r w:rsidRPr="00C02A5B">
        <w:rPr>
          <w:noProof/>
        </w:rPr>
        <w:lastRenderedPageBreak/>
        <w:t>45.</w:t>
      </w:r>
      <w:r w:rsidRPr="00C02A5B">
        <w:rPr>
          <w:noProof/>
        </w:rPr>
        <w:tab/>
        <w:t>Иванова В. С., Гордиенко Л. К. Новые пути повышения прочности металло. 1964. 118 p.</w:t>
      </w:r>
    </w:p>
    <w:p w14:paraId="17AB28CA" w14:textId="77777777" w:rsidR="00C02A5B" w:rsidRPr="00C02A5B" w:rsidRDefault="00C02A5B" w:rsidP="00C02A5B">
      <w:pPr>
        <w:widowControl w:val="0"/>
        <w:autoSpaceDE w:val="0"/>
        <w:autoSpaceDN w:val="0"/>
        <w:adjustRightInd w:val="0"/>
        <w:ind w:left="640" w:hanging="640"/>
        <w:rPr>
          <w:noProof/>
        </w:rPr>
      </w:pPr>
      <w:r w:rsidRPr="00C02A5B">
        <w:rPr>
          <w:noProof/>
        </w:rPr>
        <w:t>46.</w:t>
      </w:r>
      <w:r w:rsidRPr="00C02A5B">
        <w:rPr>
          <w:noProof/>
        </w:rPr>
        <w:tab/>
        <w:t>Разуваев Е.И., Капитаненко Д.В. ВЛИЯНИЕ ТЕРМОМЕХАНИЧЕСКОЙ ОБРАБОТКИ НА СТРУКТУРУ И СВОЙСТВА АУСТЕНИТНЫХ СТАЛЕЙ. 2013.</w:t>
      </w:r>
    </w:p>
    <w:p w14:paraId="1C4899AA" w14:textId="77777777" w:rsidR="00C02A5B" w:rsidRPr="00C02A5B" w:rsidRDefault="00C02A5B" w:rsidP="00C02A5B">
      <w:pPr>
        <w:widowControl w:val="0"/>
        <w:autoSpaceDE w:val="0"/>
        <w:autoSpaceDN w:val="0"/>
        <w:adjustRightInd w:val="0"/>
        <w:ind w:left="640" w:hanging="640"/>
        <w:rPr>
          <w:noProof/>
        </w:rPr>
      </w:pPr>
      <w:r w:rsidRPr="00C02A5B">
        <w:rPr>
          <w:noProof/>
        </w:rPr>
        <w:t>47.</w:t>
      </w:r>
      <w:r w:rsidRPr="00C02A5B">
        <w:rPr>
          <w:noProof/>
        </w:rPr>
        <w:tab/>
        <w:t>Викторов Н.А. Горячая пластичность стали 08Х18Н10Т // Металловедение и тер- мическая обработка металлов. 2011. Vol. №6. P. 8–9.</w:t>
      </w:r>
    </w:p>
    <w:p w14:paraId="283BBECA" w14:textId="77777777" w:rsidR="00C02A5B" w:rsidRPr="00C02A5B" w:rsidRDefault="00C02A5B" w:rsidP="00C02A5B">
      <w:pPr>
        <w:widowControl w:val="0"/>
        <w:autoSpaceDE w:val="0"/>
        <w:autoSpaceDN w:val="0"/>
        <w:adjustRightInd w:val="0"/>
        <w:ind w:left="640" w:hanging="640"/>
        <w:rPr>
          <w:noProof/>
        </w:rPr>
      </w:pPr>
      <w:r w:rsidRPr="00C02A5B">
        <w:rPr>
          <w:noProof/>
        </w:rPr>
        <w:t>48.</w:t>
      </w:r>
      <w:r w:rsidRPr="00C02A5B">
        <w:rPr>
          <w:noProof/>
        </w:rPr>
        <w:tab/>
        <w:t>И.Н. Куницкая, Я.И. Спектор, В.Е. Ольшанецкий. Структурные и кинетические особенности динамической рекристаллизации легированного аустенита при мно- гопереходной горячей деформации // МиТОМ. 2011. Vol. 10. P. 39–42.</w:t>
      </w:r>
    </w:p>
    <w:p w14:paraId="17130F6C" w14:textId="77777777" w:rsidR="00C02A5B" w:rsidRPr="00C02A5B" w:rsidRDefault="00C02A5B" w:rsidP="00C02A5B">
      <w:pPr>
        <w:widowControl w:val="0"/>
        <w:autoSpaceDE w:val="0"/>
        <w:autoSpaceDN w:val="0"/>
        <w:adjustRightInd w:val="0"/>
        <w:ind w:left="640" w:hanging="640"/>
        <w:rPr>
          <w:noProof/>
        </w:rPr>
      </w:pPr>
      <w:r w:rsidRPr="00C02A5B">
        <w:rPr>
          <w:noProof/>
        </w:rPr>
        <w:t>49.</w:t>
      </w:r>
      <w:r w:rsidRPr="00C02A5B">
        <w:rPr>
          <w:noProof/>
        </w:rPr>
        <w:tab/>
        <w:t>Литовченко И.Ю. et al. Эволюция структурно-фазовых состояний при пластических деформациях аустенитной ста- ли 17Cr–14Ni–2Mo // ФММ. 2011. Vol. 112, № 4. P. 436–448.</w:t>
      </w:r>
    </w:p>
    <w:p w14:paraId="51435303" w14:textId="77777777" w:rsidR="00C02A5B" w:rsidRPr="00C02A5B" w:rsidRDefault="00C02A5B" w:rsidP="00C02A5B">
      <w:pPr>
        <w:widowControl w:val="0"/>
        <w:autoSpaceDE w:val="0"/>
        <w:autoSpaceDN w:val="0"/>
        <w:adjustRightInd w:val="0"/>
        <w:ind w:left="640" w:hanging="640"/>
        <w:rPr>
          <w:noProof/>
        </w:rPr>
      </w:pPr>
      <w:r w:rsidRPr="00C02A5B">
        <w:rPr>
          <w:noProof/>
        </w:rPr>
        <w:t>50.</w:t>
      </w:r>
      <w:r w:rsidRPr="00C02A5B">
        <w:rPr>
          <w:noProof/>
        </w:rPr>
        <w:tab/>
        <w:t>Фокин И. В., Гудим Ю. А. Структура потерь металла в процессе выплавки нержавеющей стали // УДК 669.18+669.14.018.8. 2013.</w:t>
      </w:r>
    </w:p>
    <w:p w14:paraId="1ED47D72" w14:textId="77777777" w:rsidR="00C02A5B" w:rsidRPr="00C02A5B" w:rsidRDefault="00C02A5B" w:rsidP="00C02A5B">
      <w:pPr>
        <w:widowControl w:val="0"/>
        <w:autoSpaceDE w:val="0"/>
        <w:autoSpaceDN w:val="0"/>
        <w:adjustRightInd w:val="0"/>
        <w:ind w:left="640" w:hanging="640"/>
        <w:rPr>
          <w:noProof/>
        </w:rPr>
      </w:pPr>
      <w:r w:rsidRPr="00C02A5B">
        <w:rPr>
          <w:noProof/>
        </w:rPr>
        <w:t>51.</w:t>
      </w:r>
      <w:r w:rsidRPr="00C02A5B">
        <w:rPr>
          <w:noProof/>
        </w:rPr>
        <w:tab/>
        <w:t>Явойский В. И. et al. Металлургия стали. 1983. 584 p.</w:t>
      </w:r>
    </w:p>
    <w:p w14:paraId="58DD52B5" w14:textId="77777777" w:rsidR="00C02A5B" w:rsidRPr="00C02A5B" w:rsidRDefault="00C02A5B" w:rsidP="00C02A5B">
      <w:pPr>
        <w:widowControl w:val="0"/>
        <w:autoSpaceDE w:val="0"/>
        <w:autoSpaceDN w:val="0"/>
        <w:adjustRightInd w:val="0"/>
        <w:ind w:left="640" w:hanging="640"/>
        <w:rPr>
          <w:noProof/>
        </w:rPr>
      </w:pPr>
      <w:r w:rsidRPr="00C02A5B">
        <w:rPr>
          <w:noProof/>
        </w:rPr>
        <w:t>52.</w:t>
      </w:r>
      <w:r w:rsidRPr="00C02A5B">
        <w:rPr>
          <w:noProof/>
        </w:rPr>
        <w:tab/>
        <w:t>Бородулин Г.М., Мошкевич Е.И. Нержавеющая сталь. 1973. 313 p.</w:t>
      </w:r>
    </w:p>
    <w:p w14:paraId="3DBAD0DB" w14:textId="77777777" w:rsidR="00C02A5B" w:rsidRPr="00C02A5B" w:rsidRDefault="00C02A5B" w:rsidP="00C02A5B">
      <w:pPr>
        <w:widowControl w:val="0"/>
        <w:autoSpaceDE w:val="0"/>
        <w:autoSpaceDN w:val="0"/>
        <w:adjustRightInd w:val="0"/>
        <w:ind w:left="640" w:hanging="640"/>
        <w:rPr>
          <w:noProof/>
        </w:rPr>
      </w:pPr>
      <w:r w:rsidRPr="00C02A5B">
        <w:rPr>
          <w:noProof/>
        </w:rPr>
        <w:t>53.</w:t>
      </w:r>
      <w:r w:rsidRPr="00C02A5B">
        <w:rPr>
          <w:noProof/>
        </w:rPr>
        <w:tab/>
        <w:t>Нечкин Ю.М. Непрерывная резка стали // Большая Российская энциклопедия.</w:t>
      </w:r>
    </w:p>
    <w:p w14:paraId="42EB3900" w14:textId="77777777" w:rsidR="00C02A5B" w:rsidRPr="00C02A5B" w:rsidRDefault="00C02A5B" w:rsidP="00C02A5B">
      <w:pPr>
        <w:widowControl w:val="0"/>
        <w:autoSpaceDE w:val="0"/>
        <w:autoSpaceDN w:val="0"/>
        <w:adjustRightInd w:val="0"/>
        <w:ind w:left="640" w:hanging="640"/>
        <w:rPr>
          <w:noProof/>
        </w:rPr>
      </w:pPr>
      <w:r w:rsidRPr="00C02A5B">
        <w:rPr>
          <w:noProof/>
        </w:rPr>
        <w:t>54.</w:t>
      </w:r>
      <w:r w:rsidRPr="00C02A5B">
        <w:rPr>
          <w:noProof/>
        </w:rPr>
        <w:tab/>
        <w:t>Контроль поверхности Surcon.</w:t>
      </w:r>
    </w:p>
    <w:p w14:paraId="54F68DDD" w14:textId="77777777" w:rsidR="00C02A5B" w:rsidRPr="00C02A5B" w:rsidRDefault="00C02A5B" w:rsidP="00C02A5B">
      <w:pPr>
        <w:widowControl w:val="0"/>
        <w:autoSpaceDE w:val="0"/>
        <w:autoSpaceDN w:val="0"/>
        <w:adjustRightInd w:val="0"/>
        <w:ind w:left="640" w:hanging="640"/>
        <w:rPr>
          <w:noProof/>
        </w:rPr>
      </w:pPr>
      <w:r w:rsidRPr="00C02A5B">
        <w:rPr>
          <w:noProof/>
        </w:rPr>
        <w:t>55.</w:t>
      </w:r>
      <w:r w:rsidRPr="00C02A5B">
        <w:rPr>
          <w:noProof/>
        </w:rPr>
        <w:tab/>
        <w:t>ТЕРМИЧЕСКАЯ ОБРАБОТКА КОРРОЗИОННОСТОЙКИХ СТАЛЕЙ И СПЛАВОВ НА ЖЕЛЕЗОНИКЕЛЕВОЙ ОСНОВЕ В ХИМИЧЕСКОМ МАШИНОСТРОЕНИИ СТП 26.260.484-2004 // СТАНДАРТ ОРГАНИЗАЦИИ. 2004.</w:t>
      </w:r>
    </w:p>
    <w:p w14:paraId="248E197A" w14:textId="61B4A1E4" w:rsidR="004D31EF" w:rsidRPr="00A73583" w:rsidRDefault="00B77FD9" w:rsidP="00B77FD9">
      <w:pPr>
        <w:pStyle w:val="1"/>
        <w:spacing w:before="0"/>
        <w:ind w:left="432"/>
      </w:pPr>
      <w:r w:rsidRPr="00B77FD9">
        <w:rPr>
          <w:rFonts w:cs="Times New Roman"/>
          <w:szCs w:val="24"/>
        </w:rPr>
        <w:fldChar w:fldCharType="end"/>
      </w:r>
    </w:p>
    <w:sectPr w:rsidR="004D31EF" w:rsidRPr="00A7358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TimesNewRomanPSMT">
    <w:altName w:val="MS PMincho"/>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6FF" w:usb1="420024FF" w:usb2="02000000" w:usb3="00000000" w:csb0="0000019F" w:csb1="00000000"/>
  </w:font>
  <w:font w:name="TimesNewRoman">
    <w:altName w:val="MS Mincho"/>
    <w:charset w:val="80"/>
    <w:family w:val="auto"/>
    <w:pitch w:val="default"/>
    <w:sig w:usb0="00000203" w:usb1="08070000" w:usb2="00000010" w:usb3="00000000" w:csb0="0002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23984"/>
    <w:multiLevelType w:val="hybridMultilevel"/>
    <w:tmpl w:val="9F8C551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9D42D11"/>
    <w:multiLevelType w:val="hybridMultilevel"/>
    <w:tmpl w:val="60586BD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A6B5293"/>
    <w:multiLevelType w:val="multilevel"/>
    <w:tmpl w:val="0C068B0E"/>
    <w:lvl w:ilvl="0">
      <w:start w:val="4"/>
      <w:numFmt w:val="decimal"/>
      <w:lvlText w:val="%1"/>
      <w:lvlJc w:val="left"/>
      <w:pPr>
        <w:ind w:left="360" w:hanging="360"/>
      </w:pPr>
      <w:rPr>
        <w:rFonts w:hint="default"/>
      </w:rPr>
    </w:lvl>
    <w:lvl w:ilvl="1">
      <w:start w:val="4"/>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4" w15:restartNumberingAfterBreak="0">
    <w:nsid w:val="12852293"/>
    <w:multiLevelType w:val="hybridMultilevel"/>
    <w:tmpl w:val="1FFC8D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3C7637E"/>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47F7BC5"/>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7" w15:restartNumberingAfterBreak="0">
    <w:nsid w:val="1B927955"/>
    <w:multiLevelType w:val="hybridMultilevel"/>
    <w:tmpl w:val="91D8A0A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DE756CC"/>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1EE9035A"/>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1C4273C"/>
    <w:multiLevelType w:val="hybridMultilevel"/>
    <w:tmpl w:val="D3F62D4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1" w15:restartNumberingAfterBreak="0">
    <w:nsid w:val="2237466B"/>
    <w:multiLevelType w:val="hybridMultilevel"/>
    <w:tmpl w:val="ED9C0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391393D"/>
    <w:multiLevelType w:val="hybridMultilevel"/>
    <w:tmpl w:val="EB2EFB70"/>
    <w:lvl w:ilvl="0" w:tplc="BDE468E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28AD2FCC"/>
    <w:multiLevelType w:val="hybridMultilevel"/>
    <w:tmpl w:val="E214D57E"/>
    <w:lvl w:ilvl="0" w:tplc="04190001">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14" w15:restartNumberingAfterBreak="0">
    <w:nsid w:val="28D36E4A"/>
    <w:multiLevelType w:val="hybridMultilevel"/>
    <w:tmpl w:val="DA28B2A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5" w15:restartNumberingAfterBreak="0">
    <w:nsid w:val="29CC354D"/>
    <w:multiLevelType w:val="multilevel"/>
    <w:tmpl w:val="0C068B0E"/>
    <w:lvl w:ilvl="0">
      <w:start w:val="4"/>
      <w:numFmt w:val="decimal"/>
      <w:lvlText w:val="%1"/>
      <w:lvlJc w:val="left"/>
      <w:pPr>
        <w:ind w:left="360" w:hanging="360"/>
      </w:pPr>
      <w:rPr>
        <w:rFonts w:hint="default"/>
      </w:rPr>
    </w:lvl>
    <w:lvl w:ilvl="1">
      <w:start w:val="4"/>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6" w15:restartNumberingAfterBreak="0">
    <w:nsid w:val="2A181D83"/>
    <w:multiLevelType w:val="multilevel"/>
    <w:tmpl w:val="B4BE4D92"/>
    <w:styleLink w:val="a"/>
    <w:lvl w:ilvl="0">
      <w:start w:val="1"/>
      <w:numFmt w:val="decimal"/>
      <w:pStyle w:val="1"/>
      <w:suff w:val="space"/>
      <w:lvlText w:val="%1"/>
      <w:lvlJc w:val="left"/>
      <w:pPr>
        <w:ind w:left="0" w:firstLine="0"/>
      </w:pPr>
      <w:rPr>
        <w:rFonts w:hint="default"/>
      </w:rPr>
    </w:lvl>
    <w:lvl w:ilvl="1">
      <w:start w:val="1"/>
      <w:numFmt w:val="decimal"/>
      <w:pStyle w:val="2"/>
      <w:suff w:val="space"/>
      <w:lvlText w:val="%1.%2"/>
      <w:lvlJc w:val="left"/>
      <w:pPr>
        <w:ind w:left="0" w:firstLine="360"/>
      </w:pPr>
      <w:rPr>
        <w:rFonts w:hint="default"/>
      </w:rPr>
    </w:lvl>
    <w:lvl w:ilvl="2">
      <w:start w:val="1"/>
      <w:numFmt w:val="decimal"/>
      <w:pStyle w:val="3"/>
      <w:suff w:val="space"/>
      <w:lvlText w:val="%1.%2.%3"/>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AE71B92"/>
    <w:multiLevelType w:val="multilevel"/>
    <w:tmpl w:val="D658AC6C"/>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60371F"/>
    <w:multiLevelType w:val="hybridMultilevel"/>
    <w:tmpl w:val="F4A29E6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130361A"/>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0" w15:restartNumberingAfterBreak="0">
    <w:nsid w:val="31733492"/>
    <w:multiLevelType w:val="hybridMultilevel"/>
    <w:tmpl w:val="525AC0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87E6C08"/>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2" w15:restartNumberingAfterBreak="0">
    <w:nsid w:val="3A5928D0"/>
    <w:multiLevelType w:val="hybridMultilevel"/>
    <w:tmpl w:val="4E8A6420"/>
    <w:lvl w:ilvl="0" w:tplc="6164D7AA">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3" w15:restartNumberingAfterBreak="0">
    <w:nsid w:val="526A6215"/>
    <w:multiLevelType w:val="hybridMultilevel"/>
    <w:tmpl w:val="B6A2DB58"/>
    <w:lvl w:ilvl="0" w:tplc="B05088E2">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4" w15:restartNumberingAfterBreak="0">
    <w:nsid w:val="5614754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DAD00FE"/>
    <w:multiLevelType w:val="hybridMultilevel"/>
    <w:tmpl w:val="2D0451C6"/>
    <w:lvl w:ilvl="0" w:tplc="C2F25C9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6" w15:restartNumberingAfterBreak="0">
    <w:nsid w:val="60F6113F"/>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7" w15:restartNumberingAfterBreak="0">
    <w:nsid w:val="69634808"/>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8" w15:restartNumberingAfterBreak="0">
    <w:nsid w:val="6D3A0E0C"/>
    <w:multiLevelType w:val="hybridMultilevel"/>
    <w:tmpl w:val="82C2E2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6E087F74"/>
    <w:multiLevelType w:val="hybridMultilevel"/>
    <w:tmpl w:val="241CAA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73A8518C"/>
    <w:multiLevelType w:val="multilevel"/>
    <w:tmpl w:val="76D07A0A"/>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1" w15:restartNumberingAfterBreak="0">
    <w:nsid w:val="78E07297"/>
    <w:multiLevelType w:val="multilevel"/>
    <w:tmpl w:val="1CF8C4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7A636D08"/>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3" w15:restartNumberingAfterBreak="0">
    <w:nsid w:val="7B4B4063"/>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4" w15:restartNumberingAfterBreak="0">
    <w:nsid w:val="7BD743EC"/>
    <w:multiLevelType w:val="hybridMultilevel"/>
    <w:tmpl w:val="2E607D00"/>
    <w:lvl w:ilvl="0" w:tplc="BC7EBC1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9"/>
  </w:num>
  <w:num w:numId="2">
    <w:abstractNumId w:val="4"/>
  </w:num>
  <w:num w:numId="3">
    <w:abstractNumId w:val="26"/>
  </w:num>
  <w:num w:numId="4">
    <w:abstractNumId w:val="12"/>
  </w:num>
  <w:num w:numId="5">
    <w:abstractNumId w:val="30"/>
  </w:num>
  <w:num w:numId="6">
    <w:abstractNumId w:val="25"/>
  </w:num>
  <w:num w:numId="7">
    <w:abstractNumId w:val="29"/>
  </w:num>
  <w:num w:numId="8">
    <w:abstractNumId w:val="34"/>
  </w:num>
  <w:num w:numId="9">
    <w:abstractNumId w:val="28"/>
  </w:num>
  <w:num w:numId="10">
    <w:abstractNumId w:val="7"/>
  </w:num>
  <w:num w:numId="11">
    <w:abstractNumId w:val="8"/>
  </w:num>
  <w:num w:numId="12">
    <w:abstractNumId w:val="14"/>
  </w:num>
  <w:num w:numId="13">
    <w:abstractNumId w:val="3"/>
  </w:num>
  <w:num w:numId="14">
    <w:abstractNumId w:val="1"/>
  </w:num>
  <w:num w:numId="15">
    <w:abstractNumId w:val="13"/>
  </w:num>
  <w:num w:numId="16">
    <w:abstractNumId w:val="11"/>
  </w:num>
  <w:num w:numId="17">
    <w:abstractNumId w:val="19"/>
  </w:num>
  <w:num w:numId="18">
    <w:abstractNumId w:val="31"/>
  </w:num>
  <w:num w:numId="19">
    <w:abstractNumId w:val="27"/>
  </w:num>
  <w:num w:numId="20">
    <w:abstractNumId w:val="21"/>
  </w:num>
  <w:num w:numId="21">
    <w:abstractNumId w:val="15"/>
  </w:num>
  <w:num w:numId="22">
    <w:abstractNumId w:val="2"/>
  </w:num>
  <w:num w:numId="23">
    <w:abstractNumId w:val="23"/>
  </w:num>
  <w:num w:numId="24">
    <w:abstractNumId w:val="18"/>
  </w:num>
  <w:num w:numId="25">
    <w:abstractNumId w:val="6"/>
  </w:num>
  <w:num w:numId="26">
    <w:abstractNumId w:val="22"/>
  </w:num>
  <w:num w:numId="27">
    <w:abstractNumId w:val="33"/>
  </w:num>
  <w:num w:numId="28">
    <w:abstractNumId w:val="32"/>
  </w:num>
  <w:num w:numId="29">
    <w:abstractNumId w:val="0"/>
  </w:num>
  <w:num w:numId="30">
    <w:abstractNumId w:val="10"/>
  </w:num>
  <w:num w:numId="31">
    <w:abstractNumId w:val="20"/>
  </w:num>
  <w:num w:numId="32">
    <w:abstractNumId w:val="24"/>
  </w:num>
  <w:num w:numId="33">
    <w:abstractNumId w:val="5"/>
  </w:num>
  <w:num w:numId="34">
    <w:abstractNumId w:val="17"/>
  </w:num>
  <w:num w:numId="35">
    <w:abstractNumId w:val="16"/>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3E8"/>
    <w:rsid w:val="00002F27"/>
    <w:rsid w:val="0001042B"/>
    <w:rsid w:val="00014313"/>
    <w:rsid w:val="00014E18"/>
    <w:rsid w:val="000154CC"/>
    <w:rsid w:val="00016A33"/>
    <w:rsid w:val="00016BFC"/>
    <w:rsid w:val="0002067E"/>
    <w:rsid w:val="00023B3D"/>
    <w:rsid w:val="000314C5"/>
    <w:rsid w:val="0003421D"/>
    <w:rsid w:val="0003569D"/>
    <w:rsid w:val="00044877"/>
    <w:rsid w:val="0005121F"/>
    <w:rsid w:val="00063792"/>
    <w:rsid w:val="0006452B"/>
    <w:rsid w:val="000660AF"/>
    <w:rsid w:val="00073706"/>
    <w:rsid w:val="00090D56"/>
    <w:rsid w:val="00091D9B"/>
    <w:rsid w:val="0009298E"/>
    <w:rsid w:val="00097D91"/>
    <w:rsid w:val="000A2663"/>
    <w:rsid w:val="000A58DB"/>
    <w:rsid w:val="000B1F0A"/>
    <w:rsid w:val="000B75A4"/>
    <w:rsid w:val="000C45BE"/>
    <w:rsid w:val="000C4FF5"/>
    <w:rsid w:val="000D0F15"/>
    <w:rsid w:val="000D5FB0"/>
    <w:rsid w:val="000E0AD8"/>
    <w:rsid w:val="000E298A"/>
    <w:rsid w:val="000E4638"/>
    <w:rsid w:val="000F0F05"/>
    <w:rsid w:val="000F651A"/>
    <w:rsid w:val="001034ED"/>
    <w:rsid w:val="0011249B"/>
    <w:rsid w:val="00113E44"/>
    <w:rsid w:val="00127B23"/>
    <w:rsid w:val="00131DF6"/>
    <w:rsid w:val="00140635"/>
    <w:rsid w:val="001411A0"/>
    <w:rsid w:val="00143F5D"/>
    <w:rsid w:val="00147ADC"/>
    <w:rsid w:val="00150A2B"/>
    <w:rsid w:val="001517E8"/>
    <w:rsid w:val="001541FE"/>
    <w:rsid w:val="001601CA"/>
    <w:rsid w:val="001614AB"/>
    <w:rsid w:val="001615CB"/>
    <w:rsid w:val="00165BCE"/>
    <w:rsid w:val="00170A81"/>
    <w:rsid w:val="00172F1B"/>
    <w:rsid w:val="00176E6A"/>
    <w:rsid w:val="001827FA"/>
    <w:rsid w:val="00183DD9"/>
    <w:rsid w:val="0019227E"/>
    <w:rsid w:val="001A6925"/>
    <w:rsid w:val="001B5288"/>
    <w:rsid w:val="001B534F"/>
    <w:rsid w:val="001C21B8"/>
    <w:rsid w:val="001C3ED8"/>
    <w:rsid w:val="001D55FE"/>
    <w:rsid w:val="001E388B"/>
    <w:rsid w:val="001E3944"/>
    <w:rsid w:val="001E4A44"/>
    <w:rsid w:val="001E7318"/>
    <w:rsid w:val="001F0BFD"/>
    <w:rsid w:val="001F564C"/>
    <w:rsid w:val="00213DF2"/>
    <w:rsid w:val="0021464E"/>
    <w:rsid w:val="002272D4"/>
    <w:rsid w:val="002336F6"/>
    <w:rsid w:val="00233C32"/>
    <w:rsid w:val="00242007"/>
    <w:rsid w:val="00251320"/>
    <w:rsid w:val="0025170E"/>
    <w:rsid w:val="00254FAD"/>
    <w:rsid w:val="002559DD"/>
    <w:rsid w:val="00261FF1"/>
    <w:rsid w:val="00263468"/>
    <w:rsid w:val="00266B9A"/>
    <w:rsid w:val="00271CD5"/>
    <w:rsid w:val="002838A7"/>
    <w:rsid w:val="00283B38"/>
    <w:rsid w:val="002864BA"/>
    <w:rsid w:val="00291560"/>
    <w:rsid w:val="002A6A48"/>
    <w:rsid w:val="002B06F3"/>
    <w:rsid w:val="002B7917"/>
    <w:rsid w:val="002C74EC"/>
    <w:rsid w:val="002D6AD2"/>
    <w:rsid w:val="002D7009"/>
    <w:rsid w:val="002F4537"/>
    <w:rsid w:val="00306942"/>
    <w:rsid w:val="00316AD8"/>
    <w:rsid w:val="0031707C"/>
    <w:rsid w:val="00320062"/>
    <w:rsid w:val="003200A4"/>
    <w:rsid w:val="003244E7"/>
    <w:rsid w:val="003270A6"/>
    <w:rsid w:val="00331CB1"/>
    <w:rsid w:val="0033326D"/>
    <w:rsid w:val="003347C4"/>
    <w:rsid w:val="00345276"/>
    <w:rsid w:val="003550C0"/>
    <w:rsid w:val="00355231"/>
    <w:rsid w:val="003557CE"/>
    <w:rsid w:val="003558D9"/>
    <w:rsid w:val="003630C2"/>
    <w:rsid w:val="003642D5"/>
    <w:rsid w:val="00367B42"/>
    <w:rsid w:val="00394332"/>
    <w:rsid w:val="00396D2E"/>
    <w:rsid w:val="003A0EF5"/>
    <w:rsid w:val="003B1166"/>
    <w:rsid w:val="003B36CE"/>
    <w:rsid w:val="003B52C1"/>
    <w:rsid w:val="003C4C03"/>
    <w:rsid w:val="003D0752"/>
    <w:rsid w:val="003D26ED"/>
    <w:rsid w:val="003D3B46"/>
    <w:rsid w:val="003E09D1"/>
    <w:rsid w:val="003E3451"/>
    <w:rsid w:val="003E782A"/>
    <w:rsid w:val="003E7C18"/>
    <w:rsid w:val="003F087D"/>
    <w:rsid w:val="003F0D50"/>
    <w:rsid w:val="003F3202"/>
    <w:rsid w:val="003F516D"/>
    <w:rsid w:val="003F57A6"/>
    <w:rsid w:val="003F5B78"/>
    <w:rsid w:val="003F61D2"/>
    <w:rsid w:val="003F79E4"/>
    <w:rsid w:val="00412051"/>
    <w:rsid w:val="00414A49"/>
    <w:rsid w:val="00414DAE"/>
    <w:rsid w:val="00420C32"/>
    <w:rsid w:val="00423E19"/>
    <w:rsid w:val="00433D5F"/>
    <w:rsid w:val="00436DAD"/>
    <w:rsid w:val="00442923"/>
    <w:rsid w:val="0045243A"/>
    <w:rsid w:val="0045251C"/>
    <w:rsid w:val="00452AF9"/>
    <w:rsid w:val="004541FD"/>
    <w:rsid w:val="00454434"/>
    <w:rsid w:val="004567EA"/>
    <w:rsid w:val="0046007F"/>
    <w:rsid w:val="00465A18"/>
    <w:rsid w:val="00465A1A"/>
    <w:rsid w:val="00471D20"/>
    <w:rsid w:val="00476E1B"/>
    <w:rsid w:val="0047763F"/>
    <w:rsid w:val="00481241"/>
    <w:rsid w:val="00485834"/>
    <w:rsid w:val="00492D02"/>
    <w:rsid w:val="004A1472"/>
    <w:rsid w:val="004A1C5B"/>
    <w:rsid w:val="004B1220"/>
    <w:rsid w:val="004B5007"/>
    <w:rsid w:val="004B66F2"/>
    <w:rsid w:val="004B6BA0"/>
    <w:rsid w:val="004C15F7"/>
    <w:rsid w:val="004C62F4"/>
    <w:rsid w:val="004C6C58"/>
    <w:rsid w:val="004D143D"/>
    <w:rsid w:val="004D1545"/>
    <w:rsid w:val="004D31EF"/>
    <w:rsid w:val="004D47D1"/>
    <w:rsid w:val="004D5BC9"/>
    <w:rsid w:val="004E09F9"/>
    <w:rsid w:val="004E1876"/>
    <w:rsid w:val="004F2163"/>
    <w:rsid w:val="004F2AAC"/>
    <w:rsid w:val="004F6A1B"/>
    <w:rsid w:val="004F7557"/>
    <w:rsid w:val="00503314"/>
    <w:rsid w:val="00504DAE"/>
    <w:rsid w:val="00505AD6"/>
    <w:rsid w:val="0051130E"/>
    <w:rsid w:val="005123AC"/>
    <w:rsid w:val="00512828"/>
    <w:rsid w:val="00514C40"/>
    <w:rsid w:val="00516C47"/>
    <w:rsid w:val="0052649B"/>
    <w:rsid w:val="00526C0F"/>
    <w:rsid w:val="00531043"/>
    <w:rsid w:val="00534B6E"/>
    <w:rsid w:val="0053631B"/>
    <w:rsid w:val="00537961"/>
    <w:rsid w:val="005400BB"/>
    <w:rsid w:val="005527B3"/>
    <w:rsid w:val="005549A3"/>
    <w:rsid w:val="00556F55"/>
    <w:rsid w:val="00560010"/>
    <w:rsid w:val="00560AE3"/>
    <w:rsid w:val="0056133B"/>
    <w:rsid w:val="00564C35"/>
    <w:rsid w:val="005662E4"/>
    <w:rsid w:val="0056668B"/>
    <w:rsid w:val="00576902"/>
    <w:rsid w:val="00577925"/>
    <w:rsid w:val="00582016"/>
    <w:rsid w:val="00582BCE"/>
    <w:rsid w:val="00586BC7"/>
    <w:rsid w:val="0058728A"/>
    <w:rsid w:val="0058783E"/>
    <w:rsid w:val="00587CD9"/>
    <w:rsid w:val="005905CD"/>
    <w:rsid w:val="00590F57"/>
    <w:rsid w:val="005941CC"/>
    <w:rsid w:val="00596827"/>
    <w:rsid w:val="005A1441"/>
    <w:rsid w:val="005A6C27"/>
    <w:rsid w:val="005C06DA"/>
    <w:rsid w:val="005C111B"/>
    <w:rsid w:val="005C117D"/>
    <w:rsid w:val="005C4D9E"/>
    <w:rsid w:val="005C6544"/>
    <w:rsid w:val="005D5E4F"/>
    <w:rsid w:val="005D6D2F"/>
    <w:rsid w:val="005E03E8"/>
    <w:rsid w:val="005E204A"/>
    <w:rsid w:val="005E7A09"/>
    <w:rsid w:val="005F011F"/>
    <w:rsid w:val="005F1919"/>
    <w:rsid w:val="005F6B7E"/>
    <w:rsid w:val="00600757"/>
    <w:rsid w:val="00605551"/>
    <w:rsid w:val="00607135"/>
    <w:rsid w:val="00617F8F"/>
    <w:rsid w:val="006260B6"/>
    <w:rsid w:val="00627A60"/>
    <w:rsid w:val="00633AA2"/>
    <w:rsid w:val="00640A50"/>
    <w:rsid w:val="00642BE5"/>
    <w:rsid w:val="00643EA8"/>
    <w:rsid w:val="00645D82"/>
    <w:rsid w:val="0065761A"/>
    <w:rsid w:val="00660B33"/>
    <w:rsid w:val="006636B5"/>
    <w:rsid w:val="006805FD"/>
    <w:rsid w:val="00681FC2"/>
    <w:rsid w:val="00685CF7"/>
    <w:rsid w:val="00686531"/>
    <w:rsid w:val="006978EF"/>
    <w:rsid w:val="006A2C09"/>
    <w:rsid w:val="006A2CE7"/>
    <w:rsid w:val="006A7B39"/>
    <w:rsid w:val="006B66B9"/>
    <w:rsid w:val="006C476A"/>
    <w:rsid w:val="006C7FF4"/>
    <w:rsid w:val="006D217A"/>
    <w:rsid w:val="006D76B8"/>
    <w:rsid w:val="006E0E59"/>
    <w:rsid w:val="006E417F"/>
    <w:rsid w:val="006E503D"/>
    <w:rsid w:val="006E7979"/>
    <w:rsid w:val="006F0CCF"/>
    <w:rsid w:val="006F2AFA"/>
    <w:rsid w:val="007157E4"/>
    <w:rsid w:val="00717F7E"/>
    <w:rsid w:val="00721A54"/>
    <w:rsid w:val="00726C83"/>
    <w:rsid w:val="00726FCF"/>
    <w:rsid w:val="0072746B"/>
    <w:rsid w:val="0073028D"/>
    <w:rsid w:val="00730CD8"/>
    <w:rsid w:val="007341E3"/>
    <w:rsid w:val="00736F27"/>
    <w:rsid w:val="00740198"/>
    <w:rsid w:val="00743C58"/>
    <w:rsid w:val="00747526"/>
    <w:rsid w:val="007479C6"/>
    <w:rsid w:val="007544C7"/>
    <w:rsid w:val="00761F4F"/>
    <w:rsid w:val="00765A57"/>
    <w:rsid w:val="00773E5C"/>
    <w:rsid w:val="00776DC6"/>
    <w:rsid w:val="00781C75"/>
    <w:rsid w:val="00782C5B"/>
    <w:rsid w:val="00787C39"/>
    <w:rsid w:val="00791EEE"/>
    <w:rsid w:val="0079710D"/>
    <w:rsid w:val="007A0029"/>
    <w:rsid w:val="007A65DF"/>
    <w:rsid w:val="007B26BE"/>
    <w:rsid w:val="007B49C6"/>
    <w:rsid w:val="007B5EFC"/>
    <w:rsid w:val="007C3D46"/>
    <w:rsid w:val="007C4553"/>
    <w:rsid w:val="007F0A13"/>
    <w:rsid w:val="007F45A9"/>
    <w:rsid w:val="007F5032"/>
    <w:rsid w:val="007F6281"/>
    <w:rsid w:val="007F6B1E"/>
    <w:rsid w:val="008009E2"/>
    <w:rsid w:val="0080305D"/>
    <w:rsid w:val="008040EC"/>
    <w:rsid w:val="00821450"/>
    <w:rsid w:val="00824A39"/>
    <w:rsid w:val="008275F0"/>
    <w:rsid w:val="00831297"/>
    <w:rsid w:val="008327A7"/>
    <w:rsid w:val="00836DA4"/>
    <w:rsid w:val="00844795"/>
    <w:rsid w:val="0084535D"/>
    <w:rsid w:val="00854AB6"/>
    <w:rsid w:val="00863E42"/>
    <w:rsid w:val="00864AD9"/>
    <w:rsid w:val="00867326"/>
    <w:rsid w:val="008675C4"/>
    <w:rsid w:val="00876C0C"/>
    <w:rsid w:val="00880EDB"/>
    <w:rsid w:val="0088238A"/>
    <w:rsid w:val="00884761"/>
    <w:rsid w:val="00892900"/>
    <w:rsid w:val="008A63FC"/>
    <w:rsid w:val="008A7A12"/>
    <w:rsid w:val="008B0D55"/>
    <w:rsid w:val="008B2EC4"/>
    <w:rsid w:val="008B431B"/>
    <w:rsid w:val="008B6758"/>
    <w:rsid w:val="008C2F22"/>
    <w:rsid w:val="008C3521"/>
    <w:rsid w:val="008C421F"/>
    <w:rsid w:val="008D2936"/>
    <w:rsid w:val="008D3CF2"/>
    <w:rsid w:val="008D4614"/>
    <w:rsid w:val="008E0147"/>
    <w:rsid w:val="008E2E55"/>
    <w:rsid w:val="008F19C4"/>
    <w:rsid w:val="008F2C5F"/>
    <w:rsid w:val="008F7F63"/>
    <w:rsid w:val="00900354"/>
    <w:rsid w:val="00900DEF"/>
    <w:rsid w:val="00902748"/>
    <w:rsid w:val="00910037"/>
    <w:rsid w:val="00911158"/>
    <w:rsid w:val="00912463"/>
    <w:rsid w:val="0092306E"/>
    <w:rsid w:val="00923A1D"/>
    <w:rsid w:val="00934094"/>
    <w:rsid w:val="00934F5B"/>
    <w:rsid w:val="00935658"/>
    <w:rsid w:val="00935B89"/>
    <w:rsid w:val="00953C0C"/>
    <w:rsid w:val="0095666F"/>
    <w:rsid w:val="0095750A"/>
    <w:rsid w:val="0096309B"/>
    <w:rsid w:val="009655A5"/>
    <w:rsid w:val="00970228"/>
    <w:rsid w:val="00970810"/>
    <w:rsid w:val="00970B1B"/>
    <w:rsid w:val="00972C9F"/>
    <w:rsid w:val="00977AF5"/>
    <w:rsid w:val="0098325F"/>
    <w:rsid w:val="00984A7D"/>
    <w:rsid w:val="00987127"/>
    <w:rsid w:val="00991F4F"/>
    <w:rsid w:val="00992FEF"/>
    <w:rsid w:val="009968A1"/>
    <w:rsid w:val="009976B2"/>
    <w:rsid w:val="009A2767"/>
    <w:rsid w:val="009A7279"/>
    <w:rsid w:val="009A761C"/>
    <w:rsid w:val="009C2A1D"/>
    <w:rsid w:val="009C4A97"/>
    <w:rsid w:val="009C54C5"/>
    <w:rsid w:val="009D0AF9"/>
    <w:rsid w:val="009D43D5"/>
    <w:rsid w:val="009D4DBE"/>
    <w:rsid w:val="009D76FA"/>
    <w:rsid w:val="009E2BC6"/>
    <w:rsid w:val="009F0885"/>
    <w:rsid w:val="009F70D4"/>
    <w:rsid w:val="00A00B05"/>
    <w:rsid w:val="00A0276E"/>
    <w:rsid w:val="00A149FD"/>
    <w:rsid w:val="00A15CD3"/>
    <w:rsid w:val="00A2023B"/>
    <w:rsid w:val="00A206DE"/>
    <w:rsid w:val="00A20E50"/>
    <w:rsid w:val="00A216C8"/>
    <w:rsid w:val="00A2221A"/>
    <w:rsid w:val="00A27145"/>
    <w:rsid w:val="00A2718F"/>
    <w:rsid w:val="00A32F8D"/>
    <w:rsid w:val="00A41E60"/>
    <w:rsid w:val="00A46083"/>
    <w:rsid w:val="00A50621"/>
    <w:rsid w:val="00A57EFC"/>
    <w:rsid w:val="00A61FAB"/>
    <w:rsid w:val="00A6790A"/>
    <w:rsid w:val="00A72482"/>
    <w:rsid w:val="00A73583"/>
    <w:rsid w:val="00A74234"/>
    <w:rsid w:val="00A805DC"/>
    <w:rsid w:val="00A838B2"/>
    <w:rsid w:val="00A85EDA"/>
    <w:rsid w:val="00A91CDC"/>
    <w:rsid w:val="00AA06DA"/>
    <w:rsid w:val="00AA26CC"/>
    <w:rsid w:val="00AA5276"/>
    <w:rsid w:val="00AA56DA"/>
    <w:rsid w:val="00AB364A"/>
    <w:rsid w:val="00AC227F"/>
    <w:rsid w:val="00AC3BCC"/>
    <w:rsid w:val="00AC797C"/>
    <w:rsid w:val="00AD4D7C"/>
    <w:rsid w:val="00AD61EF"/>
    <w:rsid w:val="00AD7A20"/>
    <w:rsid w:val="00AE0068"/>
    <w:rsid w:val="00AE1708"/>
    <w:rsid w:val="00AF1ACE"/>
    <w:rsid w:val="00B062ED"/>
    <w:rsid w:val="00B07CF1"/>
    <w:rsid w:val="00B104B2"/>
    <w:rsid w:val="00B11BF3"/>
    <w:rsid w:val="00B2125D"/>
    <w:rsid w:val="00B22C67"/>
    <w:rsid w:val="00B22E81"/>
    <w:rsid w:val="00B24F37"/>
    <w:rsid w:val="00B24F6B"/>
    <w:rsid w:val="00B3267E"/>
    <w:rsid w:val="00B34BB9"/>
    <w:rsid w:val="00B35E1B"/>
    <w:rsid w:val="00B36000"/>
    <w:rsid w:val="00B46D24"/>
    <w:rsid w:val="00B53DED"/>
    <w:rsid w:val="00B569F2"/>
    <w:rsid w:val="00B57FCB"/>
    <w:rsid w:val="00B6583F"/>
    <w:rsid w:val="00B663BD"/>
    <w:rsid w:val="00B725EA"/>
    <w:rsid w:val="00B74FED"/>
    <w:rsid w:val="00B77FD9"/>
    <w:rsid w:val="00B85A58"/>
    <w:rsid w:val="00B90321"/>
    <w:rsid w:val="00B91255"/>
    <w:rsid w:val="00B94609"/>
    <w:rsid w:val="00BA22BA"/>
    <w:rsid w:val="00BA5550"/>
    <w:rsid w:val="00BB210A"/>
    <w:rsid w:val="00BB270C"/>
    <w:rsid w:val="00BB28AC"/>
    <w:rsid w:val="00BB6B4B"/>
    <w:rsid w:val="00BB78E7"/>
    <w:rsid w:val="00BC70D6"/>
    <w:rsid w:val="00BD1130"/>
    <w:rsid w:val="00BE2B76"/>
    <w:rsid w:val="00BE45A4"/>
    <w:rsid w:val="00BF20B2"/>
    <w:rsid w:val="00BF606B"/>
    <w:rsid w:val="00BF6BCD"/>
    <w:rsid w:val="00C00D60"/>
    <w:rsid w:val="00C0124B"/>
    <w:rsid w:val="00C02A5B"/>
    <w:rsid w:val="00C0574E"/>
    <w:rsid w:val="00C1685E"/>
    <w:rsid w:val="00C1689B"/>
    <w:rsid w:val="00C22A2E"/>
    <w:rsid w:val="00C238CF"/>
    <w:rsid w:val="00C26806"/>
    <w:rsid w:val="00C27893"/>
    <w:rsid w:val="00C309BE"/>
    <w:rsid w:val="00C3516A"/>
    <w:rsid w:val="00C41EC9"/>
    <w:rsid w:val="00C466CE"/>
    <w:rsid w:val="00C479FB"/>
    <w:rsid w:val="00C5176D"/>
    <w:rsid w:val="00C56A3C"/>
    <w:rsid w:val="00C676DC"/>
    <w:rsid w:val="00C72D49"/>
    <w:rsid w:val="00C73E69"/>
    <w:rsid w:val="00C90A59"/>
    <w:rsid w:val="00C934EB"/>
    <w:rsid w:val="00C9777D"/>
    <w:rsid w:val="00CA0398"/>
    <w:rsid w:val="00CA0544"/>
    <w:rsid w:val="00CA4D1F"/>
    <w:rsid w:val="00CA6888"/>
    <w:rsid w:val="00CB4AC4"/>
    <w:rsid w:val="00CB4E02"/>
    <w:rsid w:val="00CC01F5"/>
    <w:rsid w:val="00CC2F8A"/>
    <w:rsid w:val="00CC3059"/>
    <w:rsid w:val="00CC60A6"/>
    <w:rsid w:val="00CC627B"/>
    <w:rsid w:val="00CC7054"/>
    <w:rsid w:val="00CD4765"/>
    <w:rsid w:val="00CD6457"/>
    <w:rsid w:val="00CE0330"/>
    <w:rsid w:val="00CE03A1"/>
    <w:rsid w:val="00CE0A63"/>
    <w:rsid w:val="00CE0CF1"/>
    <w:rsid w:val="00CE4D93"/>
    <w:rsid w:val="00CF1ACE"/>
    <w:rsid w:val="00CF3AE9"/>
    <w:rsid w:val="00CF5429"/>
    <w:rsid w:val="00D026DC"/>
    <w:rsid w:val="00D0475A"/>
    <w:rsid w:val="00D13569"/>
    <w:rsid w:val="00D14D31"/>
    <w:rsid w:val="00D16F2F"/>
    <w:rsid w:val="00D21BBB"/>
    <w:rsid w:val="00D21BF9"/>
    <w:rsid w:val="00D23A43"/>
    <w:rsid w:val="00D253E3"/>
    <w:rsid w:val="00D346DB"/>
    <w:rsid w:val="00D348C2"/>
    <w:rsid w:val="00D34C65"/>
    <w:rsid w:val="00D41978"/>
    <w:rsid w:val="00D55257"/>
    <w:rsid w:val="00D647C5"/>
    <w:rsid w:val="00D75E37"/>
    <w:rsid w:val="00D83B2C"/>
    <w:rsid w:val="00D85A27"/>
    <w:rsid w:val="00D927D8"/>
    <w:rsid w:val="00D94AD2"/>
    <w:rsid w:val="00D94DB4"/>
    <w:rsid w:val="00D96AB1"/>
    <w:rsid w:val="00D96BE3"/>
    <w:rsid w:val="00DA1250"/>
    <w:rsid w:val="00DA329B"/>
    <w:rsid w:val="00DB356B"/>
    <w:rsid w:val="00DB6BD1"/>
    <w:rsid w:val="00DC0C34"/>
    <w:rsid w:val="00DD16AB"/>
    <w:rsid w:val="00DD38E0"/>
    <w:rsid w:val="00DD418C"/>
    <w:rsid w:val="00DD4786"/>
    <w:rsid w:val="00DD6A6C"/>
    <w:rsid w:val="00DD7C97"/>
    <w:rsid w:val="00DE134F"/>
    <w:rsid w:val="00DE46A4"/>
    <w:rsid w:val="00DE7271"/>
    <w:rsid w:val="00DE7CB5"/>
    <w:rsid w:val="00DF1105"/>
    <w:rsid w:val="00DF22A3"/>
    <w:rsid w:val="00DF41EC"/>
    <w:rsid w:val="00DF4A08"/>
    <w:rsid w:val="00DF4FA1"/>
    <w:rsid w:val="00DF7793"/>
    <w:rsid w:val="00E074D5"/>
    <w:rsid w:val="00E10081"/>
    <w:rsid w:val="00E12B37"/>
    <w:rsid w:val="00E13FA1"/>
    <w:rsid w:val="00E13FB6"/>
    <w:rsid w:val="00E17A0F"/>
    <w:rsid w:val="00E21134"/>
    <w:rsid w:val="00E222D9"/>
    <w:rsid w:val="00E22DF1"/>
    <w:rsid w:val="00E31C40"/>
    <w:rsid w:val="00E32938"/>
    <w:rsid w:val="00E34943"/>
    <w:rsid w:val="00E365E7"/>
    <w:rsid w:val="00E36984"/>
    <w:rsid w:val="00E37A1F"/>
    <w:rsid w:val="00E44B73"/>
    <w:rsid w:val="00E46CE0"/>
    <w:rsid w:val="00E474BF"/>
    <w:rsid w:val="00E50B16"/>
    <w:rsid w:val="00E51409"/>
    <w:rsid w:val="00E525F2"/>
    <w:rsid w:val="00E5472C"/>
    <w:rsid w:val="00E5713C"/>
    <w:rsid w:val="00E61CCC"/>
    <w:rsid w:val="00E64B05"/>
    <w:rsid w:val="00E673D4"/>
    <w:rsid w:val="00E7184E"/>
    <w:rsid w:val="00E73881"/>
    <w:rsid w:val="00E775C4"/>
    <w:rsid w:val="00E80974"/>
    <w:rsid w:val="00E81A38"/>
    <w:rsid w:val="00E913F3"/>
    <w:rsid w:val="00E9460B"/>
    <w:rsid w:val="00E94A0B"/>
    <w:rsid w:val="00E9570E"/>
    <w:rsid w:val="00E96E91"/>
    <w:rsid w:val="00E97121"/>
    <w:rsid w:val="00EA4E43"/>
    <w:rsid w:val="00EA4E56"/>
    <w:rsid w:val="00EA500C"/>
    <w:rsid w:val="00EA651B"/>
    <w:rsid w:val="00EB2EC6"/>
    <w:rsid w:val="00EB3C2B"/>
    <w:rsid w:val="00EB5116"/>
    <w:rsid w:val="00EB5206"/>
    <w:rsid w:val="00EC3686"/>
    <w:rsid w:val="00EC58D2"/>
    <w:rsid w:val="00ED233E"/>
    <w:rsid w:val="00ED2485"/>
    <w:rsid w:val="00EE124D"/>
    <w:rsid w:val="00EF05AE"/>
    <w:rsid w:val="00EF15B6"/>
    <w:rsid w:val="00EF1A80"/>
    <w:rsid w:val="00EF5D42"/>
    <w:rsid w:val="00EF6D0C"/>
    <w:rsid w:val="00F03852"/>
    <w:rsid w:val="00F06EE8"/>
    <w:rsid w:val="00F14EDD"/>
    <w:rsid w:val="00F15B7B"/>
    <w:rsid w:val="00F217B4"/>
    <w:rsid w:val="00F267E0"/>
    <w:rsid w:val="00F26F74"/>
    <w:rsid w:val="00F34C87"/>
    <w:rsid w:val="00F37D96"/>
    <w:rsid w:val="00F41664"/>
    <w:rsid w:val="00F43B3F"/>
    <w:rsid w:val="00F458AA"/>
    <w:rsid w:val="00F45C24"/>
    <w:rsid w:val="00F51033"/>
    <w:rsid w:val="00F519B1"/>
    <w:rsid w:val="00F52FF2"/>
    <w:rsid w:val="00F5544A"/>
    <w:rsid w:val="00F603D5"/>
    <w:rsid w:val="00F63F88"/>
    <w:rsid w:val="00F66585"/>
    <w:rsid w:val="00F67DEB"/>
    <w:rsid w:val="00F72AF7"/>
    <w:rsid w:val="00F73F3F"/>
    <w:rsid w:val="00F85F61"/>
    <w:rsid w:val="00F87054"/>
    <w:rsid w:val="00F95E40"/>
    <w:rsid w:val="00FA0D50"/>
    <w:rsid w:val="00FA2E78"/>
    <w:rsid w:val="00FB6B76"/>
    <w:rsid w:val="00FC31AC"/>
    <w:rsid w:val="00FC3315"/>
    <w:rsid w:val="00FC4717"/>
    <w:rsid w:val="00FC582F"/>
    <w:rsid w:val="00FD0204"/>
    <w:rsid w:val="00FD3405"/>
    <w:rsid w:val="00FE3EE2"/>
    <w:rsid w:val="00FE49C2"/>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3F1144F3-3751-4DDE-8F22-E8764AA00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0660AF"/>
    <w:pPr>
      <w:spacing w:after="0" w:line="360" w:lineRule="auto"/>
      <w:ind w:firstLine="709"/>
      <w:contextualSpacing/>
      <w:jc w:val="both"/>
    </w:pPr>
    <w:rPr>
      <w:rFonts w:ascii="Times New Roman" w:eastAsia="Times New Roman" w:hAnsi="Times New Roman" w:cs="Times New Roman"/>
      <w:sz w:val="24"/>
      <w:szCs w:val="24"/>
      <w:lang w:eastAsia="ru-RU"/>
    </w:rPr>
  </w:style>
  <w:style w:type="paragraph" w:styleId="1">
    <w:name w:val="heading 1"/>
    <w:basedOn w:val="a0"/>
    <w:next w:val="a0"/>
    <w:link w:val="10"/>
    <w:uiPriority w:val="9"/>
    <w:qFormat/>
    <w:rsid w:val="0002067E"/>
    <w:pPr>
      <w:keepNext/>
      <w:keepLines/>
      <w:numPr>
        <w:numId w:val="35"/>
      </w:numPr>
      <w:suppressAutoHyphens/>
      <w:spacing w:before="360" w:after="120"/>
      <w:ind w:firstLine="709"/>
      <w:jc w:val="center"/>
      <w:outlineLvl w:val="0"/>
    </w:pPr>
    <w:rPr>
      <w:rFonts w:eastAsiaTheme="majorEastAsia" w:cstheme="majorBidi"/>
      <w:b/>
      <w:color w:val="000000" w:themeColor="text1"/>
      <w:szCs w:val="32"/>
    </w:rPr>
  </w:style>
  <w:style w:type="paragraph" w:styleId="2">
    <w:name w:val="heading 2"/>
    <w:basedOn w:val="a0"/>
    <w:next w:val="a0"/>
    <w:link w:val="20"/>
    <w:unhideWhenUsed/>
    <w:qFormat/>
    <w:rsid w:val="00991F4F"/>
    <w:pPr>
      <w:keepNext/>
      <w:keepLines/>
      <w:numPr>
        <w:ilvl w:val="1"/>
        <w:numId w:val="35"/>
      </w:numPr>
      <w:spacing w:before="40" w:line="480" w:lineRule="auto"/>
      <w:ind w:firstLine="709"/>
      <w:jc w:val="left"/>
      <w:outlineLvl w:val="1"/>
    </w:pPr>
    <w:rPr>
      <w:rFonts w:eastAsiaTheme="majorEastAsia" w:cstheme="majorBidi"/>
      <w:b/>
      <w:color w:val="000000" w:themeColor="text1"/>
      <w:szCs w:val="26"/>
    </w:rPr>
  </w:style>
  <w:style w:type="paragraph" w:styleId="3">
    <w:name w:val="heading 3"/>
    <w:basedOn w:val="a0"/>
    <w:next w:val="a0"/>
    <w:link w:val="30"/>
    <w:unhideWhenUsed/>
    <w:qFormat/>
    <w:rsid w:val="004D31EF"/>
    <w:pPr>
      <w:keepNext/>
      <w:keepLines/>
      <w:numPr>
        <w:ilvl w:val="2"/>
        <w:numId w:val="35"/>
      </w:numPr>
      <w:spacing w:before="40"/>
      <w:outlineLvl w:val="2"/>
    </w:pPr>
    <w:rPr>
      <w:rFonts w:asciiTheme="majorHAnsi" w:eastAsiaTheme="majorEastAsia" w:hAnsiTheme="majorHAnsi" w:cstheme="majorBidi"/>
      <w:color w:val="1F3763" w:themeColor="accent1" w:themeShade="7F"/>
    </w:rPr>
  </w:style>
  <w:style w:type="paragraph" w:styleId="4">
    <w:name w:val="heading 4"/>
    <w:basedOn w:val="a0"/>
    <w:next w:val="a0"/>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0"/>
    <w:next w:val="a0"/>
    <w:link w:val="50"/>
    <w:uiPriority w:val="9"/>
    <w:semiHidden/>
    <w:unhideWhenUsed/>
    <w:rsid w:val="009A7279"/>
    <w:pPr>
      <w:keepNext/>
      <w:keepLines/>
      <w:spacing w:before="200" w:after="200"/>
      <w:ind w:left="1008" w:hanging="1008"/>
      <w:outlineLvl w:val="4"/>
    </w:pPr>
    <w:rPr>
      <w:rFonts w:asciiTheme="majorHAnsi" w:eastAsiaTheme="majorEastAsia" w:hAnsiTheme="majorHAnsi" w:cstheme="majorBidi"/>
      <w:color w:val="1F3763" w:themeColor="accent1" w:themeShade="7F"/>
      <w:spacing w:val="2"/>
      <w:sz w:val="26"/>
      <w:szCs w:val="26"/>
    </w:rPr>
  </w:style>
  <w:style w:type="paragraph" w:styleId="6">
    <w:name w:val="heading 6"/>
    <w:basedOn w:val="a0"/>
    <w:next w:val="a0"/>
    <w:link w:val="60"/>
    <w:uiPriority w:val="9"/>
    <w:semiHidden/>
    <w:unhideWhenUsed/>
    <w:rsid w:val="009A7279"/>
    <w:pPr>
      <w:keepNext/>
      <w:keepLines/>
      <w:spacing w:before="200" w:after="200"/>
      <w:ind w:left="1152" w:hanging="1152"/>
      <w:outlineLvl w:val="5"/>
    </w:pPr>
    <w:rPr>
      <w:rFonts w:asciiTheme="majorHAnsi" w:eastAsiaTheme="majorEastAsia" w:hAnsiTheme="majorHAnsi" w:cstheme="majorBidi"/>
      <w:i/>
      <w:iCs/>
      <w:color w:val="1F3763" w:themeColor="accent1" w:themeShade="7F"/>
      <w:spacing w:val="2"/>
      <w:sz w:val="26"/>
      <w:szCs w:val="26"/>
    </w:rPr>
  </w:style>
  <w:style w:type="paragraph" w:styleId="7">
    <w:name w:val="heading 7"/>
    <w:basedOn w:val="a0"/>
    <w:next w:val="a0"/>
    <w:link w:val="70"/>
    <w:uiPriority w:val="9"/>
    <w:semiHidden/>
    <w:unhideWhenUsed/>
    <w:rsid w:val="009A7279"/>
    <w:pPr>
      <w:keepNext/>
      <w:keepLines/>
      <w:spacing w:before="200" w:after="200"/>
      <w:ind w:left="1296" w:hanging="1296"/>
      <w:outlineLvl w:val="6"/>
    </w:pPr>
    <w:rPr>
      <w:rFonts w:asciiTheme="majorHAnsi" w:eastAsiaTheme="majorEastAsia" w:hAnsiTheme="majorHAnsi" w:cstheme="majorBidi"/>
      <w:i/>
      <w:iCs/>
      <w:color w:val="404040" w:themeColor="text1" w:themeTint="BF"/>
      <w:spacing w:val="2"/>
      <w:sz w:val="26"/>
      <w:szCs w:val="26"/>
    </w:rPr>
  </w:style>
  <w:style w:type="paragraph" w:styleId="8">
    <w:name w:val="heading 8"/>
    <w:basedOn w:val="a0"/>
    <w:next w:val="a0"/>
    <w:link w:val="80"/>
    <w:uiPriority w:val="9"/>
    <w:semiHidden/>
    <w:unhideWhenUsed/>
    <w:rsid w:val="009A7279"/>
    <w:pPr>
      <w:keepNext/>
      <w:keepLines/>
      <w:spacing w:before="200" w:after="200"/>
      <w:ind w:left="1440" w:hanging="1440"/>
      <w:outlineLvl w:val="7"/>
    </w:pPr>
    <w:rPr>
      <w:rFonts w:asciiTheme="majorHAnsi" w:eastAsiaTheme="majorEastAsia" w:hAnsiTheme="majorHAnsi" w:cstheme="majorBidi"/>
      <w:color w:val="404040" w:themeColor="text1" w:themeTint="BF"/>
      <w:spacing w:val="2"/>
      <w:sz w:val="20"/>
      <w:szCs w:val="20"/>
    </w:rPr>
  </w:style>
  <w:style w:type="paragraph" w:styleId="9">
    <w:name w:val="heading 9"/>
    <w:basedOn w:val="a0"/>
    <w:next w:val="a0"/>
    <w:link w:val="90"/>
    <w:uiPriority w:val="9"/>
    <w:semiHidden/>
    <w:unhideWhenUsed/>
    <w:rsid w:val="009A7279"/>
    <w:pPr>
      <w:keepNext/>
      <w:keepLines/>
      <w:spacing w:before="200" w:after="200"/>
      <w:ind w:left="1584" w:hanging="1584"/>
      <w:outlineLvl w:val="8"/>
    </w:pPr>
    <w:rPr>
      <w:rFonts w:asciiTheme="majorHAnsi" w:eastAsiaTheme="majorEastAsia" w:hAnsiTheme="majorHAnsi" w:cstheme="majorBidi"/>
      <w:i/>
      <w:iCs/>
      <w:color w:val="404040" w:themeColor="text1" w:themeTint="BF"/>
      <w:spacing w:val="2"/>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0"/>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1"/>
    <w:link w:val="1"/>
    <w:uiPriority w:val="9"/>
    <w:rsid w:val="0002067E"/>
    <w:rPr>
      <w:rFonts w:ascii="Times New Roman" w:eastAsiaTheme="majorEastAsia" w:hAnsi="Times New Roman" w:cstheme="majorBidi"/>
      <w:b/>
      <w:color w:val="000000" w:themeColor="text1"/>
      <w:sz w:val="24"/>
      <w:szCs w:val="32"/>
      <w:lang w:eastAsia="ru-RU"/>
    </w:rPr>
  </w:style>
  <w:style w:type="paragraph" w:styleId="a4">
    <w:name w:val="TOC Heading"/>
    <w:aliases w:val="ВВЕДЕНИЕ"/>
    <w:basedOn w:val="a0"/>
    <w:next w:val="1"/>
    <w:uiPriority w:val="39"/>
    <w:unhideWhenUsed/>
    <w:qFormat/>
    <w:rsid w:val="00600757"/>
    <w:rPr>
      <w:rFonts w:eastAsiaTheme="majorEastAsia" w:cs="Arial"/>
      <w:b/>
      <w:spacing w:val="2"/>
      <w:szCs w:val="28"/>
      <w:lang w:eastAsia="en-US"/>
    </w:rPr>
  </w:style>
  <w:style w:type="character" w:customStyle="1" w:styleId="20">
    <w:name w:val="Заголовок 2 Знак"/>
    <w:basedOn w:val="a1"/>
    <w:link w:val="2"/>
    <w:rsid w:val="00991F4F"/>
    <w:rPr>
      <w:rFonts w:ascii="Times New Roman" w:eastAsiaTheme="majorEastAsia" w:hAnsi="Times New Roman" w:cstheme="majorBidi"/>
      <w:b/>
      <w:color w:val="000000" w:themeColor="text1"/>
      <w:sz w:val="24"/>
      <w:szCs w:val="26"/>
      <w:lang w:eastAsia="ru-RU"/>
    </w:rPr>
  </w:style>
  <w:style w:type="character" w:customStyle="1" w:styleId="30">
    <w:name w:val="Заголовок 3 Знак"/>
    <w:basedOn w:val="a1"/>
    <w:link w:val="3"/>
    <w:uiPriority w:val="9"/>
    <w:semiHidden/>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1"/>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5">
    <w:name w:val="List Paragraph"/>
    <w:basedOn w:val="a0"/>
    <w:qFormat/>
    <w:rsid w:val="004D31EF"/>
    <w:pPr>
      <w:spacing w:before="120" w:after="120"/>
      <w:ind w:left="720" w:firstLine="851"/>
    </w:pPr>
    <w:rPr>
      <w:rFonts w:eastAsia="MS Mincho"/>
      <w:color w:val="2D2D2D"/>
      <w:spacing w:val="2"/>
      <w:sz w:val="26"/>
      <w:szCs w:val="26"/>
      <w:lang w:eastAsia="en-US"/>
    </w:rPr>
  </w:style>
  <w:style w:type="table" w:styleId="a6">
    <w:name w:val="Table Grid"/>
    <w:basedOn w:val="a2"/>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1"/>
    <w:uiPriority w:val="99"/>
    <w:semiHidden/>
    <w:rsid w:val="00934F5B"/>
    <w:rPr>
      <w:color w:val="808080"/>
    </w:rPr>
  </w:style>
  <w:style w:type="character" w:styleId="a8">
    <w:name w:val="Hyperlink"/>
    <w:basedOn w:val="a1"/>
    <w:uiPriority w:val="99"/>
    <w:semiHidden/>
    <w:unhideWhenUsed/>
    <w:rsid w:val="003200A4"/>
    <w:rPr>
      <w:color w:val="0000FF"/>
      <w:u w:val="single"/>
    </w:rPr>
  </w:style>
  <w:style w:type="paragraph" w:styleId="a9">
    <w:name w:val="Balloon Text"/>
    <w:basedOn w:val="a0"/>
    <w:link w:val="aa"/>
    <w:uiPriority w:val="99"/>
    <w:semiHidden/>
    <w:unhideWhenUsed/>
    <w:rsid w:val="005D5E4F"/>
    <w:rPr>
      <w:rFonts w:ascii="Tahoma" w:hAnsi="Tahoma" w:cs="Tahoma"/>
      <w:sz w:val="16"/>
      <w:szCs w:val="16"/>
    </w:rPr>
  </w:style>
  <w:style w:type="character" w:customStyle="1" w:styleId="aa">
    <w:name w:val="Текст выноски Знак"/>
    <w:basedOn w:val="a1"/>
    <w:link w:val="a9"/>
    <w:uiPriority w:val="99"/>
    <w:semiHidden/>
    <w:rsid w:val="005D5E4F"/>
    <w:rPr>
      <w:rFonts w:ascii="Tahoma" w:eastAsia="Times New Roman" w:hAnsi="Tahoma" w:cs="Tahoma"/>
      <w:sz w:val="16"/>
      <w:szCs w:val="16"/>
      <w:lang w:eastAsia="ru-RU"/>
    </w:rPr>
  </w:style>
  <w:style w:type="paragraph" w:styleId="ab">
    <w:name w:val="caption"/>
    <w:basedOn w:val="a0"/>
    <w:next w:val="a0"/>
    <w:link w:val="ac"/>
    <w:uiPriority w:val="35"/>
    <w:unhideWhenUsed/>
    <w:qFormat/>
    <w:rsid w:val="00AD7A20"/>
    <w:pPr>
      <w:spacing w:after="200"/>
    </w:pPr>
    <w:rPr>
      <w:i/>
      <w:iCs/>
      <w:color w:val="44546A" w:themeColor="text2"/>
      <w:sz w:val="18"/>
      <w:szCs w:val="18"/>
    </w:rPr>
  </w:style>
  <w:style w:type="paragraph" w:customStyle="1" w:styleId="ad">
    <w:name w:val="подпись рисунка"/>
    <w:basedOn w:val="ab"/>
    <w:link w:val="ae"/>
    <w:qFormat/>
    <w:rsid w:val="00AD7A20"/>
    <w:pPr>
      <w:jc w:val="center"/>
    </w:pPr>
    <w:rPr>
      <w:i w:val="0"/>
      <w:color w:val="000000" w:themeColor="text1"/>
      <w:sz w:val="24"/>
    </w:rPr>
  </w:style>
  <w:style w:type="paragraph" w:customStyle="1" w:styleId="af">
    <w:name w:val="заголовок таблицы"/>
    <w:basedOn w:val="a0"/>
    <w:link w:val="af0"/>
    <w:qFormat/>
    <w:rsid w:val="0088238A"/>
    <w:pPr>
      <w:spacing w:line="240" w:lineRule="auto"/>
      <w:ind w:firstLine="0"/>
    </w:pPr>
    <w:rPr>
      <w:color w:val="000000" w:themeColor="text1"/>
    </w:rPr>
  </w:style>
  <w:style w:type="character" w:customStyle="1" w:styleId="ac">
    <w:name w:val="Название объекта Знак"/>
    <w:basedOn w:val="a1"/>
    <w:link w:val="ab"/>
    <w:uiPriority w:val="35"/>
    <w:rsid w:val="00AD7A20"/>
    <w:rPr>
      <w:rFonts w:ascii="Times New Roman" w:eastAsia="Times New Roman" w:hAnsi="Times New Roman" w:cs="Times New Roman"/>
      <w:i/>
      <w:iCs/>
      <w:color w:val="44546A" w:themeColor="text2"/>
      <w:sz w:val="18"/>
      <w:szCs w:val="18"/>
      <w:lang w:eastAsia="ru-RU"/>
    </w:rPr>
  </w:style>
  <w:style w:type="character" w:customStyle="1" w:styleId="ae">
    <w:name w:val="подпись рисунка Знак"/>
    <w:basedOn w:val="ac"/>
    <w:link w:val="ad"/>
    <w:rsid w:val="00AD7A20"/>
    <w:rPr>
      <w:rFonts w:ascii="Times New Roman" w:eastAsia="Times New Roman" w:hAnsi="Times New Roman" w:cs="Times New Roman"/>
      <w:i w:val="0"/>
      <w:iCs/>
      <w:color w:val="000000" w:themeColor="text1"/>
      <w:sz w:val="24"/>
      <w:szCs w:val="18"/>
      <w:lang w:eastAsia="ru-RU"/>
    </w:rPr>
  </w:style>
  <w:style w:type="character" w:customStyle="1" w:styleId="af0">
    <w:name w:val="заголовок таблицы Знак"/>
    <w:basedOn w:val="ac"/>
    <w:link w:val="af"/>
    <w:rsid w:val="0088238A"/>
    <w:rPr>
      <w:rFonts w:ascii="Times New Roman" w:eastAsia="Times New Roman" w:hAnsi="Times New Roman" w:cs="Times New Roman"/>
      <w:i w:val="0"/>
      <w:iCs w:val="0"/>
      <w:color w:val="000000" w:themeColor="text1"/>
      <w:sz w:val="24"/>
      <w:szCs w:val="24"/>
      <w:lang w:eastAsia="ru-RU"/>
    </w:rPr>
  </w:style>
  <w:style w:type="paragraph" w:styleId="af1">
    <w:name w:val="Subtitle"/>
    <w:basedOn w:val="a0"/>
    <w:next w:val="a0"/>
    <w:link w:val="af2"/>
    <w:uiPriority w:val="11"/>
    <w:qFormat/>
    <w:rsid w:val="009A761C"/>
    <w:pPr>
      <w:numPr>
        <w:ilvl w:val="1"/>
      </w:numPr>
      <w:spacing w:after="160"/>
      <w:ind w:firstLine="709"/>
    </w:pPr>
    <w:rPr>
      <w:rFonts w:asciiTheme="minorHAnsi" w:eastAsiaTheme="minorEastAsia" w:hAnsiTheme="minorHAnsi" w:cstheme="minorBidi"/>
      <w:color w:val="5A5A5A" w:themeColor="text1" w:themeTint="A5"/>
      <w:spacing w:val="15"/>
      <w:sz w:val="22"/>
      <w:szCs w:val="22"/>
    </w:rPr>
  </w:style>
  <w:style w:type="character" w:customStyle="1" w:styleId="af2">
    <w:name w:val="Подзаголовок Знак"/>
    <w:basedOn w:val="a1"/>
    <w:link w:val="af1"/>
    <w:uiPriority w:val="11"/>
    <w:rsid w:val="009A761C"/>
    <w:rPr>
      <w:rFonts w:eastAsiaTheme="minorEastAsia"/>
      <w:color w:val="5A5A5A" w:themeColor="text1" w:themeTint="A5"/>
      <w:spacing w:val="15"/>
      <w:lang w:eastAsia="ru-RU"/>
    </w:rPr>
  </w:style>
  <w:style w:type="character" w:customStyle="1" w:styleId="fontstyle01">
    <w:name w:val="fontstyle01"/>
    <w:basedOn w:val="a1"/>
    <w:rsid w:val="00367B42"/>
    <w:rPr>
      <w:rFonts w:ascii="TimesNewRomanPSMT" w:hAnsi="TimesNewRomanPSMT" w:hint="default"/>
      <w:b w:val="0"/>
      <w:bCs w:val="0"/>
      <w:i w:val="0"/>
      <w:iCs w:val="0"/>
      <w:color w:val="000000"/>
      <w:sz w:val="22"/>
      <w:szCs w:val="22"/>
    </w:rPr>
  </w:style>
  <w:style w:type="character" w:customStyle="1" w:styleId="fontstyle21">
    <w:name w:val="fontstyle21"/>
    <w:basedOn w:val="a1"/>
    <w:rsid w:val="00367B42"/>
    <w:rPr>
      <w:rFonts w:ascii="Cambria Math" w:hAnsi="Cambria Math" w:hint="default"/>
      <w:b w:val="0"/>
      <w:bCs w:val="0"/>
      <w:i w:val="0"/>
      <w:iCs w:val="0"/>
      <w:color w:val="000000"/>
      <w:sz w:val="18"/>
      <w:szCs w:val="18"/>
    </w:rPr>
  </w:style>
  <w:style w:type="character" w:customStyle="1" w:styleId="fontstyle11">
    <w:name w:val="fontstyle11"/>
    <w:basedOn w:val="a1"/>
    <w:rsid w:val="00367B42"/>
    <w:rPr>
      <w:rFonts w:ascii="Times New Roman" w:hAnsi="Times New Roman" w:cs="Times New Roman" w:hint="default"/>
      <w:b w:val="0"/>
      <w:bCs w:val="0"/>
      <w:i w:val="0"/>
      <w:iCs w:val="0"/>
      <w:color w:val="000000"/>
      <w:sz w:val="18"/>
      <w:szCs w:val="18"/>
    </w:rPr>
  </w:style>
  <w:style w:type="table" w:customStyle="1" w:styleId="11">
    <w:name w:val="Сетка таблицы1"/>
    <w:basedOn w:val="a2"/>
    <w:next w:val="a6"/>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2"/>
    <w:next w:val="a6"/>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annotation reference"/>
    <w:basedOn w:val="a1"/>
    <w:uiPriority w:val="99"/>
    <w:semiHidden/>
    <w:unhideWhenUsed/>
    <w:rsid w:val="00C22A2E"/>
    <w:rPr>
      <w:sz w:val="16"/>
      <w:szCs w:val="16"/>
    </w:rPr>
  </w:style>
  <w:style w:type="paragraph" w:styleId="af4">
    <w:name w:val="annotation text"/>
    <w:basedOn w:val="a0"/>
    <w:link w:val="af5"/>
    <w:uiPriority w:val="99"/>
    <w:semiHidden/>
    <w:unhideWhenUsed/>
    <w:rsid w:val="00C22A2E"/>
    <w:rPr>
      <w:sz w:val="20"/>
      <w:szCs w:val="20"/>
    </w:rPr>
  </w:style>
  <w:style w:type="character" w:customStyle="1" w:styleId="af5">
    <w:name w:val="Текст примечания Знак"/>
    <w:basedOn w:val="a1"/>
    <w:link w:val="af4"/>
    <w:uiPriority w:val="99"/>
    <w:semiHidden/>
    <w:rsid w:val="00C22A2E"/>
    <w:rPr>
      <w:rFonts w:ascii="Times New Roman" w:eastAsia="Times New Roman" w:hAnsi="Times New Roman" w:cs="Times New Roman"/>
      <w:sz w:val="20"/>
      <w:szCs w:val="20"/>
      <w:lang w:eastAsia="ru-RU"/>
    </w:rPr>
  </w:style>
  <w:style w:type="paragraph" w:styleId="af6">
    <w:name w:val="annotation subject"/>
    <w:basedOn w:val="af4"/>
    <w:next w:val="af4"/>
    <w:link w:val="af7"/>
    <w:uiPriority w:val="99"/>
    <w:semiHidden/>
    <w:unhideWhenUsed/>
    <w:rsid w:val="00C22A2E"/>
    <w:rPr>
      <w:b/>
      <w:bCs/>
    </w:rPr>
  </w:style>
  <w:style w:type="character" w:customStyle="1" w:styleId="af7">
    <w:name w:val="Тема примечания Знак"/>
    <w:basedOn w:val="af5"/>
    <w:link w:val="af6"/>
    <w:uiPriority w:val="99"/>
    <w:semiHidden/>
    <w:rsid w:val="00C22A2E"/>
    <w:rPr>
      <w:rFonts w:ascii="Times New Roman" w:eastAsia="Times New Roman" w:hAnsi="Times New Roman" w:cs="Times New Roman"/>
      <w:b/>
      <w:bCs/>
      <w:sz w:val="20"/>
      <w:szCs w:val="20"/>
      <w:lang w:eastAsia="ru-RU"/>
    </w:rPr>
  </w:style>
  <w:style w:type="character" w:customStyle="1" w:styleId="50">
    <w:name w:val="Заголовок 5 Знак"/>
    <w:basedOn w:val="a1"/>
    <w:link w:val="5"/>
    <w:uiPriority w:val="9"/>
    <w:semiHidden/>
    <w:rsid w:val="009A7279"/>
    <w:rPr>
      <w:rFonts w:asciiTheme="majorHAnsi" w:eastAsiaTheme="majorEastAsia" w:hAnsiTheme="majorHAnsi" w:cstheme="majorBidi"/>
      <w:color w:val="1F3763" w:themeColor="accent1" w:themeShade="7F"/>
      <w:spacing w:val="2"/>
      <w:sz w:val="26"/>
      <w:szCs w:val="26"/>
      <w:lang w:eastAsia="ru-RU"/>
    </w:rPr>
  </w:style>
  <w:style w:type="character" w:customStyle="1" w:styleId="60">
    <w:name w:val="Заголовок 6 Знак"/>
    <w:basedOn w:val="a1"/>
    <w:link w:val="6"/>
    <w:uiPriority w:val="9"/>
    <w:semiHidden/>
    <w:rsid w:val="009A7279"/>
    <w:rPr>
      <w:rFonts w:asciiTheme="majorHAnsi" w:eastAsiaTheme="majorEastAsia" w:hAnsiTheme="majorHAnsi" w:cstheme="majorBidi"/>
      <w:i/>
      <w:iCs/>
      <w:color w:val="1F3763" w:themeColor="accent1" w:themeShade="7F"/>
      <w:spacing w:val="2"/>
      <w:sz w:val="26"/>
      <w:szCs w:val="26"/>
      <w:lang w:eastAsia="ru-RU"/>
    </w:rPr>
  </w:style>
  <w:style w:type="character" w:customStyle="1" w:styleId="70">
    <w:name w:val="Заголовок 7 Знак"/>
    <w:basedOn w:val="a1"/>
    <w:link w:val="7"/>
    <w:uiPriority w:val="9"/>
    <w:semiHidden/>
    <w:rsid w:val="009A7279"/>
    <w:rPr>
      <w:rFonts w:asciiTheme="majorHAnsi" w:eastAsiaTheme="majorEastAsia" w:hAnsiTheme="majorHAnsi" w:cstheme="majorBidi"/>
      <w:i/>
      <w:iCs/>
      <w:color w:val="404040" w:themeColor="text1" w:themeTint="BF"/>
      <w:spacing w:val="2"/>
      <w:sz w:val="26"/>
      <w:szCs w:val="26"/>
      <w:lang w:eastAsia="ru-RU"/>
    </w:rPr>
  </w:style>
  <w:style w:type="character" w:customStyle="1" w:styleId="80">
    <w:name w:val="Заголовок 8 Знак"/>
    <w:basedOn w:val="a1"/>
    <w:link w:val="8"/>
    <w:uiPriority w:val="9"/>
    <w:semiHidden/>
    <w:rsid w:val="009A7279"/>
    <w:rPr>
      <w:rFonts w:asciiTheme="majorHAnsi" w:eastAsiaTheme="majorEastAsia" w:hAnsiTheme="majorHAnsi" w:cstheme="majorBidi"/>
      <w:color w:val="404040" w:themeColor="text1" w:themeTint="BF"/>
      <w:spacing w:val="2"/>
      <w:sz w:val="20"/>
      <w:szCs w:val="20"/>
      <w:lang w:eastAsia="ru-RU"/>
    </w:rPr>
  </w:style>
  <w:style w:type="character" w:customStyle="1" w:styleId="90">
    <w:name w:val="Заголовок 9 Знак"/>
    <w:basedOn w:val="a1"/>
    <w:link w:val="9"/>
    <w:uiPriority w:val="9"/>
    <w:semiHidden/>
    <w:rsid w:val="009A7279"/>
    <w:rPr>
      <w:rFonts w:asciiTheme="majorHAnsi" w:eastAsiaTheme="majorEastAsia" w:hAnsiTheme="majorHAnsi" w:cstheme="majorBidi"/>
      <w:i/>
      <w:iCs/>
      <w:color w:val="404040" w:themeColor="text1" w:themeTint="BF"/>
      <w:spacing w:val="2"/>
      <w:sz w:val="20"/>
      <w:szCs w:val="20"/>
      <w:lang w:eastAsia="ru-RU"/>
    </w:rPr>
  </w:style>
  <w:style w:type="paragraph" w:styleId="af8">
    <w:name w:val="Normal (Web)"/>
    <w:basedOn w:val="a0"/>
    <w:uiPriority w:val="99"/>
    <w:unhideWhenUsed/>
    <w:rsid w:val="00C02A5B"/>
    <w:pPr>
      <w:spacing w:before="100" w:beforeAutospacing="1" w:after="100" w:afterAutospacing="1"/>
    </w:pPr>
    <w:rPr>
      <w:rFonts w:eastAsiaTheme="minorEastAsia"/>
    </w:rPr>
  </w:style>
  <w:style w:type="numbering" w:customStyle="1" w:styleId="a">
    <w:name w:val="ГОСТ"/>
    <w:uiPriority w:val="99"/>
    <w:rsid w:val="00991F4F"/>
    <w:pPr>
      <w:numPr>
        <w:numId w:val="3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692419102">
      <w:bodyDiv w:val="1"/>
      <w:marLeft w:val="0"/>
      <w:marRight w:val="0"/>
      <w:marTop w:val="0"/>
      <w:marBottom w:val="0"/>
      <w:divBdr>
        <w:top w:val="none" w:sz="0" w:space="0" w:color="auto"/>
        <w:left w:val="none" w:sz="0" w:space="0" w:color="auto"/>
        <w:bottom w:val="none" w:sz="0" w:space="0" w:color="auto"/>
        <w:right w:val="none" w:sz="0" w:space="0" w:color="auto"/>
      </w:divBdr>
      <w:divsChild>
        <w:div w:id="897396600">
          <w:marLeft w:val="0"/>
          <w:marRight w:val="0"/>
          <w:marTop w:val="0"/>
          <w:marBottom w:val="0"/>
          <w:divBdr>
            <w:top w:val="none" w:sz="0" w:space="0" w:color="auto"/>
            <w:left w:val="none" w:sz="0" w:space="0" w:color="auto"/>
            <w:bottom w:val="none" w:sz="0" w:space="0" w:color="auto"/>
            <w:right w:val="none" w:sz="0" w:space="0" w:color="auto"/>
          </w:divBdr>
          <w:divsChild>
            <w:div w:id="138085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microsoft.com/office/2007/relationships/hdphoto" Target="media/hdphoto2.wdp"/><Relationship Id="rId26" Type="http://schemas.openxmlformats.org/officeDocument/2006/relationships/image" Target="media/image18.png"/><Relationship Id="rId39" Type="http://schemas.openxmlformats.org/officeDocument/2006/relationships/image" Target="media/image31.png"/><Relationship Id="rId21" Type="http://schemas.microsoft.com/office/2007/relationships/hdphoto" Target="media/hdphoto3.wdp"/><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1.png"/><Relationship Id="rId11" Type="http://schemas.openxmlformats.org/officeDocument/2006/relationships/image" Target="media/image6.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3.png"/><Relationship Id="rId51" Type="http://schemas.openxmlformats.org/officeDocument/2006/relationships/image" Target="media/image43.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11.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9.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34C68-A5CB-4B82-9463-A1E17D09D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55</Pages>
  <Words>31604</Words>
  <Characters>180144</Characters>
  <Application>Microsoft Office Word</Application>
  <DocSecurity>0</DocSecurity>
  <Lines>1501</Lines>
  <Paragraphs>42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Anvar Khafizov</cp:lastModifiedBy>
  <cp:revision>28</cp:revision>
  <cp:lastPrinted>2020-05-05T19:04:00Z</cp:lastPrinted>
  <dcterms:created xsi:type="dcterms:W3CDTF">2020-05-06T19:15:00Z</dcterms:created>
  <dcterms:modified xsi:type="dcterms:W3CDTF">2020-05-0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